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5BD45C" w14:textId="0EE07C47" w:rsidR="00004913" w:rsidRDefault="00F2602B" w:rsidP="001F19C2">
      <w:pPr>
        <w:spacing w:line="360" w:lineRule="auto"/>
        <w:ind w:left="650" w:right="670" w:hanging="10"/>
        <w:jc w:val="center"/>
        <w:rPr>
          <w:rFonts w:eastAsia="Garamond" w:cs="Garamond"/>
          <w:sz w:val="32"/>
          <w:szCs w:val="32"/>
          <w:lang w:val="en-US"/>
        </w:rPr>
      </w:pPr>
      <w:bookmarkStart w:id="0" w:name="_30j0zll" w:colFirst="0" w:colLast="0"/>
      <w:bookmarkEnd w:id="0"/>
      <w:r>
        <w:rPr>
          <w:rFonts w:eastAsia="Garamond" w:cs="Garamond"/>
          <w:sz w:val="32"/>
          <w:szCs w:val="32"/>
          <w:lang w:val="en-US"/>
        </w:rPr>
        <w:softHyphen/>
      </w:r>
      <w:r>
        <w:rPr>
          <w:rFonts w:eastAsia="Garamond" w:cs="Garamond"/>
          <w:sz w:val="32"/>
          <w:szCs w:val="32"/>
          <w:lang w:val="en-US"/>
        </w:rPr>
        <w:softHyphen/>
      </w:r>
      <w:r>
        <w:rPr>
          <w:rFonts w:eastAsia="Garamond" w:cs="Garamond"/>
          <w:sz w:val="32"/>
          <w:szCs w:val="32"/>
          <w:lang w:val="en-US"/>
        </w:rPr>
        <w:softHyphen/>
      </w:r>
      <w:r w:rsidR="00004913" w:rsidRPr="00004913">
        <w:rPr>
          <w:rFonts w:eastAsia="Garamond" w:cs="Garamond"/>
          <w:sz w:val="32"/>
          <w:szCs w:val="32"/>
          <w:lang w:val="en-US"/>
        </w:rPr>
        <w:t>Multi-stage Model Predictive Control of Agricultural Biogas 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proofErr w:type="gramStart"/>
      <w:r w:rsidRPr="00723AE3">
        <w:rPr>
          <w:rFonts w:eastAsia="Garamond" w:cs="Garamond"/>
          <w:szCs w:val="24"/>
          <w:lang w:val="en-US"/>
        </w:rPr>
        <w:t>Weinrich</w:t>
      </w:r>
      <w:r w:rsidRPr="00723AE3">
        <w:rPr>
          <w:rFonts w:eastAsia="Garamond" w:cs="Garamond"/>
          <w:szCs w:val="24"/>
          <w:vertAlign w:val="superscript"/>
          <w:lang w:val="en-US"/>
        </w:rPr>
        <w:t>a,e</w:t>
      </w:r>
      <w:proofErr w:type="spellEnd"/>
      <w:proofErr w:type="gram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711001EE" w:rsidR="0EF766E9" w:rsidRDefault="0EF766E9">
      <w:pPr>
        <w:numPr>
          <w:ilvl w:val="0"/>
          <w:numId w:val="2"/>
        </w:numPr>
        <w:rPr>
          <w:lang w:val="en-US"/>
        </w:rPr>
      </w:pPr>
      <w:r w:rsidRPr="0EF766E9">
        <w:rPr>
          <w:lang w:val="en-US"/>
        </w:rPr>
        <w:t>AD process operated d</w:t>
      </w:r>
      <w:r w:rsidRPr="009A7C91">
        <w:rPr>
          <w:lang w:val="en-US"/>
        </w:rPr>
        <w:t>emand-</w:t>
      </w:r>
      <w:r w:rsidR="00C8026B">
        <w:rPr>
          <w:lang w:val="en-US"/>
        </w:rPr>
        <w:t>oriented</w:t>
      </w:r>
      <w:r w:rsidRPr="0EF766E9">
        <w:rPr>
          <w:lang w:val="en-US"/>
        </w:rPr>
        <w:t xml:space="preserve"> despite uncertain influent </w:t>
      </w:r>
      <w:r w:rsidR="00CE744A">
        <w:rPr>
          <w:lang w:val="en-US"/>
        </w:rPr>
        <w:t>concentrations</w:t>
      </w:r>
    </w:p>
    <w:p w14:paraId="30463F77" w14:textId="1C1058BB" w:rsidR="007976C5" w:rsidRPr="009A7C91" w:rsidRDefault="42E16D65" w:rsidP="0EF766E9">
      <w:pPr>
        <w:numPr>
          <w:ilvl w:val="0"/>
          <w:numId w:val="2"/>
        </w:numPr>
        <w:rPr>
          <w:lang w:val="en-US"/>
        </w:rPr>
      </w:pPr>
      <w:r w:rsidRPr="42E16D65">
        <w:rPr>
          <w:lang w:val="en-US"/>
        </w:rPr>
        <w:t>Multi-stage MPC controller satisfies safe operational gas storage filling levels</w:t>
      </w:r>
    </w:p>
    <w:p w14:paraId="4EB1EE25" w14:textId="1413DCE9" w:rsidR="007976C5" w:rsidRDefault="0EF766E9" w:rsidP="0EF766E9">
      <w:pPr>
        <w:pStyle w:val="Listenabsatz"/>
        <w:numPr>
          <w:ilvl w:val="0"/>
          <w:numId w:val="2"/>
        </w:numPr>
        <w:rPr>
          <w:lang w:val="en-US"/>
        </w:rPr>
      </w:pPr>
      <w:r w:rsidRPr="0EF766E9">
        <w:rPr>
          <w:lang w:val="en-US"/>
        </w:rPr>
        <w:t>Time-variant setpoints of methane production are tracked and disturbances rejected</w:t>
      </w:r>
    </w:p>
    <w:p w14:paraId="504B1D95" w14:textId="45D7CF71" w:rsidR="007976C5" w:rsidRDefault="0EF766E9">
      <w:pPr>
        <w:pStyle w:val="Listenabsatz"/>
        <w:numPr>
          <w:ilvl w:val="0"/>
          <w:numId w:val="2"/>
        </w:numPr>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r w:rsidR="00CE744A">
        <w:rPr>
          <w:lang w:val="en-US"/>
        </w:rPr>
        <w:t xml:space="preserve"> of MPC</w:t>
      </w:r>
    </w:p>
    <w:p w14:paraId="7CBFD60A" w14:textId="6A128AE7" w:rsidR="00B02161" w:rsidRDefault="0EF766E9" w:rsidP="009A7C91">
      <w:pPr>
        <w:pStyle w:val="berschrift1"/>
        <w:rPr>
          <w:lang w:val="en-US"/>
        </w:rPr>
      </w:pPr>
      <w:commentRangeStart w:id="1"/>
      <w:r w:rsidRPr="0EF766E9">
        <w:rPr>
          <w:lang w:val="en-US"/>
        </w:rPr>
        <w:t>Abstract</w:t>
      </w:r>
      <w:commentRangeEnd w:id="1"/>
      <w:r w:rsidR="00F13AE4">
        <w:rPr>
          <w:rStyle w:val="Kommentarzeichen"/>
        </w:rPr>
        <w:commentReference w:id="1"/>
      </w:r>
    </w:p>
    <w:p w14:paraId="49283762" w14:textId="465DE0C8" w:rsidR="0077435B" w:rsidRDefault="42E16D65">
      <w:pPr>
        <w:rPr>
          <w:lang w:val="en-US"/>
        </w:rPr>
      </w:pPr>
      <w:r w:rsidRPr="42E16D65">
        <w:rPr>
          <w:lang w:val="en-US"/>
        </w:rPr>
        <w:t xml:space="preserve">Anaerobic digestion (AD) plants </w:t>
      </w:r>
      <w:r w:rsidR="00295589">
        <w:rPr>
          <w:lang w:val="en-US"/>
        </w:rPr>
        <w:t xml:space="preserve">process </w:t>
      </w:r>
      <w:r w:rsidR="00CE744A">
        <w:rPr>
          <w:lang w:val="en-US"/>
        </w:rPr>
        <w:t>organic</w:t>
      </w:r>
      <w:r w:rsidR="00CE744A" w:rsidRPr="42E16D65">
        <w:rPr>
          <w:lang w:val="en-US"/>
        </w:rPr>
        <w:t xml:space="preserve"> </w:t>
      </w:r>
      <w:r w:rsidR="008B62BD">
        <w:rPr>
          <w:lang w:val="en-US"/>
        </w:rPr>
        <w:t xml:space="preserve">substrates </w:t>
      </w:r>
      <w:r w:rsidR="0090288D">
        <w:rPr>
          <w:lang w:val="en-US"/>
        </w:rPr>
        <w:t xml:space="preserve">and </w:t>
      </w:r>
      <w:r w:rsidR="003F1E42">
        <w:rPr>
          <w:lang w:val="en-US"/>
        </w:rPr>
        <w:t xml:space="preserve">provide </w:t>
      </w:r>
      <w:r w:rsidR="005F4D52">
        <w:rPr>
          <w:lang w:val="en-US"/>
        </w:rPr>
        <w:t xml:space="preserve">renewable </w:t>
      </w:r>
      <w:r w:rsidRPr="42E16D65">
        <w:rPr>
          <w:lang w:val="en-US"/>
        </w:rPr>
        <w:t xml:space="preserve">electricity and heat. </w:t>
      </w:r>
      <w:r w:rsidR="00AB7749">
        <w:rPr>
          <w:lang w:val="en-US"/>
        </w:rPr>
        <w:t>R</w:t>
      </w:r>
      <w:r w:rsidR="00A54FA0">
        <w:rPr>
          <w:lang w:val="en-US"/>
        </w:rPr>
        <w:t>evenues</w:t>
      </w:r>
      <w:r w:rsidR="00A54FA0" w:rsidRPr="42E16D65">
        <w:rPr>
          <w:lang w:val="en-US"/>
        </w:rPr>
        <w:t xml:space="preserve"> </w:t>
      </w:r>
      <w:r w:rsidR="00A54FA0">
        <w:rPr>
          <w:lang w:val="en-US"/>
        </w:rPr>
        <w:t>of AD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2"/>
      <w:r w:rsidR="00CE744A">
        <w:rPr>
          <w:lang w:val="en-US"/>
        </w:rPr>
        <w:t xml:space="preserve">However, suitable control procedures for individual applications are required to guarantee optimal process conditions. </w:t>
      </w:r>
      <w:commentRangeEnd w:id="2"/>
      <w:r w:rsidR="00CE744A">
        <w:rPr>
          <w:rStyle w:val="Kommentarzeichen"/>
        </w:rPr>
        <w:commentReference w:id="2"/>
      </w:r>
      <w:r w:rsidRPr="42E16D65">
        <w:rPr>
          <w:lang w:val="en-US"/>
        </w:rPr>
        <w:t xml:space="preserve">In this contribution, a robust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Pr="42E16D65">
        <w:rPr>
          <w:lang w:val="en-US"/>
        </w:rPr>
        <w:t xml:space="preserve"> was designed to optimize substrate feedings under uncertain substrate characterization. </w:t>
      </w:r>
      <w:commentRangeStart w:id="3"/>
      <w:r w:rsidRPr="42E16D65">
        <w:rPr>
          <w:lang w:val="en-US"/>
        </w:rPr>
        <w:t xml:space="preserve">Simulation studies demonstrate the ability of NMPC to provide biogas for a flexibly operated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r w:rsidRPr="42E16D65">
        <w:rPr>
          <w:lang w:val="en-US"/>
        </w:rPr>
        <w:t xml:space="preserve">. </w:t>
      </w:r>
      <w:commentRangeEnd w:id="3"/>
      <w:r w:rsidR="00F13AE4">
        <w:rPr>
          <w:rStyle w:val="Kommentarzeichen"/>
        </w:rPr>
        <w:commentReference w:id="3"/>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4" w:name="_3znysh7"/>
      <w:bookmarkEnd w:id="4"/>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lastRenderedPageBreak/>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72F679"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UtMTZUMTc6MjY6NDk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1LTE2VDE3OjI2OjQ5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EC3AAE" w:rsidRPr="00EC3AAE">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1LTE2VDE3OjI2OjQ5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EC3AAE">
            <w:rPr>
              <w:lang w:val="de-DE"/>
            </w:rPr>
            <w:t>(Jordan et al., 2023; Daniel</w:t>
          </w:r>
          <w:r w:rsidR="00EC3AAE">
            <w:rPr>
              <w:rFonts w:ascii="Times New Roman" w:hAnsi="Times New Roman" w:cs="Times New Roman"/>
              <w:lang w:val="de-DE"/>
            </w:rPr>
            <w:t>‐</w:t>
          </w:r>
          <w:r w:rsidR="00EC3AAE">
            <w:rPr>
              <w:lang w:val="de-DE"/>
            </w:rPr>
            <w:t>Gromke et al., 2018; Theuerl et al., 2019)</w:t>
          </w:r>
          <w:r w:rsidR="00EF4003">
            <w:rPr>
              <w:lang w:val="en-US"/>
            </w:rPr>
            <w:fldChar w:fldCharType="end"/>
          </w:r>
        </w:sdtContent>
      </w:sdt>
      <w:r w:rsidR="00EF4003">
        <w:rPr>
          <w:lang w:val="de-DE"/>
        </w:rPr>
        <w:t>.</w:t>
      </w:r>
    </w:p>
    <w:p w14:paraId="3671B507" w14:textId="186FD68D"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S0xNlQxNzoyNjo0OS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EC3AAE">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EC3AAE">
            <w:rPr>
              <w:lang w:val="en-US"/>
            </w:rPr>
            <w:t>(Mauky et al., 2016)</w:t>
          </w:r>
          <w:r w:rsidR="00C66A81">
            <w:rPr>
              <w:lang w:val="en-US"/>
            </w:rPr>
            <w:fldChar w:fldCharType="end"/>
          </w:r>
        </w:sdtContent>
      </w:sdt>
      <w:r w:rsidR="00B95A92">
        <w:rPr>
          <w:lang w:val="en-US"/>
        </w:rPr>
        <w:t xml:space="preserve">. </w:t>
      </w:r>
      <w:commentRangeStart w:id="5"/>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5"/>
      <w:r w:rsidR="00AA3E48">
        <w:rPr>
          <w:rStyle w:val="Kommentarzeichen"/>
        </w:rPr>
        <w:commentReference w:id="5"/>
      </w:r>
    </w:p>
    <w:p w14:paraId="1B97E275" w14:textId="30253B49"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Content>
          <w:r w:rsidR="0036404A">
            <w:rPr>
              <w:rFonts w:eastAsia="Garamond" w:cs="Garamond"/>
              <w:color w:val="000000" w:themeColor="text1"/>
              <w:lang w:val="en-US"/>
            </w:rPr>
            <w:fldChar w:fldCharType="begin"/>
          </w:r>
          <w:r w:rsidR="00EC3AAE">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UtMTZUMTc6MjY6NDk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EC3AAE">
            <w:rPr>
              <w:rFonts w:eastAsia="Garamond" w:cs="Garamond"/>
              <w:color w:val="000000" w:themeColor="text1"/>
              <w:lang w:val="en-US"/>
            </w:rPr>
            <w:t>(Schröer and Latacz</w:t>
          </w:r>
          <w:r w:rsidR="00EC3AAE">
            <w:rPr>
              <w:rFonts w:ascii="Times New Roman" w:eastAsia="Garamond" w:hAnsi="Times New Roman" w:cs="Times New Roman"/>
              <w:color w:val="000000" w:themeColor="text1"/>
              <w:lang w:val="en-US"/>
            </w:rPr>
            <w:t>‐</w:t>
          </w:r>
          <w:r w:rsidR="00EC3AAE">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EC3AAE">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EC3AAE">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2DB9FA21"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UtMTZUMTc6MjY6NDk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EC3AAE">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S0xNlQxNzoyNjo0OS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EC3AAE">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3679AE12" w:rsidR="0EF766E9" w:rsidRDefault="008E55E9" w:rsidP="42E16D65">
      <w:pPr>
        <w:rPr>
          <w:strike/>
          <w:lang w:val="en-US"/>
        </w:rPr>
      </w:pPr>
      <w:commentRangeStart w:id="6"/>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6"/>
      <w:r w:rsidR="00F53255">
        <w:rPr>
          <w:rStyle w:val="Kommentarzeichen"/>
        </w:rPr>
        <w:commentReference w:id="6"/>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S0xNlQxNzoyNjo0O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EC3AAE">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UtMTZUMTc6MjY6ND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EC3AAE">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EC3AAE">
            <w:rPr>
              <w:lang w:val="en-US"/>
            </w:rPr>
            <w:t>(Kegl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Content>
          <w:r w:rsidR="00044E4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S0xNlQxNzoyNjo0OS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kuMi4xIn0=}</w:instrText>
          </w:r>
          <w:r w:rsidR="00044E4B">
            <w:rPr>
              <w:lang w:val="en-US"/>
            </w:rPr>
            <w:fldChar w:fldCharType="separate"/>
          </w:r>
          <w:r w:rsidR="00EC3AAE">
            <w:rPr>
              <w:lang w:val="en-US"/>
            </w:rPr>
            <w:t>(Giovannini et al., 2018)</w:t>
          </w:r>
          <w:r w:rsidR="00044E4B">
            <w:rPr>
              <w:lang w:val="en-US"/>
            </w:rPr>
            <w:fldChar w:fldCharType="end"/>
          </w:r>
        </w:sdtContent>
      </w:sdt>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Content>
          <w:r w:rsidR="006B3F0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1LTE2VDE3OjI2OjQ5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OS4yLjEifQ==}</w:instrText>
          </w:r>
          <w:r w:rsidR="006B3F01">
            <w:rPr>
              <w:lang w:val="en-US"/>
            </w:rPr>
            <w:fldChar w:fldCharType="separate"/>
          </w:r>
          <w:r w:rsidR="00EC3AAE">
            <w:rPr>
              <w:lang w:val="en-US"/>
            </w:rPr>
            <w:t>(Cruz et al., 2021)</w:t>
          </w:r>
          <w:r w:rsidR="006B3F01">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1LTE2VDE3OjI2OjQ5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EC3AAE">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S0xNlQxNzoyNjo0O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EC3AAE">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Content>
          <w:r w:rsidR="009B3EA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kuMi4xIn0=}</w:instrText>
          </w:r>
          <w:r w:rsidR="009B3EA7">
            <w:rPr>
              <w:lang w:val="en-US"/>
            </w:rPr>
            <w:fldChar w:fldCharType="separate"/>
          </w:r>
          <w:r w:rsidR="00EC3AAE">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Content>
          <w:r w:rsidR="00E83F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kuMi4xIn0=}</w:instrText>
          </w:r>
          <w:r w:rsidR="00E83F73">
            <w:rPr>
              <w:lang w:val="en-US"/>
            </w:rPr>
            <w:fldChar w:fldCharType="separate"/>
          </w:r>
          <w:r w:rsidR="00EC3AAE">
            <w:rPr>
              <w:lang w:val="en-US"/>
            </w:rPr>
            <w:t>(Raeyatdoost et al., 2023)</w:t>
          </w:r>
          <w:r w:rsidR="00E83F73">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5LjIuMSJ9}</w:instrText>
          </w:r>
          <w:r w:rsidR="00D2794B">
            <w:rPr>
              <w:lang w:val="en-US"/>
            </w:rPr>
            <w:fldChar w:fldCharType="separate"/>
          </w:r>
          <w:r w:rsidR="00EC3AAE">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5LjIuMSJ9}</w:instrText>
          </w:r>
          <w:r w:rsidR="00D2794B">
            <w:rPr>
              <w:lang w:val="en-US"/>
            </w:rPr>
            <w:fldChar w:fldCharType="separate"/>
          </w:r>
          <w:r w:rsidR="00EC3AAE">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r w:rsidR="00210A81">
        <w:rPr>
          <w:lang w:val="en-US"/>
        </w:rPr>
        <w:t xml:space="preserve"> and</w:t>
      </w:r>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UtMTZUMTc6MjY6NDk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OS4yLjEifQ==}</w:instrText>
          </w:r>
          <w:r w:rsidR="00E52B52">
            <w:rPr>
              <w:lang w:val="en-US"/>
            </w:rPr>
            <w:fldChar w:fldCharType="separate"/>
          </w:r>
          <w:r w:rsidR="00EC3AAE">
            <w:rPr>
              <w:lang w:val="en-US"/>
            </w:rPr>
            <w:t>(Tisocco et al., 2024; Weinrich et al., 2021)</w:t>
          </w:r>
          <w:r w:rsidR="00E52B52">
            <w:rPr>
              <w:lang w:val="en-US"/>
            </w:rPr>
            <w:fldChar w:fldCharType="end"/>
          </w:r>
        </w:sdtContent>
      </w:sdt>
      <w:r w:rsidR="227D4B47" w:rsidRPr="227D4B47">
        <w:rPr>
          <w:lang w:val="en-US"/>
        </w:rPr>
        <w:t>.</w:t>
      </w:r>
    </w:p>
    <w:p w14:paraId="6748BA4F" w14:textId="77753891"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S0xNlQxNzoyNjo0OS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EC3AAE">
            <w:rPr>
              <w:lang w:val="en-US"/>
            </w:rPr>
            <w:t>(Jimenez et al., 2015; Lübken et al., 2015)</w:t>
          </w:r>
          <w:r>
            <w:rPr>
              <w:lang w:val="en-US"/>
            </w:rPr>
            <w:fldChar w:fldCharType="end"/>
          </w:r>
        </w:sdtContent>
      </w:sdt>
      <w:r w:rsidR="00284DF9">
        <w:rPr>
          <w:lang w:val="en-US"/>
        </w:rPr>
        <w:t xml:space="preserve"> and </w:t>
      </w:r>
      <w:commentRangeStart w:id="7"/>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S0xNlQxNzoyNjo0O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EC3AAE">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8D2695">
        <w:rPr>
          <w:lang w:val="en-US"/>
        </w:rPr>
        <w:t xml:space="preserve"> [Quelle]</w:t>
      </w:r>
      <w:r w:rsidR="00A87DFC">
        <w:rPr>
          <w:lang w:val="en-US"/>
        </w:rPr>
        <w:t xml:space="preserve">. </w:t>
      </w:r>
      <w:commentRangeEnd w:id="7"/>
      <w:r w:rsidR="00210A81">
        <w:rPr>
          <w:rStyle w:val="Kommentarzeichen"/>
        </w:rPr>
        <w:commentReference w:id="7"/>
      </w:r>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S0xNlQxNzoyNjo0OS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EC3AAE">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UtMTZUMTc6MjY6NDk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EC3AAE">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S0xNlQxNzoyNjo0OS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EC3AAE">
            <w:rPr>
              <w:lang w:val="en-US"/>
            </w:rPr>
            <w:t>(Fisgativa et al., 2020; Lübken et al., 2015)</w:t>
          </w:r>
          <w:r w:rsidR="00ED4D29">
            <w:rPr>
              <w:lang w:val="en-US"/>
            </w:rPr>
            <w:fldChar w:fldCharType="end"/>
          </w:r>
        </w:sdtContent>
      </w:sdt>
      <w:r w:rsidRPr="00EB4FE6">
        <w:rPr>
          <w:lang w:val="en-US"/>
        </w:rPr>
        <w:t xml:space="preserve">, there still exists substantial </w:t>
      </w:r>
      <w:r w:rsidRPr="00EB4FE6">
        <w:rPr>
          <w:lang w:val="en-US"/>
        </w:rPr>
        <w:lastRenderedPageBreak/>
        <w:t>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EC3AAE">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S0xNlQxNzoyNjo0OS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EC3AAE">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EC3AAE">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71D7D57E"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EC3AAE">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1LTE2VDE3OjI2OjQ5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UtMTZUMTc6MjY6NDk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EC3AAE">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EC3AAE">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1LTE2VDE3OjI2OjQ5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EC3AAE">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EC3AAE">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1LTE2VDE3OjI2OjQ5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EC3AAE">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EC3AAE">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EC3AAE">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5371F979"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EC3AAE">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Content>
          <w:r w:rsidR="002218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EC3AAE">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1LTE2VDE3OjI2OjQ5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EC3AAE">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S0xNlQxNzoyNjo0O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EC3AAE">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EC3AAE">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1LTE2VDE3OjI2OjQ5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EC3AAE">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8" w:name="_dfhmt4ji2fxx"/>
      <w:bookmarkEnd w:id="8"/>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5E4143EB"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1LTE2VDE3OjI2OjQ5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EC3AAE">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5LjIuMSJ9}</w:instrText>
          </w:r>
          <w:r w:rsidR="000F5430">
            <w:rPr>
              <w:lang w:val="en-US"/>
            </w:rPr>
            <w:fldChar w:fldCharType="separate"/>
          </w:r>
          <w:r w:rsidR="00EC3AAE">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5LjIuMSJ9}</w:instrText>
          </w:r>
          <w:r w:rsidR="000F5430">
            <w:rPr>
              <w:lang w:val="en-US"/>
            </w:rPr>
            <w:fldChar w:fldCharType="separate"/>
          </w:r>
          <w:r w:rsidR="00EC3AAE">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9"/>
      <w:r w:rsidR="6A0623E8" w:rsidRPr="6A0623E8">
        <w:rPr>
          <w:lang w:val="en-US"/>
        </w:rPr>
        <w:t>18 states</w:t>
      </w:r>
      <w:commentRangeEnd w:id="9"/>
      <w:r w:rsidR="00146279">
        <w:rPr>
          <w:rStyle w:val="Kommentarzeichen"/>
        </w:rPr>
        <w:commentReference w:id="9"/>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and </w:t>
      </w:r>
      <w:r w:rsidR="002F1EBF">
        <w:rPr>
          <w:lang w:val="en-US"/>
        </w:rPr>
        <w:t xml:space="preserve">the simulation </w:t>
      </w:r>
      <w:r w:rsidR="009F756A">
        <w:rPr>
          <w:lang w:val="en-US"/>
        </w:rPr>
        <w:t xml:space="preserve">is </w:t>
      </w:r>
      <w:r w:rsidR="00232762">
        <w:rPr>
          <w:lang w:val="en-US"/>
        </w:rPr>
        <w:t>illustrated in Fig. 1</w:t>
      </w:r>
      <w:r w:rsidR="00146279">
        <w:rPr>
          <w:lang w:val="en-US"/>
        </w:rPr>
        <w:t>a</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D1424ED"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EC3AAE">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EC3AAE">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S0xNlQxNzoyNjo0O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EC3AAE">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UtMTZUMTc6MjY6ND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EC3AAE">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r w:rsidR="00146279">
        <w:rPr>
          <w:lang w:val="en-US"/>
        </w:rPr>
        <w:t xml:space="preserve"> with</w:t>
      </w:r>
      <w:r w:rsidR="00DB7318">
        <w:rPr>
          <w:lang w:val="en-US"/>
        </w:rPr>
        <w:t>in</w:t>
      </w:r>
      <w:r w:rsidR="00146279">
        <w:rPr>
          <w:lang w:val="en-US"/>
        </w:rPr>
        <w:t xml:space="preserve"> the GS. </w:t>
      </w:r>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EC3AAE">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r w:rsidR="00146279">
        <w:rPr>
          <w:lang w:val="en-US"/>
        </w:rPr>
        <w:t xml:space="preserve"> high</w:t>
      </w:r>
      <w:r w:rsidR="00454DEF" w:rsidRPr="00220152">
        <w:rPr>
          <w:lang w:val="en-US"/>
        </w:rPr>
        <w:t xml:space="preserve"> sun radiation</w:t>
      </w:r>
      <w:r w:rsidR="00A717C9" w:rsidRPr="00220152">
        <w:rPr>
          <w:lang w:val="en-US"/>
        </w:rPr>
        <w:t>.</w:t>
      </w:r>
    </w:p>
    <w:p w14:paraId="69A751BE" w14:textId="035070B9"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r w:rsidR="00454DEF" w:rsidRPr="00454DEF">
        <w:rPr>
          <w:vertAlign w:val="subscript"/>
          <w:lang w:val="en-US"/>
        </w:rPr>
        <w:t>4</w:t>
      </w:r>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000000"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3B159534" w:rsidR="006A50C7" w:rsidRDefault="00665080" w:rsidP="001F4FEB">
            <w:pPr>
              <w:pStyle w:val="Beschriftung"/>
              <w:jc w:val="right"/>
              <w:rPr>
                <w:lang w:val="en-US"/>
              </w:rPr>
            </w:pPr>
            <w:commentRangeStart w:id="10"/>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w:t>
            </w:r>
            <w:r>
              <w:fldChar w:fldCharType="end"/>
            </w:r>
            <w:r>
              <w:t>)</w:t>
            </w:r>
            <w:r w:rsidDel="00665080">
              <w:t xml:space="preserve"> </w:t>
            </w:r>
            <w:commentRangeEnd w:id="10"/>
            <w:r>
              <w:rPr>
                <w:rStyle w:val="Kommentarzeichen"/>
                <w:rFonts w:ascii="Garamond" w:eastAsia="Arial" w:hAnsi="Garamond" w:cs="Arial"/>
                <w:i w:val="0"/>
                <w:iCs w:val="0"/>
                <w:lang w:val="de"/>
              </w:rPr>
              <w:commentReference w:id="10"/>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11"/>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11"/>
      <w:r w:rsidR="00ED6CEA">
        <w:rPr>
          <w:rStyle w:val="Kommentarzeichen"/>
        </w:rPr>
        <w:commentReference w:id="11"/>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commentRangeStart w:id="12"/>
      <w:commentRangeEnd w:id="12"/>
      <m:oMath>
        <m:r>
          <m:rPr>
            <m:sty m:val="p"/>
          </m:rPr>
          <w:rPr>
            <w:rStyle w:val="Kommentarzeichen"/>
          </w:rPr>
          <w:commentReference w:id="12"/>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000000"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77745521" w:rsidR="002E7629" w:rsidRDefault="002E7629" w:rsidP="009337A3">
            <w:pPr>
              <w:pStyle w:val="Beschriftung"/>
              <w:jc w:val="right"/>
              <w:rPr>
                <w:lang w:val="en-US"/>
              </w:rPr>
            </w:pPr>
            <w:bookmarkStart w:id="13" w:name="_Ref187941920"/>
            <w:r>
              <w:t>(</w:t>
            </w:r>
            <w:r w:rsidR="00462140">
              <w:fldChar w:fldCharType="begin"/>
            </w:r>
            <w:r w:rsidR="00462140">
              <w:instrText xml:space="preserve"> STYLEREF 1 \s </w:instrText>
            </w:r>
            <w:r w:rsidR="00462140">
              <w:fldChar w:fldCharType="separate"/>
            </w:r>
            <w:r w:rsidR="0037561A">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7561A">
              <w:rPr>
                <w:noProof/>
              </w:rPr>
              <w:t>2</w:t>
            </w:r>
            <w:r w:rsidR="00462140">
              <w:fldChar w:fldCharType="end"/>
            </w:r>
            <w:r>
              <w:t>)</w:t>
            </w:r>
            <w:bookmarkEnd w:id="13"/>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00000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42F48110" w:rsidR="002E7629" w:rsidRDefault="002E7629" w:rsidP="009337A3">
            <w:pPr>
              <w:pStyle w:val="Beschriftung"/>
              <w:jc w:val="right"/>
              <w:rPr>
                <w:lang w:val="en-US"/>
              </w:rPr>
            </w:pPr>
            <w:bookmarkStart w:id="14" w:name="_Ref187941867"/>
            <w:r>
              <w:t>(</w:t>
            </w:r>
            <w:r w:rsidR="00462140">
              <w:fldChar w:fldCharType="begin"/>
            </w:r>
            <w:r w:rsidR="00462140">
              <w:instrText xml:space="preserve"> STYLEREF 1 \s </w:instrText>
            </w:r>
            <w:r w:rsidR="00462140">
              <w:fldChar w:fldCharType="separate"/>
            </w:r>
            <w:r w:rsidR="0037561A">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7561A">
              <w:rPr>
                <w:noProof/>
              </w:rPr>
              <w:t>3</w:t>
            </w:r>
            <w:r w:rsidR="00462140">
              <w:fldChar w:fldCharType="end"/>
            </w:r>
            <w:r>
              <w:t>)</w:t>
            </w:r>
            <w:bookmarkEnd w:id="14"/>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000000"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56BBCA3" w:rsidR="002E7629" w:rsidRDefault="002E7629" w:rsidP="009337A3">
            <w:pPr>
              <w:pStyle w:val="Beschriftung"/>
              <w:jc w:val="right"/>
              <w:rPr>
                <w:lang w:val="en-US"/>
              </w:rPr>
            </w:pPr>
            <w:bookmarkStart w:id="15" w:name="_Ref187941851"/>
            <w:r>
              <w:t>(</w:t>
            </w:r>
            <w:r w:rsidR="00462140">
              <w:fldChar w:fldCharType="begin"/>
            </w:r>
            <w:r w:rsidR="00462140">
              <w:instrText xml:space="preserve"> STYLEREF 1 \s </w:instrText>
            </w:r>
            <w:r w:rsidR="00462140">
              <w:fldChar w:fldCharType="separate"/>
            </w:r>
            <w:r w:rsidR="0037561A">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7561A">
              <w:rPr>
                <w:noProof/>
              </w:rPr>
              <w:t>4</w:t>
            </w:r>
            <w:r w:rsidR="00462140">
              <w:fldChar w:fldCharType="end"/>
            </w:r>
            <w:r>
              <w:t>)</w:t>
            </w:r>
            <w:bookmarkEnd w:id="15"/>
          </w:p>
        </w:tc>
      </w:tr>
    </w:tbl>
    <w:p w14:paraId="5B6C6EBE" w14:textId="0E8F9C06"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37561A">
        <w:t>(</w:t>
      </w:r>
      <w:r w:rsidR="0037561A">
        <w:rPr>
          <w:noProof/>
        </w:rPr>
        <w:t>2</w:t>
      </w:r>
      <w:r w:rsidR="0037561A">
        <w:t>.</w:t>
      </w:r>
      <w:r w:rsidR="0037561A">
        <w:rPr>
          <w:noProof/>
        </w:rPr>
        <w:t>4</w:t>
      </w:r>
      <w:r w:rsidR="0037561A">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37561A">
        <w:t>(</w:t>
      </w:r>
      <w:r w:rsidR="0037561A">
        <w:rPr>
          <w:noProof/>
        </w:rPr>
        <w:t>2</w:t>
      </w:r>
      <w:r w:rsidR="0037561A">
        <w:t>.</w:t>
      </w:r>
      <w:r w:rsidR="0037561A">
        <w:rPr>
          <w:noProof/>
        </w:rPr>
        <w:t>3</w:t>
      </w:r>
      <w:r w:rsidR="0037561A">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000000"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173C91F2"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37561A">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7561A">
              <w:rPr>
                <w:noProof/>
              </w:rPr>
              <w:t>5</w:t>
            </w:r>
            <w:r w:rsidR="00462140">
              <w:fldChar w:fldCharType="end"/>
            </w:r>
            <w:r>
              <w:t>)</w:t>
            </w:r>
          </w:p>
        </w:tc>
      </w:tr>
    </w:tbl>
    <w:p w14:paraId="4D17F4B4" w14:textId="7164D6BE"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A70E49">
        <w:rPr>
          <w:rFonts w:eastAsia="Garamond" w:cs="Garamond"/>
          <w:lang w:val="en-US"/>
        </w:rPr>
        <w:t>giv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000000"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00E171C7" w:rsidR="00434B0C" w:rsidRDefault="00434B0C" w:rsidP="009337A3">
            <w:pPr>
              <w:pStyle w:val="Beschriftung"/>
              <w:jc w:val="right"/>
              <w:rPr>
                <w:lang w:val="en-US"/>
              </w:rPr>
            </w:pPr>
            <w:bookmarkStart w:id="16" w:name="_Ref187941897"/>
            <w:r>
              <w:t>(</w:t>
            </w:r>
            <w:r w:rsidR="00462140">
              <w:fldChar w:fldCharType="begin"/>
            </w:r>
            <w:r w:rsidR="00462140">
              <w:instrText xml:space="preserve"> STYLEREF 1 \s </w:instrText>
            </w:r>
            <w:r w:rsidR="00462140">
              <w:fldChar w:fldCharType="separate"/>
            </w:r>
            <w:r w:rsidR="0037561A">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37561A">
              <w:rPr>
                <w:noProof/>
              </w:rPr>
              <w:t>6</w:t>
            </w:r>
            <w:r w:rsidR="00462140">
              <w:fldChar w:fldCharType="end"/>
            </w:r>
            <w:r>
              <w:t>)</w:t>
            </w:r>
            <w:bookmarkEnd w:id="16"/>
          </w:p>
        </w:tc>
      </w:tr>
    </w:tbl>
    <w:p w14:paraId="00909033" w14:textId="3E944F1A"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37561A">
        <w:t>(</w:t>
      </w:r>
      <w:r w:rsidR="0037561A">
        <w:rPr>
          <w:noProof/>
        </w:rPr>
        <w:t>2</w:t>
      </w:r>
      <w:r w:rsidR="0037561A">
        <w:t>.</w:t>
      </w:r>
      <w:r w:rsidR="0037561A">
        <w:rPr>
          <w:noProof/>
        </w:rPr>
        <w:t>6</w:t>
      </w:r>
      <w:r w:rsidR="0037561A">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37561A">
        <w:t>(</w:t>
      </w:r>
      <w:r w:rsidR="0037561A">
        <w:rPr>
          <w:noProof/>
        </w:rPr>
        <w:t>2</w:t>
      </w:r>
      <w:r w:rsidR="0037561A">
        <w:t>.</w:t>
      </w:r>
      <w:r w:rsidR="0037561A">
        <w:rPr>
          <w:noProof/>
        </w:rPr>
        <w:t>2</w:t>
      </w:r>
      <w:r w:rsidR="0037561A">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00000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6B6BE070" w:rsidR="00E6406E" w:rsidRDefault="00E6406E">
            <w:pPr>
              <w:pStyle w:val="Beschriftung"/>
              <w:jc w:val="right"/>
              <w:rPr>
                <w:lang w:val="en-US"/>
              </w:rPr>
            </w:pPr>
            <w:bookmarkStart w:id="17" w:name="_Ref194921478"/>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7</w:t>
            </w:r>
            <w:r>
              <w:fldChar w:fldCharType="end"/>
            </w:r>
            <w:bookmarkEnd w:id="17"/>
            <w:r>
              <w:t>)</w:t>
            </w:r>
          </w:p>
        </w:tc>
      </w:tr>
      <w:tr w:rsidR="00E6406E" w14:paraId="60B37789" w14:textId="77777777" w:rsidTr="00E6406E">
        <w:tc>
          <w:tcPr>
            <w:tcW w:w="4396" w:type="pct"/>
          </w:tcPr>
          <w:p w14:paraId="49594B2F" w14:textId="36A7383C" w:rsidR="00E6406E" w:rsidRPr="00220152" w:rsidRDefault="00000000"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0FBC9AAB" w:rsidR="00E6406E" w:rsidRDefault="00E6406E">
            <w:pPr>
              <w:pStyle w:val="Beschriftung"/>
              <w:jc w:val="right"/>
              <w:rPr>
                <w:lang w:val="en-US"/>
              </w:rPr>
            </w:pPr>
            <w:bookmarkStart w:id="18" w:name="_Ref194921482"/>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8</w:t>
            </w:r>
            <w:r>
              <w:fldChar w:fldCharType="end"/>
            </w:r>
            <w:bookmarkEnd w:id="18"/>
            <w:r>
              <w:t>)</w:t>
            </w:r>
          </w:p>
        </w:tc>
      </w:tr>
    </w:tbl>
    <w:p w14:paraId="3290C3B1" w14:textId="6D303578" w:rsidR="00A7700F" w:rsidRDefault="32AF646F" w:rsidP="32AF646F">
      <w:pPr>
        <w:pStyle w:val="berschrift3"/>
        <w:rPr>
          <w:lang w:val="en-US"/>
        </w:rPr>
      </w:pPr>
      <w:r w:rsidRPr="32AF646F">
        <w:rPr>
          <w:lang w:val="en-US"/>
        </w:rPr>
        <w:t>2.1.2</w:t>
      </w:r>
      <w:r w:rsidR="001F4FEB">
        <w:rPr>
          <w:lang w:val="en-US"/>
        </w:rPr>
        <w:t xml:space="preserve"> </w:t>
      </w:r>
      <w:r w:rsidRPr="32AF646F">
        <w:rPr>
          <w:lang w:val="en-US"/>
        </w:rPr>
        <w:t>Biogas plant dimensioning</w:t>
      </w:r>
    </w:p>
    <w:p w14:paraId="793B5350" w14:textId="6BEBAA03"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EC3AAE">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EC3AAE">
            <w:rPr>
              <w:lang w:val="en-US"/>
            </w:rPr>
            <w:t>(2016)</w:t>
          </w:r>
          <w:r w:rsidR="00A60AA0">
            <w:rPr>
              <w:lang w:val="en-US"/>
            </w:rPr>
            <w:fldChar w:fldCharType="end"/>
          </w:r>
        </w:sdtContent>
      </w:sdt>
      <w:r w:rsidR="00232B6D">
        <w:rPr>
          <w:lang w:val="en-US"/>
        </w:rPr>
        <w:t xml:space="preserve"> and summarized in </w:t>
      </w:r>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lastRenderedPageBreak/>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S0xNlQxNzoyNjo0O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EC3AAE">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UtMTZUMTc6MjY6ND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EC3AAE">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AD5BD0">
        <w:rPr>
          <w:lang w:val="en-US"/>
        </w:rPr>
        <w:t>3</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19" w:name="_5bqn32glp415"/>
      <w:bookmarkStart w:id="20" w:name="_b20llt1pm978"/>
      <w:bookmarkEnd w:id="19"/>
      <w:bookmarkEnd w:id="20"/>
      <w:r w:rsidRPr="0EF766E9">
        <w:rPr>
          <w:lang w:val="en-US"/>
        </w:rPr>
        <w:t>2.2 Uncertain substrate characterization</w:t>
      </w:r>
    </w:p>
    <w:p w14:paraId="635E3B16" w14:textId="3B46627F"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r w:rsidR="00232B6D">
        <w:rPr>
          <w:lang w:val="en-US"/>
        </w:rPr>
        <w:t xml:space="preserve">of </w:t>
      </w:r>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S0xNlQxNzoyNjo0O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EC3AAE">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S0xNlQxNzoyNjo0OS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EC3AAE">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S0xNlQxNzoyNjo0O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EC3AAE">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21"/>
      <w:r w:rsidR="00D27AAF" w:rsidRPr="32AF646F">
        <w:rPr>
          <w:lang w:val="en-US"/>
        </w:rPr>
        <w:t xml:space="preserve">The following agricultural substrates were </w:t>
      </w:r>
      <w:r w:rsidR="00D27AAF">
        <w:rPr>
          <w:lang w:val="en-US"/>
        </w:rPr>
        <w:t>considered</w:t>
      </w:r>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21"/>
      <w:r w:rsidR="00232B6D">
        <w:rPr>
          <w:rStyle w:val="Kommentarzeichen"/>
        </w:rPr>
        <w:commentReference w:id="21"/>
      </w:r>
    </w:p>
    <w:p w14:paraId="61CCC35F" w14:textId="52E019E2" w:rsidR="00EF63E2" w:rsidRDefault="006D555D" w:rsidP="00EF63E2">
      <w:pPr>
        <w:pStyle w:val="berschrift3"/>
        <w:rPr>
          <w:lang w:val="en-US"/>
        </w:rPr>
      </w:pPr>
      <w:bookmarkStart w:id="22" w:name="_3saj0h2cz42i" w:colFirst="0" w:colLast="0"/>
      <w:bookmarkEnd w:id="22"/>
      <w:r>
        <w:rPr>
          <w:lang w:val="en-US"/>
        </w:rPr>
        <w:t>2</w:t>
      </w:r>
      <w:r w:rsidR="00EF63E2" w:rsidRPr="00EF63E2">
        <w:rPr>
          <w:lang w:val="en-US"/>
        </w:rPr>
        <w:t>.</w:t>
      </w:r>
      <w:r>
        <w:rPr>
          <w:lang w:val="en-US"/>
        </w:rPr>
        <w:t>2</w:t>
      </w:r>
      <w:r w:rsidR="00EF63E2" w:rsidRPr="00EF63E2">
        <w:rPr>
          <w:lang w:val="en-US"/>
        </w:rPr>
        <w:t xml:space="preserve">.1 </w:t>
      </w:r>
      <w:commentRangeStart w:id="23"/>
      <w:r w:rsidR="006E490B">
        <w:rPr>
          <w:lang w:val="en-US"/>
        </w:rPr>
        <w:t>Nominal computation</w:t>
      </w:r>
      <w:commentRangeEnd w:id="23"/>
      <w:r w:rsidR="00523B27">
        <w:rPr>
          <w:rStyle w:val="Kommentarzeichen"/>
          <w:color w:val="auto"/>
        </w:rPr>
        <w:commentReference w:id="23"/>
      </w:r>
    </w:p>
    <w:p w14:paraId="7F3CB807" w14:textId="427E1EE5"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00195BE7">
            <w:rPr>
              <w:lang w:val="en-US"/>
            </w:rPr>
            <w:fldChar w:fldCharType="separate"/>
          </w:r>
          <w:r w:rsidR="00EC3AAE">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00195BE7">
            <w:rPr>
              <w:lang w:val="en-US"/>
            </w:rPr>
            <w:fldChar w:fldCharType="separate"/>
          </w:r>
          <w:r w:rsidR="00EC3AAE">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EC3AAE">
            <w:rPr>
              <w:lang w:val="en-US"/>
            </w:rPr>
            <w:t>(</w:t>
          </w:r>
          <w:proofErr w:type="spellStart"/>
          <w:r w:rsidR="00EC3AAE">
            <w:rPr>
              <w:lang w:val="en-US"/>
            </w:rPr>
            <w:t>Weißbach</w:t>
          </w:r>
          <w:proofErr w:type="spellEnd"/>
          <w:r w:rsidR="00EC3AAE">
            <w:rPr>
              <w:lang w:val="en-US"/>
            </w:rPr>
            <w:t xml:space="preserve"> and </w:t>
          </w:r>
          <w:proofErr w:type="spellStart"/>
          <w:r w:rsidR="00EC3AAE">
            <w:rPr>
              <w:lang w:val="en-US"/>
            </w:rPr>
            <w:t>Strubelt</w:t>
          </w:r>
          <w:proofErr w:type="spellEnd"/>
          <w:r w:rsidR="00EC3AAE">
            <w:rPr>
              <w:lang w:val="en-US"/>
            </w:rPr>
            <w: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EC3AAE">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EC3AAE">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75966922"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m:oMath>
        <m:r>
          <w:ins w:id="24" w:author="Simon Hellmann" w:date="2025-06-08T15:57:00Z" w16du:dateUtc="2025-06-08T13:57:00Z">
            <w:rPr>
              <w:rFonts w:ascii="Cambria Math" w:hAnsi="Cambria Math"/>
              <w:lang w:val="en-US"/>
            </w:rPr>
            <m:t>XA</m:t>
          </w:ins>
        </m:r>
        <w:commentRangeStart w:id="25"/>
        <m:bar>
          <m:barPr>
            <m:pos m:val="top"/>
            <m:ctrlPr>
              <w:del w:id="26" w:author="Simon Hellmann" w:date="2025-06-08T15:57:00Z" w16du:dateUtc="2025-06-08T13:57:00Z">
                <w:rPr>
                  <w:rFonts w:ascii="Cambria Math" w:hAnsi="Cambria Math"/>
                  <w:i/>
                  <w:lang w:val="en-US"/>
                </w:rPr>
              </w:del>
            </m:ctrlPr>
          </m:barPr>
          <m:e>
            <m:r>
              <w:del w:id="27" w:author="Simon Hellmann" w:date="2025-06-08T15:56:00Z" w16du:dateUtc="2025-06-08T13:56:00Z">
                <w:rPr>
                  <w:rFonts w:ascii="Cambria Math" w:hAnsi="Cambria Math"/>
                  <w:lang w:val="en-US"/>
                </w:rPr>
                <m:t>XA</m:t>
              </w:del>
            </m:r>
          </m:e>
        </m:bar>
        <w:commentRangeEnd w:id="25"/>
        <m:r>
          <m:rPr>
            <m:sty m:val="p"/>
          </m:rPr>
          <w:rPr>
            <w:rStyle w:val="Kommentarzeichen"/>
          </w:rPr>
          <w:commentReference w:id="25"/>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ins w:id="28" w:author="Simon Hellmann" w:date="2025-06-08T15:57:00Z" w16du:dateUtc="2025-06-08T13:57:00Z">
        <w:r w:rsidR="00EC303E" w:rsidRPr="00EC303E">
          <w:rPr>
            <w:rFonts w:ascii="Cambria Math" w:hAnsi="Cambria Math"/>
            <w:i/>
            <w:lang w:val="en-US"/>
          </w:rPr>
          <w:t xml:space="preserve"> </w:t>
        </w:r>
      </w:ins>
      <m:oMath>
        <m:r>
          <w:ins w:id="29" w:author="Simon Hellmann" w:date="2025-06-08T15:57:00Z" w16du:dateUtc="2025-06-08T13:57:00Z">
            <w:rPr>
              <w:rFonts w:ascii="Cambria Math" w:hAnsi="Cambria Math"/>
              <w:lang w:val="en-US"/>
            </w:rPr>
            <m:t>XC</m:t>
          </w:ins>
        </m:r>
      </m:oMath>
      <w:del w:id="30" w:author="Simon Hellmann" w:date="2025-06-08T15:57:00Z" w16du:dateUtc="2025-06-08T13:57:00Z">
        <w:r w:rsidR="003114E1" w:rsidDel="00EC303E">
          <w:rPr>
            <w:lang w:val="en-US"/>
          </w:rPr>
          <w:delText xml:space="preserve"> </w:delText>
        </w:r>
      </w:del>
      <m:oMath>
        <m:bar>
          <m:barPr>
            <m:pos m:val="top"/>
            <m:ctrlPr>
              <w:del w:id="31" w:author="Simon Hellmann" w:date="2025-06-08T15:57:00Z" w16du:dateUtc="2025-06-08T13:57:00Z">
                <w:rPr>
                  <w:rFonts w:ascii="Cambria Math" w:hAnsi="Cambria Math"/>
                  <w:i/>
                  <w:lang w:val="en-US"/>
                </w:rPr>
              </w:del>
            </m:ctrlPr>
          </m:barPr>
          <m:e>
            <m:r>
              <w:del w:id="32" w:author="Simon Hellmann" w:date="2025-06-08T15:57:00Z" w16du:dateUtc="2025-06-08T13:57:00Z">
                <w:rPr>
                  <w:rFonts w:ascii="Cambria Math" w:hAnsi="Cambria Math"/>
                  <w:lang w:val="en-US"/>
                </w:rPr>
                <m:t>XC</m:t>
              </w:del>
            </m:r>
          </m:e>
        </m:bar>
      </m:oMath>
      <w:r>
        <w:rPr>
          <w:lang w:val="en-US"/>
        </w:rPr>
        <w:t xml:space="preserve">, </w:t>
      </w:r>
      <w:r w:rsidR="004A1F2D">
        <w:rPr>
          <w:lang w:val="en-US"/>
        </w:rPr>
        <w:t xml:space="preserve">crude </w:t>
      </w:r>
      <w:r>
        <w:rPr>
          <w:lang w:val="en-US"/>
        </w:rPr>
        <w:t xml:space="preserve">proteins </w:t>
      </w:r>
      <m:oMath>
        <m:r>
          <w:ins w:id="33" w:author="Simon Hellmann" w:date="2025-06-08T15:57:00Z" w16du:dateUtc="2025-06-08T13:57:00Z">
            <w:rPr>
              <w:rFonts w:ascii="Cambria Math" w:hAnsi="Cambria Math"/>
              <w:lang w:val="en-US"/>
            </w:rPr>
            <m:t>XP</m:t>
          </w:ins>
        </m:r>
        <m:bar>
          <m:barPr>
            <m:pos m:val="top"/>
            <m:ctrlPr>
              <w:del w:id="34" w:author="Simon Hellmann" w:date="2025-06-08T15:57:00Z" w16du:dateUtc="2025-06-08T13:57:00Z">
                <w:rPr>
                  <w:rFonts w:ascii="Cambria Math" w:hAnsi="Cambria Math"/>
                  <w:i/>
                  <w:lang w:val="en-US"/>
                </w:rPr>
              </w:del>
            </m:ctrlPr>
          </m:barPr>
          <m:e>
            <m:r>
              <w:del w:id="35" w:author="Simon Hellmann" w:date="2025-06-08T15:57:00Z" w16du:dateUtc="2025-06-08T13:57:00Z">
                <w:rPr>
                  <w:rFonts w:ascii="Cambria Math" w:hAnsi="Cambria Math"/>
                  <w:lang w:val="en-US"/>
                </w:rPr>
                <m:t>XP</m:t>
              </w:del>
            </m:r>
          </m:e>
        </m:bar>
      </m:oMath>
      <w:r w:rsidR="003114E1">
        <w:rPr>
          <w:lang w:val="en-US"/>
        </w:rPr>
        <w:t xml:space="preserve"> </w:t>
      </w:r>
      <w:r>
        <w:rPr>
          <w:lang w:val="en-US"/>
        </w:rPr>
        <w:t xml:space="preserve">and </w:t>
      </w:r>
      <w:r w:rsidR="004A1F2D">
        <w:rPr>
          <w:lang w:val="en-US"/>
        </w:rPr>
        <w:t xml:space="preserve">crude </w:t>
      </w:r>
      <w:r>
        <w:rPr>
          <w:lang w:val="en-US"/>
        </w:rPr>
        <w:t>lipids</w:t>
      </w:r>
      <w:ins w:id="36" w:author="Simon Hellmann" w:date="2025-06-08T15:57:00Z" w16du:dateUtc="2025-06-08T13:57:00Z">
        <w:r w:rsidR="00EC303E" w:rsidRPr="00EC303E">
          <w:rPr>
            <w:rFonts w:ascii="Cambria Math" w:hAnsi="Cambria Math"/>
            <w:i/>
            <w:lang w:val="en-US"/>
          </w:rPr>
          <w:t xml:space="preserve"> </w:t>
        </w:r>
      </w:ins>
      <m:oMath>
        <m:r>
          <w:ins w:id="37" w:author="Simon Hellmann" w:date="2025-06-08T15:57:00Z" w16du:dateUtc="2025-06-08T13:57:00Z">
            <w:rPr>
              <w:rFonts w:ascii="Cambria Math" w:hAnsi="Cambria Math"/>
              <w:lang w:val="en-US"/>
            </w:rPr>
            <m:t>XL</m:t>
          </w:ins>
        </m:r>
      </m:oMath>
      <w:del w:id="38" w:author="Simon Hellmann" w:date="2025-06-08T15:57:00Z" w16du:dateUtc="2025-06-08T13:57:00Z">
        <w:r w:rsidR="003114E1" w:rsidDel="00EC303E">
          <w:rPr>
            <w:lang w:val="en-US"/>
          </w:rPr>
          <w:delText xml:space="preserve"> </w:delText>
        </w:r>
      </w:del>
      <m:oMath>
        <m:bar>
          <m:barPr>
            <m:pos m:val="top"/>
            <m:ctrlPr>
              <w:del w:id="39" w:author="Simon Hellmann" w:date="2025-06-08T15:57:00Z" w16du:dateUtc="2025-06-08T13:57:00Z">
                <w:rPr>
                  <w:rFonts w:ascii="Cambria Math" w:hAnsi="Cambria Math"/>
                  <w:i/>
                  <w:lang w:val="en-US"/>
                </w:rPr>
              </w:del>
            </m:ctrlPr>
          </m:barPr>
          <m:e>
            <m:r>
              <w:del w:id="40" w:author="Simon Hellmann" w:date="2025-06-08T15:57:00Z" w16du:dateUtc="2025-06-08T13:57:00Z">
                <w:rPr>
                  <w:rFonts w:ascii="Cambria Math" w:hAnsi="Cambria Math"/>
                  <w:lang w:val="en-US"/>
                </w:rPr>
                <m:t>XL</m:t>
              </w:del>
            </m:r>
          </m:e>
        </m:ba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S0xNlQxNzoyNjo0O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EC3AAE">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9C501C"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01D869EA" w:rsidR="00AB67E7" w:rsidRPr="00C32D2B" w:rsidRDefault="00EC303E">
            <w:pPr>
              <w:spacing w:line="416" w:lineRule="auto"/>
              <w:ind w:right="30" w:firstLine="341"/>
              <w:jc w:val="center"/>
              <w:rPr>
                <w:rFonts w:eastAsia="Garamond" w:cs="Garamond"/>
                <w:lang w:val="en-US"/>
              </w:rPr>
            </w:pPr>
            <m:oMathPara>
              <m:oMath>
                <m:r>
                  <w:ins w:id="41" w:author="Simon Hellmann" w:date="2025-06-08T16:04:00Z" w16du:dateUtc="2025-06-08T14:04:00Z">
                    <w:rPr>
                      <w:rFonts w:ascii="Cambria Math" w:eastAsia="Garamond" w:hAnsi="Cambria Math" w:cs="Garamond"/>
                      <w:szCs w:val="24"/>
                      <w:lang w:val="en-US"/>
                    </w:rPr>
                    <m:t>XC</m:t>
                  </w:ins>
                </m:r>
                <m:bar>
                  <m:barPr>
                    <m:pos m:val="top"/>
                    <m:ctrlPr>
                      <w:del w:id="42" w:author="Simon Hellmann" w:date="2025-06-08T16:04:00Z" w16du:dateUtc="2025-06-08T14:04:00Z">
                        <w:rPr>
                          <w:rFonts w:ascii="Cambria Math" w:eastAsia="Garamond" w:hAnsi="Cambria Math" w:cs="Garamond"/>
                          <w:i/>
                          <w:szCs w:val="24"/>
                          <w:lang w:val="en-US"/>
                        </w:rPr>
                      </w:del>
                    </m:ctrlPr>
                  </m:barPr>
                  <m:e>
                    <m:r>
                      <w:del w:id="43" w:author="Simon Hellmann" w:date="2025-06-08T16:04:00Z" w16du:dateUtc="2025-06-08T14:04:00Z">
                        <w:rPr>
                          <w:rFonts w:ascii="Cambria Math" w:eastAsia="Garamond" w:hAnsi="Cambria Math" w:cs="Garamond"/>
                          <w:szCs w:val="24"/>
                          <w:lang w:val="en-US"/>
                        </w:rPr>
                        <m:t>XC</m:t>
                      </w:del>
                    </m:r>
                  </m:e>
                </m:bar>
                <m:r>
                  <w:rPr>
                    <w:rFonts w:ascii="Cambria Math" w:eastAsia="Garamond" w:hAnsi="Cambria Math" w:cs="Garamond"/>
                    <w:szCs w:val="24"/>
                    <w:lang w:val="en-US"/>
                  </w:rPr>
                  <m:t>=1000-</m:t>
                </m:r>
                <m:r>
                  <w:ins w:id="44" w:author="Simon Hellmann" w:date="2025-06-08T15:57:00Z" w16du:dateUtc="2025-06-08T13:57:00Z">
                    <w:rPr>
                      <w:rFonts w:ascii="Cambria Math" w:eastAsia="Garamond" w:hAnsi="Cambria Math" w:cs="Garamond"/>
                      <w:szCs w:val="24"/>
                      <w:lang w:val="en-US"/>
                    </w:rPr>
                    <m:t>XA</m:t>
                  </w:ins>
                </m:r>
                <m:bar>
                  <m:barPr>
                    <m:pos m:val="top"/>
                    <m:ctrlPr>
                      <w:del w:id="45" w:author="Simon Hellmann" w:date="2025-06-08T15:57:00Z" w16du:dateUtc="2025-06-08T13:57:00Z">
                        <w:rPr>
                          <w:rFonts w:ascii="Cambria Math" w:eastAsia="Garamond" w:hAnsi="Cambria Math" w:cs="Garamond"/>
                          <w:i/>
                          <w:szCs w:val="24"/>
                          <w:lang w:val="en-US"/>
                        </w:rPr>
                      </w:del>
                    </m:ctrlPr>
                  </m:barPr>
                  <m:e>
                    <m:r>
                      <w:del w:id="46" w:author="Simon Hellmann" w:date="2025-06-08T15:57:00Z" w16du:dateUtc="2025-06-08T13:57:00Z">
                        <w:rPr>
                          <w:rFonts w:ascii="Cambria Math" w:eastAsia="Garamond" w:hAnsi="Cambria Math" w:cs="Garamond"/>
                          <w:szCs w:val="24"/>
                          <w:lang w:val="en-US"/>
                        </w:rPr>
                        <m:t>XA</m:t>
                      </w:del>
                    </m:r>
                  </m:e>
                </m:bar>
                <m:r>
                  <w:rPr>
                    <w:rFonts w:ascii="Cambria Math" w:eastAsia="Garamond" w:hAnsi="Cambria Math" w:cs="Garamond"/>
                    <w:szCs w:val="24"/>
                    <w:lang w:val="en-US"/>
                  </w:rPr>
                  <m:t>-</m:t>
                </m:r>
                <m:bar>
                  <m:barPr>
                    <m:pos m:val="top"/>
                    <m:ctrlPr>
                      <w:del w:id="47" w:author="Simon Hellmann" w:date="2025-06-08T15:57:00Z" w16du:dateUtc="2025-06-08T13:57:00Z">
                        <w:rPr>
                          <w:rFonts w:ascii="Cambria Math" w:eastAsia="Garamond" w:hAnsi="Cambria Math" w:cs="Garamond"/>
                          <w:i/>
                          <w:szCs w:val="24"/>
                          <w:lang w:val="en-US"/>
                        </w:rPr>
                      </w:del>
                    </m:ctrlPr>
                  </m:barPr>
                  <m:e>
                    <m:r>
                      <w:del w:id="48" w:author="Simon Hellmann" w:date="2025-06-08T15:57:00Z" w16du:dateUtc="2025-06-08T13:57:00Z">
                        <w:rPr>
                          <w:rFonts w:ascii="Cambria Math" w:eastAsia="Garamond" w:hAnsi="Cambria Math" w:cs="Garamond"/>
                          <w:szCs w:val="24"/>
                          <w:lang w:val="en-US"/>
                        </w:rPr>
                        <m:t>XP</m:t>
                      </w:del>
                    </m:r>
                  </m:e>
                </m:bar>
                <m:r>
                  <w:ins w:id="49" w:author="Simon Hellmann" w:date="2025-06-08T15:57:00Z" w16du:dateUtc="2025-06-08T13:57:00Z">
                    <w:rPr>
                      <w:rFonts w:ascii="Cambria Math" w:eastAsia="Garamond" w:hAnsi="Cambria Math" w:cs="Garamond"/>
                      <w:szCs w:val="24"/>
                      <w:lang w:val="en-US"/>
                    </w:rPr>
                    <m:t>XP</m:t>
                  </w:ins>
                </m:r>
                <m:r>
                  <w:rPr>
                    <w:rFonts w:ascii="Cambria Math" w:eastAsia="Garamond" w:hAnsi="Cambria Math" w:cs="Garamond"/>
                    <w:szCs w:val="24"/>
                    <w:lang w:val="en-US"/>
                  </w:rPr>
                  <m:t>-</m:t>
                </m:r>
                <m:r>
                  <w:ins w:id="50" w:author="Simon Hellmann" w:date="2025-06-08T15:57:00Z" w16du:dateUtc="2025-06-08T13:57:00Z">
                    <w:rPr>
                      <w:rFonts w:ascii="Cambria Math" w:eastAsia="Garamond" w:hAnsi="Cambria Math" w:cs="Garamond"/>
                      <w:szCs w:val="24"/>
                      <w:lang w:val="en-US"/>
                    </w:rPr>
                    <m:t>XL</m:t>
                  </w:ins>
                </m:r>
                <m:bar>
                  <m:barPr>
                    <m:pos m:val="top"/>
                    <m:ctrlPr>
                      <w:del w:id="51" w:author="Simon Hellmann" w:date="2025-06-08T15:57:00Z" w16du:dateUtc="2025-06-08T13:57:00Z">
                        <w:rPr>
                          <w:rFonts w:ascii="Cambria Math" w:eastAsia="Garamond" w:hAnsi="Cambria Math" w:cs="Garamond"/>
                          <w:i/>
                          <w:szCs w:val="24"/>
                          <w:lang w:val="en-US"/>
                        </w:rPr>
                      </w:del>
                    </m:ctrlPr>
                  </m:barPr>
                  <m:e>
                    <m:r>
                      <w:del w:id="52" w:author="Simon Hellmann" w:date="2025-06-08T15:57:00Z" w16du:dateUtc="2025-06-08T13:57:00Z">
                        <w:rPr>
                          <w:rFonts w:ascii="Cambria Math" w:eastAsia="Garamond" w:hAnsi="Cambria Math" w:cs="Garamond"/>
                          <w:szCs w:val="24"/>
                          <w:lang w:val="en-US"/>
                        </w:rPr>
                        <m:t>XL</m:t>
                      </w:del>
                    </m:r>
                  </m:e>
                </m:bar>
                <m:r>
                  <w:rPr>
                    <w:rFonts w:ascii="Cambria Math" w:eastAsia="Garamond" w:hAnsi="Cambria Math" w:cs="Garamond"/>
                    <w:szCs w:val="24"/>
                    <w:lang w:val="en-US"/>
                  </w:rPr>
                  <m:t>.</m:t>
                </m:r>
              </m:oMath>
            </m:oMathPara>
          </w:p>
        </w:tc>
        <w:tc>
          <w:tcPr>
            <w:tcW w:w="424" w:type="pct"/>
            <w:vAlign w:val="center"/>
          </w:tcPr>
          <w:p w14:paraId="3D2170E9" w14:textId="60AA9B38"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37561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7561A">
              <w:rPr>
                <w:noProof/>
                <w:lang w:val="en-US"/>
              </w:rPr>
              <w:t>9</w:t>
            </w:r>
            <w:r>
              <w:fldChar w:fldCharType="end"/>
            </w:r>
            <w:r w:rsidRPr="00C32D2B">
              <w:rPr>
                <w:lang w:val="en-US"/>
              </w:rPr>
              <w:t>)</w:t>
            </w:r>
          </w:p>
        </w:tc>
      </w:tr>
    </w:tbl>
    <w:p w14:paraId="6E5E4B6E" w14:textId="5C98BAB9"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EC3AAE">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9C501C"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2C21A2A1" w:rsidR="00D779B8" w:rsidRPr="00C32D2B" w:rsidRDefault="0000000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del w:id="53" w:author="Simon Hellmann" w:date="2025-06-08T15:58:00Z" w16du:dateUtc="2025-06-08T13:58:00Z">
                        <w:rPr>
                          <w:rFonts w:ascii="Cambria Math" w:eastAsia="Garamond" w:hAnsi="Cambria Math" w:cs="Garamond"/>
                          <w:i/>
                          <w:szCs w:val="24"/>
                          <w:lang w:val="en-US"/>
                        </w:rPr>
                      </w:del>
                    </m:ctrlPr>
                  </m:barPr>
                  <m:e>
                    <m:r>
                      <w:del w:id="54" w:author="Simon Hellmann" w:date="2025-06-08T15:58:00Z" w16du:dateUtc="2025-06-08T13:58:00Z">
                        <w:rPr>
                          <w:rFonts w:ascii="Cambria Math" w:eastAsia="Garamond" w:hAnsi="Cambria Math" w:cs="Garamond"/>
                          <w:szCs w:val="24"/>
                          <w:lang w:val="en-US"/>
                        </w:rPr>
                        <m:t>Xi</m:t>
                      </w:del>
                    </m:r>
                  </m:e>
                </m:bar>
                <m:r>
                  <w:del w:id="55" w:author="Simon Hellmann" w:date="2025-06-08T15:58:00Z" w16du:dateUtc="2025-06-08T13:58:00Z">
                    <w:rPr>
                      <w:rFonts w:ascii="Cambria Math" w:eastAsia="Garamond" w:hAnsi="Cambria Math" w:cs="Garamond"/>
                      <w:szCs w:val="24"/>
                      <w:lang w:val="en-US"/>
                    </w:rPr>
                    <m:t xml:space="preserve"> </m:t>
                  </w:del>
                </m:r>
                <m:r>
                  <w:ins w:id="56" w:author="Simon Hellmann" w:date="2025-06-08T15:58:00Z" w16du:dateUtc="2025-06-08T13:58:00Z">
                    <w:rPr>
                      <w:rFonts w:ascii="Cambria Math" w:eastAsia="Garamond" w:hAnsi="Cambria Math" w:cs="Garamond"/>
                      <w:szCs w:val="24"/>
                      <w:lang w:val="en-US"/>
                    </w:rPr>
                    <m:t xml:space="preserve">Xi </m:t>
                  </w:ins>
                </m:r>
                <m:r>
                  <w:del w:id="57" w:author="Simon Hellmann" w:date="2025-06-08T15:58:00Z" w16du:dateUtc="2025-06-08T13:58:00Z">
                    <m:rPr>
                      <m:sty m:val="p"/>
                    </m:rPr>
                    <w:rPr>
                      <w:rFonts w:ascii="Cambria Math" w:eastAsia="Garamond" w:hAnsi="Cambria Math" w:cs="Garamond"/>
                      <w:szCs w:val="24"/>
                      <w:lang w:val="en-US"/>
                    </w:rPr>
                    <m:t xml:space="preserve"> </m:t>
                  </w:del>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del w:id="58" w:author="Simon Hellmann" w:date="2025-06-08T16:05:00Z" w16du:dateUtc="2025-06-08T14:05:00Z">
                    <m:rPr>
                      <m:sty m:val="p"/>
                    </m:rPr>
                    <w:rPr>
                      <w:rFonts w:ascii="Cambria Math" w:eastAsia="Garamond" w:hAnsi="Cambria Math" w:cs="Garamond"/>
                      <w:szCs w:val="24"/>
                      <w:lang w:val="en-US"/>
                    </w:rPr>
                    <m:t xml:space="preserve"> </m:t>
                  </w:del>
                </m:r>
                <m:r>
                  <w:rPr>
                    <w:rFonts w:ascii="Cambria Math" w:eastAsia="Garamond" w:hAnsi="Cambria Math" w:cs="Garamond"/>
                    <w:szCs w:val="24"/>
                    <w:lang w:val="en-US"/>
                  </w:rPr>
                  <m:t>TS</m:t>
                </m:r>
                <m:r>
                  <w:del w:id="59" w:author="Simon Hellmann" w:date="2025-06-08T15:58:00Z" w16du:dateUtc="2025-06-08T13:58:00Z">
                    <m:rPr>
                      <m:sty m:val="p"/>
                    </m:rPr>
                    <w:rPr>
                      <w:rFonts w:ascii="Cambria Math" w:eastAsia="Garamond" w:hAnsi="Cambria Math" w:cs="Garamond"/>
                      <w:szCs w:val="24"/>
                      <w:lang w:val="en-US"/>
                    </w:rPr>
                    <m:t xml:space="preserve"> </m:t>
                  </w:del>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341EFD1D" w:rsidR="00D779B8" w:rsidRDefault="00D779B8">
            <w:pPr>
              <w:pStyle w:val="Beschriftung"/>
              <w:jc w:val="right"/>
              <w:rPr>
                <w:lang w:val="en-US"/>
              </w:rPr>
            </w:pPr>
            <w:bookmarkStart w:id="60" w:name="_Ref188204729"/>
            <w:r w:rsidRPr="00C32D2B">
              <w:rPr>
                <w:lang w:val="en-US"/>
              </w:rPr>
              <w:t>(</w:t>
            </w:r>
            <w:r>
              <w:fldChar w:fldCharType="begin"/>
            </w:r>
            <w:r w:rsidRPr="00C32D2B">
              <w:rPr>
                <w:lang w:val="en-US"/>
              </w:rPr>
              <w:instrText xml:space="preserve"> STYLEREF 1 \s </w:instrText>
            </w:r>
            <w:r>
              <w:fldChar w:fldCharType="separate"/>
            </w:r>
            <w:r w:rsidR="0037561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7561A">
              <w:rPr>
                <w:noProof/>
                <w:lang w:val="en-US"/>
              </w:rPr>
              <w:t>10</w:t>
            </w:r>
            <w:r>
              <w:fldChar w:fldCharType="end"/>
            </w:r>
            <w:r w:rsidRPr="00C32D2B">
              <w:rPr>
                <w:lang w:val="en-US"/>
              </w:rPr>
              <w:t>)</w:t>
            </w:r>
            <w:bookmarkEnd w:id="60"/>
          </w:p>
        </w:tc>
      </w:tr>
    </w:tbl>
    <w:p w14:paraId="55802794" w14:textId="5D8AB682"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assumed to be 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EC3AA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EC3AAE">
            <w:rPr>
              <w:szCs w:val="24"/>
              <w:lang w:val="en-US"/>
            </w:rPr>
            <w:t>(Lübken et al., 2015)</w:t>
          </w:r>
          <w:r w:rsidR="00464192">
            <w:rPr>
              <w:szCs w:val="24"/>
              <w:lang w:val="en-US"/>
            </w:rPr>
            <w:fldChar w:fldCharType="end"/>
          </w:r>
        </w:sdtContent>
      </w:sdt>
      <w:r w:rsidR="002F1325">
        <w:rPr>
          <w:szCs w:val="24"/>
          <w:lang w:val="en-US"/>
        </w:rPr>
        <w:t xml:space="preserve">, </w:t>
      </w:r>
      <w:r w:rsidR="009535E3">
        <w:rPr>
          <w:szCs w:val="24"/>
          <w:lang w:val="en-US"/>
        </w:rPr>
        <w:t xml:space="preserve">therefore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r w:rsidR="00232B6D">
        <w:rPr>
          <w:lang w:val="en-US"/>
        </w:rPr>
        <w:t xml:space="preserve">, as shown in </w:t>
      </w:r>
      <w:r w:rsidR="0045620C">
        <w:rPr>
          <w:lang w:val="en-US"/>
        </w:rPr>
        <w:t>Tab. 1</w:t>
      </w:r>
      <w:r w:rsidR="00EF63E2" w:rsidRPr="77CCFEC8">
        <w:rPr>
          <w:lang w:val="en-US"/>
        </w:rPr>
        <w:t xml:space="preserve">. </w:t>
      </w:r>
      <w:r w:rsidR="00137ABB">
        <w:rPr>
          <w:lang w:val="en-US"/>
        </w:rPr>
        <w:t xml:space="preserve">The </w:t>
      </w:r>
      <w:r w:rsidR="0045620C">
        <w:rPr>
          <w:lang w:val="en-US"/>
        </w:rPr>
        <w:t xml:space="preserve">d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3B938207" w:rsidR="00D779B8" w:rsidRPr="00C32D2B" w:rsidRDefault="00000000">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r>
                      <w:ins w:id="61" w:author="Simon Hellmann" w:date="2025-06-08T16:04:00Z" w16du:dateUtc="2025-06-08T14:04:00Z">
                        <w:rPr>
                          <w:rFonts w:ascii="Cambria Math" w:eastAsia="Garamond" w:hAnsi="Cambria Math" w:cs="Garamond"/>
                          <w:szCs w:val="24"/>
                          <w:lang w:val="en-US"/>
                        </w:rPr>
                        <m:t>XC</m:t>
                      </w:ins>
                    </m:r>
                    <m:bar>
                      <m:barPr>
                        <m:pos m:val="top"/>
                        <m:ctrlPr>
                          <w:del w:id="62" w:author="Simon Hellmann" w:date="2025-06-08T16:04:00Z" w16du:dateUtc="2025-06-08T14:04:00Z">
                            <w:rPr>
                              <w:rFonts w:ascii="Cambria Math" w:eastAsia="Garamond" w:hAnsi="Cambria Math" w:cs="Garamond"/>
                              <w:i/>
                              <w:szCs w:val="24"/>
                              <w:lang w:val="en-US"/>
                            </w:rPr>
                          </w:del>
                        </m:ctrlPr>
                      </m:barPr>
                      <m:e>
                        <m:r>
                          <w:del w:id="63" w:author="Simon Hellmann" w:date="2025-06-08T16:04:00Z" w16du:dateUtc="2025-06-08T14:04:00Z">
                            <w:rPr>
                              <w:rFonts w:ascii="Cambria Math" w:eastAsia="Garamond" w:hAnsi="Cambria Math" w:cs="Garamond"/>
                              <w:szCs w:val="24"/>
                              <w:lang w:val="en-US"/>
                            </w:rPr>
                            <m:t>XC</m:t>
                          </w:del>
                        </m:r>
                      </m:e>
                    </m:ba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r>
                          <w:ins w:id="64" w:author="Simon Hellmann" w:date="2025-06-08T15:58:00Z" w16du:dateUtc="2025-06-08T13:58:00Z">
                            <w:rPr>
                              <w:rFonts w:ascii="Cambria Math" w:eastAsia="Garamond" w:hAnsi="Cambria Math" w:cs="Garamond"/>
                              <w:szCs w:val="24"/>
                              <w:lang w:val="en-US"/>
                            </w:rPr>
                            <m:t>XA</m:t>
                          </w:ins>
                        </m:r>
                        <m:bar>
                          <m:barPr>
                            <m:pos m:val="top"/>
                            <m:ctrlPr>
                              <w:del w:id="65" w:author="Simon Hellmann" w:date="2025-06-08T15:58:00Z" w16du:dateUtc="2025-06-08T13:58:00Z">
                                <w:rPr>
                                  <w:rFonts w:ascii="Cambria Math" w:eastAsia="Garamond" w:hAnsi="Cambria Math" w:cs="Garamond"/>
                                  <w:i/>
                                  <w:szCs w:val="24"/>
                                  <w:lang w:val="en-US"/>
                                </w:rPr>
                              </w:del>
                            </m:ctrlPr>
                          </m:barPr>
                          <m:e>
                            <m:r>
                              <w:del w:id="66" w:author="Simon Hellmann" w:date="2025-06-08T15:58:00Z" w16du:dateUtc="2025-06-08T13:58:00Z">
                                <w:rPr>
                                  <w:rFonts w:ascii="Cambria Math" w:eastAsia="Garamond" w:hAnsi="Cambria Math" w:cs="Garamond"/>
                                  <w:szCs w:val="24"/>
                                  <w:lang w:val="en-US"/>
                                </w:rPr>
                                <m:t>XA</m:t>
                              </w:del>
                            </m:r>
                          </m:e>
                        </m:bar>
                      </m:e>
                    </m:d>
                    <m:r>
                      <w:rPr>
                        <w:rFonts w:ascii="Cambria Math" w:eastAsia="Garamond" w:hAnsi="Cambria Math" w:cs="Garamond"/>
                        <w:szCs w:val="24"/>
                        <w:lang w:val="en-US"/>
                      </w:rPr>
                      <m:t>-</m:t>
                    </m:r>
                    <m:bar>
                      <m:barPr>
                        <m:pos m:val="top"/>
                        <m:ctrlPr>
                          <w:del w:id="67" w:author="Simon Hellmann" w:date="2025-06-08T15:58:00Z" w16du:dateUtc="2025-06-08T13:58:00Z">
                            <w:rPr>
                              <w:rFonts w:ascii="Cambria Math" w:eastAsia="Garamond" w:hAnsi="Cambria Math" w:cs="Garamond"/>
                              <w:i/>
                              <w:szCs w:val="24"/>
                              <w:lang w:val="en-US"/>
                            </w:rPr>
                          </w:del>
                        </m:ctrlPr>
                      </m:barPr>
                      <m:e>
                        <m:r>
                          <w:del w:id="68" w:author="Simon Hellmann" w:date="2025-06-08T15:58:00Z" w16du:dateUtc="2025-06-08T13:58:00Z">
                            <w:rPr>
                              <w:rFonts w:ascii="Cambria Math" w:eastAsia="Garamond" w:hAnsi="Cambria Math" w:cs="Garamond"/>
                              <w:szCs w:val="24"/>
                              <w:lang w:val="en-US"/>
                            </w:rPr>
                            <m:t>XP</m:t>
                          </w:del>
                        </m:r>
                      </m:e>
                    </m:bar>
                    <m:r>
                      <w:ins w:id="69" w:author="Simon Hellmann" w:date="2025-06-08T15:58:00Z" w16du:dateUtc="2025-06-08T13:58:00Z">
                        <w:rPr>
                          <w:rFonts w:ascii="Cambria Math" w:eastAsia="Garamond" w:hAnsi="Cambria Math" w:cs="Garamond"/>
                          <w:szCs w:val="24"/>
                          <w:lang w:val="en-US"/>
                        </w:rPr>
                        <m:t>XP</m:t>
                      </w:ins>
                    </m:r>
                    <m:r>
                      <w:rPr>
                        <w:rFonts w:ascii="Cambria Math" w:eastAsia="Garamond" w:hAnsi="Cambria Math" w:cs="Garamond"/>
                        <w:szCs w:val="24"/>
                        <w:lang w:val="en-US"/>
                      </w:rPr>
                      <m:t>-</m:t>
                    </m:r>
                    <m:bar>
                      <m:barPr>
                        <m:pos m:val="top"/>
                        <m:ctrlPr>
                          <w:del w:id="70" w:author="Simon Hellmann" w:date="2025-06-08T15:58:00Z" w16du:dateUtc="2025-06-08T13:58:00Z">
                            <w:rPr>
                              <w:rFonts w:ascii="Cambria Math" w:eastAsia="Garamond" w:hAnsi="Cambria Math" w:cs="Garamond"/>
                              <w:i/>
                              <w:szCs w:val="24"/>
                              <w:lang w:val="en-US"/>
                            </w:rPr>
                          </w:del>
                        </m:ctrlPr>
                      </m:barPr>
                      <m:e>
                        <m:r>
                          <w:del w:id="71" w:author="Simon Hellmann" w:date="2025-06-08T15:58:00Z" w16du:dateUtc="2025-06-08T13:58:00Z">
                            <w:rPr>
                              <w:rFonts w:ascii="Cambria Math" w:eastAsia="Garamond" w:hAnsi="Cambria Math" w:cs="Garamond"/>
                              <w:szCs w:val="24"/>
                              <w:lang w:val="en-US"/>
                            </w:rPr>
                            <m:t>XL</m:t>
                          </w:del>
                        </m:r>
                      </m:e>
                    </m:bar>
                    <m:r>
                      <w:ins w:id="72" w:author="Simon Hellmann" w:date="2025-06-08T15:58:00Z" w16du:dateUtc="2025-06-08T13:58:00Z">
                        <w:rPr>
                          <w:rFonts w:ascii="Cambria Math" w:eastAsia="Garamond" w:hAnsi="Cambria Math" w:cs="Garamond"/>
                          <w:szCs w:val="24"/>
                          <w:lang w:val="en-US"/>
                        </w:rPr>
                        <m:t>XL</m:t>
                      </w:ins>
                    </m:r>
                  </m:e>
                </m:d>
                <m:r>
                  <w:rPr>
                    <w:rFonts w:ascii="Cambria Math" w:eastAsia="Garamond" w:hAnsi="Cambria Math" w:cs="Garamond"/>
                    <w:szCs w:val="24"/>
                    <w:lang w:val="en-US"/>
                  </w:rPr>
                  <m:t>.</m:t>
                </m:r>
              </m:oMath>
            </m:oMathPara>
          </w:p>
        </w:tc>
        <w:tc>
          <w:tcPr>
            <w:tcW w:w="424" w:type="pct"/>
            <w:vAlign w:val="center"/>
          </w:tcPr>
          <w:p w14:paraId="2E09EDCA" w14:textId="3C925848" w:rsidR="00D779B8" w:rsidRDefault="00D779B8">
            <w:pPr>
              <w:pStyle w:val="Beschriftung"/>
              <w:jc w:val="right"/>
              <w:rPr>
                <w:lang w:val="en-US"/>
              </w:rPr>
            </w:pPr>
            <w:bookmarkStart w:id="73" w:name="_Ref188204136"/>
            <w:r w:rsidRPr="00C32D2B">
              <w:rPr>
                <w:lang w:val="en-US"/>
              </w:rPr>
              <w:t>(</w:t>
            </w:r>
            <w:r>
              <w:fldChar w:fldCharType="begin"/>
            </w:r>
            <w:r w:rsidRPr="00C32D2B">
              <w:rPr>
                <w:lang w:val="en-US"/>
              </w:rPr>
              <w:instrText xml:space="preserve"> STYLEREF 1 \s </w:instrText>
            </w:r>
            <w:r>
              <w:fldChar w:fldCharType="separate"/>
            </w:r>
            <w:r w:rsidR="0037561A">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37561A">
              <w:rPr>
                <w:noProof/>
                <w:lang w:val="en-US"/>
              </w:rPr>
              <w:t>11</w:t>
            </w:r>
            <w:r>
              <w:fldChar w:fldCharType="end"/>
            </w:r>
            <w:r w:rsidRPr="00C32D2B">
              <w:rPr>
                <w:lang w:val="en-US"/>
              </w:rPr>
              <w:t>)</w:t>
            </w:r>
            <w:bookmarkEnd w:id="73"/>
          </w:p>
        </w:tc>
      </w:tr>
    </w:tbl>
    <w:p w14:paraId="71C845DA" w14:textId="4EF7E38D"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74"/>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74"/>
      <w:r w:rsidR="00F64B6A">
        <w:rPr>
          <w:rStyle w:val="Kommentarzeichen"/>
        </w:rPr>
        <w:commentReference w:id="74"/>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EC3AAE">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ins w:id="75" w:author="Simon Hellmann" w:date="2025-06-08T15:55:00Z" w16du:dateUtc="2025-06-08T13:55:00Z">
        <w:r w:rsidR="00E40C42">
          <w:rPr>
            <w:rFonts w:eastAsia="Garamond" w:cs="Garamond"/>
            <w:lang w:val="en-US"/>
          </w:rPr>
          <w:t xml:space="preserve">Resulting ADM1-R3 influent concentrations are </w:t>
        </w:r>
      </w:ins>
      <w:ins w:id="76" w:author="Simon Hellmann" w:date="2025-06-08T15:56:00Z" w16du:dateUtc="2025-06-08T13:56:00Z">
        <w:r w:rsidR="00E40C42">
          <w:rPr>
            <w:rFonts w:eastAsia="Garamond" w:cs="Garamond"/>
            <w:lang w:val="en-US"/>
          </w:rPr>
          <w:t>provided in the SI.</w:t>
        </w:r>
      </w:ins>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495D80AC"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EC3AAE">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77" w:name="_tr7vlxibcbb3"/>
            <w:bookmarkEnd w:id="77"/>
          </w:p>
        </w:tc>
        <w:tc>
          <w:tcPr>
            <w:tcW w:w="4283" w:type="pct"/>
            <w:vAlign w:val="center"/>
          </w:tcPr>
          <w:p w14:paraId="107FB2EC" w14:textId="7AC379B2" w:rsidR="0045757C" w:rsidRPr="00E667F4" w:rsidRDefault="00000000"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7AC7F663" w:rsidR="0045757C" w:rsidRDefault="0045757C" w:rsidP="00ED65FB">
            <w:pPr>
              <w:pStyle w:val="Beschriftung"/>
              <w:jc w:val="right"/>
              <w:rPr>
                <w:lang w:val="en-US"/>
              </w:rPr>
            </w:pPr>
            <w:bookmarkStart w:id="78" w:name="_Ref188204138"/>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2</w:t>
            </w:r>
            <w:r>
              <w:fldChar w:fldCharType="end"/>
            </w:r>
            <w:r>
              <w:t>)</w:t>
            </w:r>
            <w:bookmarkEnd w:id="78"/>
          </w:p>
        </w:tc>
      </w:tr>
    </w:tbl>
    <w:p w14:paraId="06F08582" w14:textId="66F51908"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37561A" w:rsidRPr="00C32D2B">
        <w:rPr>
          <w:lang w:val="en-US"/>
        </w:rPr>
        <w:t>(</w:t>
      </w:r>
      <w:r w:rsidR="0037561A">
        <w:rPr>
          <w:noProof/>
          <w:lang w:val="en-US"/>
        </w:rPr>
        <w:t>2</w:t>
      </w:r>
      <w:r w:rsidR="0037561A" w:rsidRPr="00C32D2B">
        <w:rPr>
          <w:lang w:val="en-US"/>
        </w:rPr>
        <w:t>.</w:t>
      </w:r>
      <w:r w:rsidR="0037561A">
        <w:rPr>
          <w:noProof/>
          <w:lang w:val="en-US"/>
        </w:rPr>
        <w:t>10</w:t>
      </w:r>
      <w:r w:rsidR="0037561A"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37561A" w:rsidRPr="00C32D2B">
        <w:rPr>
          <w:lang w:val="en-US"/>
        </w:rPr>
        <w:t>(</w:t>
      </w:r>
      <w:r w:rsidR="0037561A">
        <w:rPr>
          <w:noProof/>
          <w:lang w:val="en-US"/>
        </w:rPr>
        <w:t>2</w:t>
      </w:r>
      <w:r w:rsidR="0037561A" w:rsidRPr="00C32D2B">
        <w:rPr>
          <w:lang w:val="en-US"/>
        </w:rPr>
        <w:t>.</w:t>
      </w:r>
      <w:r w:rsidR="0037561A">
        <w:rPr>
          <w:noProof/>
          <w:lang w:val="en-US"/>
        </w:rPr>
        <w:t>11</w:t>
      </w:r>
      <w:r w:rsidR="0037561A"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0B5CDF9C" w:rsidR="00EA1986" w:rsidRPr="00177C0F" w:rsidRDefault="00000000"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79" w:author="Simon Hellmann" w:date="2025-06-08T15:59:00Z" w16du:dateUtc="2025-06-08T13:59:00Z">
                                    <w:rPr>
                                      <w:rFonts w:ascii="Cambria Math" w:hAnsi="Cambria Math"/>
                                      <w:sz w:val="22"/>
                                      <w:szCs w:val="21"/>
                                      <w:lang w:val="en-US"/>
                                    </w:rPr>
                                    <m:t>XC</m:t>
                                  </w:ins>
                                </m:r>
                                <m:bar>
                                  <m:barPr>
                                    <m:pos m:val="top"/>
                                    <m:ctrlPr>
                                      <w:del w:id="80" w:author="Simon Hellmann" w:date="2025-06-08T15:59:00Z" w16du:dateUtc="2025-06-08T13:59:00Z">
                                        <w:rPr>
                                          <w:rFonts w:ascii="Cambria Math" w:eastAsia="Garamond" w:hAnsi="Cambria Math" w:cs="Garamond"/>
                                          <w:i/>
                                          <w:szCs w:val="24"/>
                                          <w:lang w:val="en-US"/>
                                        </w:rPr>
                                      </w:del>
                                    </m:ctrlPr>
                                  </m:barPr>
                                  <m:e>
                                    <m:r>
                                      <w:del w:id="81" w:author="Simon Hellmann" w:date="2025-06-08T15:59:00Z" w16du:dateUtc="2025-06-08T13:59:00Z">
                                        <w:rPr>
                                          <w:rFonts w:ascii="Cambria Math" w:eastAsia="Garamond" w:hAnsi="Cambria Math" w:cs="Garamond"/>
                                          <w:szCs w:val="24"/>
                                          <w:lang w:val="en-US"/>
                                        </w:rPr>
                                        <m:t>XC</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r>
                              <w:ins w:id="82" w:author="Simon Hellmann" w:date="2025-06-08T15:59:00Z" w16du:dateUtc="2025-06-08T13:59:00Z">
                                <w:rPr>
                                  <w:rFonts w:ascii="Cambria Math" w:hAnsi="Cambria Math"/>
                                  <w:sz w:val="22"/>
                                  <w:szCs w:val="21"/>
                                  <w:lang w:val="en-US"/>
                                </w:rPr>
                                <m:t>XC</m:t>
                              </w:ins>
                            </m:r>
                            <m:bar>
                              <m:barPr>
                                <m:pos m:val="top"/>
                                <m:ctrlPr>
                                  <w:del w:id="83" w:author="Simon Hellmann" w:date="2025-06-08T15:59:00Z" w16du:dateUtc="2025-06-08T13:59:00Z">
                                    <w:rPr>
                                      <w:rFonts w:ascii="Cambria Math" w:eastAsia="Garamond" w:hAnsi="Cambria Math" w:cs="Garamond"/>
                                      <w:i/>
                                      <w:szCs w:val="24"/>
                                      <w:lang w:val="en-US"/>
                                    </w:rPr>
                                  </w:del>
                                </m:ctrlPr>
                              </m:barPr>
                              <m:e>
                                <m:r>
                                  <w:del w:id="84" w:author="Simon Hellmann" w:date="2025-06-08T15:59:00Z" w16du:dateUtc="2025-06-08T13:59:00Z">
                                    <w:rPr>
                                      <w:rFonts w:ascii="Cambria Math" w:eastAsia="Garamond" w:hAnsi="Cambria Math" w:cs="Garamond"/>
                                      <w:szCs w:val="24"/>
                                      <w:lang w:val="en-US"/>
                                    </w:rPr>
                                    <m:t>XC</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169E71EE" w:rsidR="00EA1986" w:rsidRDefault="00EA1986">
            <w:pPr>
              <w:pStyle w:val="Beschriftung"/>
              <w:jc w:val="right"/>
              <w:rPr>
                <w:lang w:val="en-US"/>
              </w:rPr>
            </w:pPr>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5771FC12" w:rsidR="000B78CD" w:rsidRPr="00177C0F" w:rsidRDefault="00000000"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85" w:author="Simon Hellmann" w:date="2025-06-08T15:59:00Z" w16du:dateUtc="2025-06-08T13:59:00Z">
                                    <w:rPr>
                                      <w:rFonts w:ascii="Cambria Math" w:hAnsi="Cambria Math"/>
                                      <w:sz w:val="22"/>
                                      <w:szCs w:val="21"/>
                                      <w:lang w:val="en-US"/>
                                    </w:rPr>
                                    <m:t>XP</m:t>
                                  </w:ins>
                                </m:r>
                                <m:bar>
                                  <m:barPr>
                                    <m:pos m:val="top"/>
                                    <m:ctrlPr>
                                      <w:del w:id="86" w:author="Simon Hellmann" w:date="2025-06-08T15:59:00Z" w16du:dateUtc="2025-06-08T13:59:00Z">
                                        <w:rPr>
                                          <w:rFonts w:ascii="Cambria Math" w:eastAsia="Garamond" w:hAnsi="Cambria Math" w:cs="Garamond"/>
                                          <w:i/>
                                          <w:szCs w:val="24"/>
                                          <w:lang w:val="en-US"/>
                                        </w:rPr>
                                      </w:del>
                                    </m:ctrlPr>
                                  </m:barPr>
                                  <m:e>
                                    <m:r>
                                      <w:del w:id="87" w:author="Simon Hellmann" w:date="2025-06-08T15:59:00Z" w16du:dateUtc="2025-06-08T13:59:00Z">
                                        <w:rPr>
                                          <w:rFonts w:ascii="Cambria Math" w:eastAsia="Garamond" w:hAnsi="Cambria Math" w:cs="Garamond"/>
                                          <w:szCs w:val="24"/>
                                          <w:lang w:val="en-US"/>
                                        </w:rPr>
                                        <m:t>XP</m:t>
                                      </w:del>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r>
                              <w:ins w:id="88" w:author="Simon Hellmann" w:date="2025-06-08T15:59:00Z" w16du:dateUtc="2025-06-08T13:59:00Z">
                                <w:rPr>
                                  <w:rFonts w:ascii="Cambria Math" w:hAnsi="Cambria Math"/>
                                  <w:sz w:val="22"/>
                                  <w:szCs w:val="21"/>
                                  <w:lang w:val="en-US"/>
                                </w:rPr>
                                <m:t>XP</m:t>
                              </w:ins>
                            </m:r>
                            <m:bar>
                              <m:barPr>
                                <m:pos m:val="top"/>
                                <m:ctrlPr>
                                  <w:del w:id="89" w:author="Simon Hellmann" w:date="2025-06-08T15:59:00Z" w16du:dateUtc="2025-06-08T13:59:00Z">
                                    <w:rPr>
                                      <w:rFonts w:ascii="Cambria Math" w:eastAsia="Garamond" w:hAnsi="Cambria Math" w:cs="Garamond"/>
                                      <w:i/>
                                      <w:szCs w:val="24"/>
                                      <w:lang w:val="en-US"/>
                                    </w:rPr>
                                  </w:del>
                                </m:ctrlPr>
                              </m:barPr>
                              <m:e>
                                <m:r>
                                  <w:del w:id="90" w:author="Simon Hellmann" w:date="2025-06-08T15:59:00Z" w16du:dateUtc="2025-06-08T13:59:00Z">
                                    <w:rPr>
                                      <w:rFonts w:ascii="Cambria Math" w:eastAsia="Garamond" w:hAnsi="Cambria Math" w:cs="Garamond"/>
                                      <w:szCs w:val="24"/>
                                      <w:lang w:val="en-US"/>
                                    </w:rPr>
                                    <m:t>XP</m:t>
                                  </w:del>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6197757B"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Pr>
                <w:noProof/>
                <w:lang w:val="en-US"/>
              </w:rPr>
              <w:t>14</w:t>
            </w:r>
            <w:r>
              <w:fldChar w:fldCharType="end"/>
            </w:r>
            <w:r w:rsidRPr="00C32D2B">
              <w:rPr>
                <w:lang w:val="en-US"/>
              </w:rPr>
              <w:t>)</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1A602A35" w:rsidR="000B78CD" w:rsidRPr="00220152" w:rsidRDefault="00000000"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w:ins w:id="91" w:author="Simon Hellmann" w:date="2025-06-08T15:59:00Z" w16du:dateUtc="2025-06-08T13:59:00Z">
                                    <w:rPr>
                                      <w:rFonts w:ascii="Cambria Math" w:hAnsi="Cambria Math"/>
                                      <w:sz w:val="22"/>
                                      <w:szCs w:val="21"/>
                                      <w:lang w:val="en-US"/>
                                    </w:rPr>
                                    <m:t>XL</m:t>
                                  </w:ins>
                                </m:r>
                                <m:bar>
                                  <m:barPr>
                                    <m:pos m:val="top"/>
                                    <m:ctrlPr>
                                      <w:del w:id="92" w:author="Simon Hellmann" w:date="2025-06-08T15:59:00Z" w16du:dateUtc="2025-06-08T13:59:00Z">
                                        <w:rPr>
                                          <w:rFonts w:ascii="Cambria Math" w:eastAsia="Garamond" w:hAnsi="Cambria Math" w:cs="Garamond"/>
                                          <w:i/>
                                          <w:szCs w:val="24"/>
                                          <w:lang w:val="en-US"/>
                                        </w:rPr>
                                      </w:del>
                                    </m:ctrlPr>
                                  </m:barPr>
                                  <m:e>
                                    <m:r>
                                      <w:del w:id="93" w:author="Simon Hellmann" w:date="2025-06-08T15:59:00Z" w16du:dateUtc="2025-06-08T13:59:00Z">
                                        <w:rPr>
                                          <w:rFonts w:ascii="Cambria Math" w:eastAsia="Garamond" w:hAnsi="Cambria Math" w:cs="Garamond"/>
                                          <w:szCs w:val="24"/>
                                          <w:lang w:val="en-US"/>
                                        </w:rPr>
                                        <m:t>XL</m:t>
                                      </w:del>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ins w:id="94" w:author="Simon Hellmann" w:date="2025-06-08T15:59:00Z" w16du:dateUtc="2025-06-08T13:59:00Z">
                                <w:rPr>
                                  <w:rFonts w:ascii="Cambria Math" w:hAnsi="Cambria Math"/>
                                  <w:sz w:val="22"/>
                                  <w:szCs w:val="21"/>
                                  <w:lang w:val="de-DE"/>
                                </w:rPr>
                                <m:t>XL</m:t>
                              </w:ins>
                            </m:r>
                            <m:bar>
                              <m:barPr>
                                <m:pos m:val="top"/>
                                <m:ctrlPr>
                                  <w:del w:id="95" w:author="Simon Hellmann" w:date="2025-06-08T15:59:00Z" w16du:dateUtc="2025-06-08T13:59:00Z">
                                    <w:rPr>
                                      <w:rFonts w:ascii="Cambria Math" w:eastAsia="Garamond" w:hAnsi="Cambria Math" w:cs="Garamond"/>
                                      <w:i/>
                                      <w:szCs w:val="24"/>
                                      <w:lang w:val="en-US"/>
                                    </w:rPr>
                                  </w:del>
                                </m:ctrlPr>
                              </m:barPr>
                              <m:e>
                                <m:r>
                                  <w:del w:id="96" w:author="Simon Hellmann" w:date="2025-06-08T15:59:00Z" w16du:dateUtc="2025-06-08T13:59:00Z">
                                    <w:rPr>
                                      <w:rFonts w:ascii="Cambria Math" w:eastAsia="Garamond" w:hAnsi="Cambria Math" w:cs="Garamond"/>
                                      <w:szCs w:val="24"/>
                                      <w:lang w:val="en-US"/>
                                    </w:rPr>
                                    <m:t>XL</m:t>
                                  </w:del>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49AFA737" w:rsidR="000B78CD" w:rsidRDefault="0037561A" w:rsidP="000B78CD">
            <w:pPr>
              <w:pStyle w:val="Beschriftung"/>
              <w:jc w:val="right"/>
            </w:pPr>
            <w:r w:rsidRPr="00C32D2B">
              <w:rPr>
                <w:lang w:val="en-US"/>
              </w:rPr>
              <w:t>(</w:t>
            </w:r>
            <w:r>
              <w:fldChar w:fldCharType="begin"/>
            </w:r>
            <w:r w:rsidRPr="00C32D2B">
              <w:rPr>
                <w:lang w:val="en-US"/>
              </w:rPr>
              <w:instrText xml:space="preserve"> STYLEREF 1 \s </w:instrText>
            </w:r>
            <w:r>
              <w:fldChar w:fldCharType="separate"/>
            </w:r>
            <w:r>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Pr>
                <w:noProof/>
                <w:lang w:val="en-US"/>
              </w:rPr>
              <w:t>15</w:t>
            </w:r>
            <w:r>
              <w:fldChar w:fldCharType="end"/>
            </w:r>
            <w:r w:rsidRPr="00C32D2B">
              <w:rPr>
                <w:lang w:val="en-US"/>
              </w:rP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97"/>
      <w:r w:rsidR="00AB7DCF">
        <w:rPr>
          <w:lang w:val="en-US"/>
        </w:rPr>
        <w:t>provided in the SI</w:t>
      </w:r>
      <w:commentRangeEnd w:id="97"/>
      <w:r w:rsidR="00F64B6A">
        <w:rPr>
          <w:rStyle w:val="Kommentarzeichen"/>
        </w:rPr>
        <w:commentReference w:id="97"/>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2B77C7BD" w:rsidR="42E16D65" w:rsidRDefault="42E16D65" w:rsidP="42E16D65">
      <w:pPr>
        <w:rPr>
          <w:lang w:val="en-US"/>
        </w:rPr>
      </w:pPr>
      <w:commentRangeStart w:id="98"/>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r w:rsidR="00C83360">
        <w:rPr>
          <w:lang w:val="en-US"/>
        </w:rPr>
        <w:t>s’</w:t>
      </w:r>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estimator are 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CB55E3">
        <w:rPr>
          <w:lang w:val="en-US"/>
        </w:rPr>
        <w:t xml:space="preserve">. This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CB55E3">
        <w:rPr>
          <w:lang w:val="en-US"/>
        </w:rPr>
        <w:t>, of which</w:t>
      </w:r>
      <w:r w:rsidR="004F1C8F">
        <w:rPr>
          <w:lang w:val="en-US"/>
        </w:rPr>
        <w:t xml:space="preserve"> o</w:t>
      </w:r>
      <w:r w:rsidRPr="42E16D65">
        <w:rPr>
          <w:lang w:val="en-US"/>
        </w:rPr>
        <w:t xml:space="preserve">nly the first </w:t>
      </w:r>
      <w:r w:rsidR="00C0436A">
        <w:rPr>
          <w:lang w:val="en-US"/>
        </w:rPr>
        <w:t xml:space="preserve">ent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w:t>
      </w:r>
      <w:r w:rsidRPr="42E16D65">
        <w:rPr>
          <w:lang w:val="en-US"/>
        </w:rPr>
        <w:lastRenderedPageBreak/>
        <w:t>by one</w:t>
      </w:r>
      <w:r w:rsidR="00C83360">
        <w:rPr>
          <w:lang w:val="en-US"/>
        </w:rPr>
        <w:t xml:space="preserve"> </w:t>
      </w:r>
      <w:r w:rsidRPr="42E16D65">
        <w:rPr>
          <w:lang w:val="en-US"/>
        </w:rPr>
        <w:t>tim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is known as the receding horizon approach.</w:t>
      </w:r>
      <w:r w:rsidR="00D53AF0">
        <w:rPr>
          <w:lang w:val="en-US"/>
        </w:rPr>
        <w:t xml:space="preserve"> </w:t>
      </w:r>
      <w:commentRangeEnd w:id="98"/>
      <w:r w:rsidR="00F64B6A">
        <w:rPr>
          <w:rStyle w:val="Kommentarzeichen"/>
        </w:rPr>
        <w:commentReference w:id="98"/>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73232365"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EC3AAE">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r w:rsidR="00F64B6A">
        <w:rPr>
          <w:lang w:val="en-US"/>
        </w:rPr>
        <w:t xml:space="preserve"> (Fig. 1d and</w:t>
      </w:r>
      <w:r w:rsidR="00DD7863">
        <w:rPr>
          <w:lang w:val="en-US"/>
        </w:rPr>
        <w:t xml:space="preserve"> Fig. 2</w:t>
      </w:r>
      <w:r w:rsidR="00F64B6A">
        <w:rPr>
          <w:lang w:val="en-US"/>
        </w:rPr>
        <w:t>)</w:t>
      </w:r>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99"/>
    <w:p w14:paraId="702D3081" w14:textId="41926737" w:rsidR="00E3538A" w:rsidRDefault="00000000"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EC3AAE">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EC3AAE">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2FB699DF"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bookmarkStart w:id="100" w:name="_Hlk195179395"/>
      <w:r w:rsidR="00FC6EFB">
        <w:rPr>
          <w:lang w:val="en-US"/>
        </w:rPr>
        <w:t xml:space="preserve"> (dotted line </w:t>
      </w:r>
      <w:r w:rsidR="00F64B6A">
        <w:rPr>
          <w:lang w:val="en-US"/>
        </w:rPr>
        <w:t>within the</w:t>
      </w:r>
      <w:r w:rsidR="00FC6EFB">
        <w:rPr>
          <w:lang w:val="en-US"/>
        </w:rPr>
        <w:t xml:space="preserve"> Plant block</w:t>
      </w:r>
      <w:r w:rsidR="00F64B6A">
        <w:rPr>
          <w:lang w:val="en-US"/>
        </w:rPr>
        <w:t xml:space="preserve"> in Fig</w:t>
      </w:r>
      <w:r w:rsidR="000C5245">
        <w:rPr>
          <w:lang w:val="en-US"/>
        </w:rPr>
        <w:t>.</w:t>
      </w:r>
      <w:r w:rsidR="00F64B6A">
        <w:rPr>
          <w:lang w:val="en-US"/>
        </w:rPr>
        <w:t xml:space="preserve"> 1d</w:t>
      </w:r>
      <w:r w:rsidR="00FC6EFB">
        <w:rPr>
          <w:lang w:val="en-US"/>
        </w:rPr>
        <w:t>)</w:t>
      </w:r>
      <w:bookmarkEnd w:id="100"/>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EC3AAE">
            <w:rPr>
              <w:lang w:val="en-US"/>
            </w:rPr>
            <w:t>(Lucia et al., 2013)</w:t>
          </w:r>
          <w:r w:rsidR="00601F96">
            <w:rPr>
              <w:lang w:val="en-US"/>
            </w:rPr>
            <w:fldChar w:fldCharType="end"/>
          </w:r>
        </w:sdtContent>
      </w:sdt>
      <w:r w:rsidR="00862CF7" w:rsidRPr="32AF646F">
        <w:rPr>
          <w:lang w:val="en-US"/>
        </w:rPr>
        <w:t>.</w:t>
      </w:r>
      <w:commentRangeEnd w:id="99"/>
      <w:r w:rsidR="00F91497">
        <w:rPr>
          <w:rStyle w:val="Kommentarzeichen"/>
        </w:rPr>
        <w:commentReference w:id="99"/>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r w:rsidR="00F64B6A">
        <w:rPr>
          <w:lang w:val="en-US"/>
        </w:rPr>
        <w:t xml:space="preserve">as shown in </w:t>
      </w:r>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though revealed 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79F95E29" w:rsidR="00510AB0" w:rsidRDefault="32AF646F" w:rsidP="32AF646F">
      <w:pPr>
        <w:rPr>
          <w:lang w:val="en-US"/>
        </w:rPr>
      </w:pPr>
      <w:r w:rsidRPr="32AF646F">
        <w:rPr>
          <w:lang w:val="en-US"/>
        </w:rPr>
        <w:lastRenderedPageBreak/>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EC3AAE">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r w:rsidR="00356497">
        <w:rPr>
          <w:lang w:val="en-US"/>
        </w:rPr>
        <w:t xml:space="preserve"> (</w:t>
      </w:r>
      <w:r w:rsidR="007239AF">
        <w:rPr>
          <w:lang w:val="en-US"/>
        </w:rPr>
        <w:t>Fig. 2</w:t>
      </w:r>
      <w:r w:rsidR="00356497">
        <w:rPr>
          <w:lang w:val="en-US"/>
        </w:rPr>
        <w:t>).</w:t>
      </w:r>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2C4AF847"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EC3AAE">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101" w:name="_u5p8oevj25wv"/>
      <w:bookmarkEnd w:id="101"/>
      <w:r w:rsidRPr="32AF646F">
        <w:rPr>
          <w:lang w:val="en-US"/>
        </w:rPr>
        <w:t xml:space="preserve">2.4.1 </w:t>
      </w:r>
      <w:r w:rsidR="00217DBF">
        <w:rPr>
          <w:lang w:val="en-US"/>
        </w:rPr>
        <w:t>Constant methane production</w:t>
      </w:r>
      <w:r w:rsidRPr="32AF646F">
        <w:rPr>
          <w:lang w:val="en-US"/>
        </w:rPr>
        <w:t xml:space="preserve"> (case study 1)</w:t>
      </w:r>
    </w:p>
    <w:p w14:paraId="3E3A3BBE" w14:textId="55CC4945"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30 days. </w:t>
      </w:r>
      <w:r w:rsidRPr="32AF646F">
        <w:rPr>
          <w:lang w:val="en-US"/>
        </w:rPr>
        <w:t xml:space="preserve"> </w:t>
      </w:r>
      <w:commentRangeStart w:id="102"/>
      <w:r w:rsidR="00E6232B">
        <w:rPr>
          <w:lang w:val="en-US"/>
        </w:rPr>
        <w:t>T</w:t>
      </w:r>
      <w:r w:rsidRPr="32AF646F">
        <w:rPr>
          <w:lang w:val="en-US"/>
        </w:rPr>
        <w:t xml:space="preserve">hree different setpoint changes of methane volume flow were </w:t>
      </w:r>
      <w:r w:rsidR="00AA383E">
        <w:rPr>
          <w:lang w:val="en-US"/>
        </w:rPr>
        <w:t>imposed</w:t>
      </w:r>
      <w:r w:rsidR="005A3FE0">
        <w:rPr>
          <w:lang w:val="en-US"/>
        </w:rPr>
        <w:t xml:space="preserve"> at days </w:t>
      </w:r>
      <w:r w:rsidR="00EB6554" w:rsidRPr="32AF646F">
        <w:rPr>
          <w:lang w:val="en-US"/>
        </w:rPr>
        <w:t>3, 6 and 9</w:t>
      </w:r>
      <w:r w:rsidR="00EB6554">
        <w:rPr>
          <w:lang w:val="en-US"/>
        </w:rPr>
        <w:t xml:space="preserve">, </w:t>
      </w:r>
      <w:r w:rsidR="00EB6554" w:rsidRPr="32AF646F">
        <w:rPr>
          <w:lang w:val="en-US"/>
        </w:rPr>
        <w:t>followed by 21 days of constant operation</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102"/>
      <w:r w:rsidR="00510C9E">
        <w:rPr>
          <w:rStyle w:val="Kommentarzeichen"/>
        </w:rPr>
        <w:commentReference w:id="102"/>
      </w:r>
    </w:p>
    <w:p w14:paraId="458EB72D" w14:textId="4A214F15"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 xml:space="preserve">squared </w:t>
      </w:r>
      <w:r w:rsidR="00905BA9">
        <w:rPr>
          <w:lang w:val="en-US"/>
        </w:rPr>
        <w:t>deviations between the realized and required methane production</w:t>
      </w:r>
      <w:r w:rsidR="00BF395F">
        <w:rPr>
          <w:lang w:val="en-US"/>
        </w:rPr>
        <w:t xml:space="preserve"> </w:t>
      </w:r>
      <w:r w:rsidR="00E6232B">
        <w:rPr>
          <w:lang w:val="en-US"/>
        </w:rPr>
        <w:t xml:space="preserve">across </w:t>
      </w:r>
      <w:r w:rsidR="00BF395F">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Pr>
          <w:lang w:val="en-US"/>
        </w:rPr>
        <w:t xml:space="preserve"> </w:t>
      </w:r>
      <w:r w:rsidR="001B40B4">
        <w:rPr>
          <w:lang w:val="en-US"/>
        </w:rPr>
        <w:t xml:space="preserve">as </w:t>
      </w:r>
      <w:r w:rsidR="00207A69">
        <w:rPr>
          <w:lang w:val="en-US"/>
        </w:rPr>
        <w:t>shown in</w:t>
      </w:r>
      <w:r w:rsidR="009751EE">
        <w:rPr>
          <w:lang w:val="en-US"/>
        </w:rPr>
        <w:t xml:space="preserve"> 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37561A">
        <w:t>(</w:t>
      </w:r>
      <w:r w:rsidR="0037561A">
        <w:rPr>
          <w:noProof/>
        </w:rPr>
        <w:t>2</w:t>
      </w:r>
      <w:r w:rsidR="0037561A">
        <w:t>.</w:t>
      </w:r>
      <w:r w:rsidR="0037561A">
        <w:rPr>
          <w:noProof/>
        </w:rPr>
        <w:t>16</w:t>
      </w:r>
      <w:r w:rsidR="00A63B13">
        <w:rPr>
          <w:lang w:val="en-US"/>
        </w:rPr>
        <w:fldChar w:fldCharType="end"/>
      </w:r>
      <w:r w:rsidR="00A63B13">
        <w:rPr>
          <w:lang w:val="en-US"/>
        </w:rPr>
        <w:t>)</w:t>
      </w:r>
      <w:r>
        <w:rPr>
          <w:lang w:val="en-US"/>
        </w:rPr>
        <w:t>.</w:t>
      </w:r>
      <w:r w:rsidR="00A94BA6">
        <w:rPr>
          <w:lang w:val="en-US"/>
        </w:rPr>
        <w:t xml:space="preserve"> </w:t>
      </w:r>
      <w:r w:rsidR="002342D4">
        <w:rPr>
          <w:lang w:val="en-US"/>
        </w:rPr>
        <w:t>A</w:t>
      </w:r>
      <w:r w:rsidR="00DE5956">
        <w:rPr>
          <w:lang w:val="en-US"/>
        </w:rPr>
        <w:t xml:space="preserve">n additional </w:t>
      </w:r>
      <w:r w:rsidR="32AF646F" w:rsidRPr="32AF646F">
        <w:rPr>
          <w:lang w:val="en-US"/>
        </w:rPr>
        <w:t xml:space="preserve">terminal cost </w:t>
      </w:r>
      <w:r w:rsidR="00DE5956">
        <w:rPr>
          <w:lang w:val="en-US"/>
        </w:rPr>
        <w:t xml:space="preserve">term </w:t>
      </w:r>
      <w:r w:rsidR="002342D4">
        <w:rPr>
          <w:lang w:val="en-US"/>
        </w:rPr>
        <w:t xml:space="preserve">puts emphasis on </w:t>
      </w:r>
      <w:r w:rsidR="00B36DC0">
        <w:rPr>
          <w:lang w:val="en-US"/>
        </w:rPr>
        <w:t xml:space="preserve">the end of </w:t>
      </w:r>
      <w:r w:rsidR="00BC2A98">
        <w:rPr>
          <w:lang w:val="en-US"/>
        </w:rPr>
        <w:t>the horizon</w:t>
      </w:r>
      <w:r w:rsidR="00360F88">
        <w:rPr>
          <w:lang w:val="en-US"/>
        </w:rPr>
        <w:t xml:space="preserve"> and is used to ensure </w:t>
      </w:r>
      <w:r w:rsidR="00AE063F">
        <w:rPr>
          <w:lang w:val="en-US"/>
        </w:rPr>
        <w:t xml:space="preserve">controller </w:t>
      </w:r>
      <w:r w:rsidR="00360F88">
        <w:rPr>
          <w:lang w:val="en-US"/>
        </w:rPr>
        <w:t>stability</w:t>
      </w:r>
      <w:r w:rsidR="001419D6">
        <w:rPr>
          <w:lang w:val="en-US"/>
        </w:rPr>
        <w:t xml:space="preserve">. </w:t>
      </w:r>
      <w:r w:rsidR="00C6413C">
        <w:rPr>
          <w:lang w:val="en-US"/>
        </w:rPr>
        <w:t>Further</w:t>
      </w:r>
      <w:r w:rsidR="00521731">
        <w:rPr>
          <w:lang w:val="en-US"/>
        </w:rPr>
        <w:t>more</w:t>
      </w:r>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 xml:space="preserve">pH </w:t>
      </w:r>
      <w:r w:rsidR="00206D1D" w:rsidRPr="32AF646F">
        <w:rPr>
          <w:lang w:val="en-US"/>
        </w:rPr>
        <w:lastRenderedPageBreak/>
        <w:t>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r w:rsidR="00521731">
        <w:rPr>
          <w:lang w:val="en-US"/>
        </w:rPr>
        <w:t xml:space="preserve">as described in Eq. </w:t>
      </w:r>
      <w:r w:rsidR="00B32E33">
        <w:rPr>
          <w:lang w:val="en-US"/>
        </w:rPr>
        <w:fldChar w:fldCharType="begin"/>
      </w:r>
      <w:r w:rsidR="00B32E33">
        <w:rPr>
          <w:lang w:val="en-US"/>
        </w:rPr>
        <w:instrText xml:space="preserve"> REF _Ref188105785 \h </w:instrText>
      </w:r>
      <w:r w:rsidR="00B32E33">
        <w:rPr>
          <w:lang w:val="en-US"/>
        </w:rPr>
      </w:r>
      <w:r w:rsidR="00B32E33">
        <w:rPr>
          <w:lang w:val="en-US"/>
        </w:rPr>
        <w:fldChar w:fldCharType="separate"/>
      </w:r>
      <w:r w:rsidR="00B32E33">
        <w:t>(</w:t>
      </w:r>
      <w:r w:rsidR="00B32E33">
        <w:rPr>
          <w:noProof/>
        </w:rPr>
        <w:t>2</w:t>
      </w:r>
      <w:r w:rsidR="00B32E33">
        <w:t>.</w:t>
      </w:r>
      <w:r w:rsidR="00B32E33">
        <w:rPr>
          <w:noProof/>
        </w:rPr>
        <w:t>16</w:t>
      </w:r>
      <w:r w:rsidR="00B32E33">
        <w:t>)</w:t>
      </w:r>
      <w:r w:rsidR="00B32E33">
        <w:rPr>
          <w:lang w:val="en-US"/>
        </w:rPr>
        <w:fldChar w:fldCharType="end"/>
      </w:r>
      <w:r w:rsidR="00B32E33">
        <w:rPr>
          <w:lang w:val="en-US"/>
        </w:rPr>
        <w:t xml:space="preserve"> and </w:t>
      </w:r>
      <w:r w:rsidR="00B32E33">
        <w:rPr>
          <w:lang w:val="en-US"/>
        </w:rPr>
        <w:fldChar w:fldCharType="begin"/>
      </w:r>
      <w:r w:rsidR="00B32E33">
        <w:rPr>
          <w:lang w:val="en-US"/>
        </w:rPr>
        <w:instrText xml:space="preserve"> REF _Ref200284319 \h </w:instrText>
      </w:r>
      <w:r w:rsidR="00B32E33">
        <w:rPr>
          <w:lang w:val="en-US"/>
        </w:rPr>
      </w:r>
      <w:r w:rsidR="00B32E33">
        <w:rPr>
          <w:lang w:val="en-US"/>
        </w:rPr>
        <w:fldChar w:fldCharType="separate"/>
      </w:r>
      <w:r w:rsidR="00B32E33">
        <w:t>(</w:t>
      </w:r>
      <w:r w:rsidR="00B32E33">
        <w:rPr>
          <w:noProof/>
        </w:rPr>
        <w:t>2</w:t>
      </w:r>
      <w:r w:rsidR="00B32E33">
        <w:t>.</w:t>
      </w:r>
      <w:r w:rsidR="00B32E33">
        <w:rPr>
          <w:noProof/>
        </w:rPr>
        <w:t>17</w:t>
      </w:r>
      <w:r w:rsidR="00B32E33">
        <w:t>)</w:t>
      </w:r>
      <w:r w:rsidR="00B32E33">
        <w:rPr>
          <w:lang w:val="en-US"/>
        </w:rPr>
        <w:fldChar w:fldCharType="end"/>
      </w:r>
      <w:r w:rsidR="00B32E33">
        <w:rPr>
          <w:lang w:val="en-US"/>
        </w:rPr>
        <w:t xml:space="preserve"> </w:t>
      </w:r>
      <w:r w:rsidR="003421BB">
        <w:rPr>
          <w:lang w:val="en-US"/>
        </w:rPr>
        <w:t>respectively</w:t>
      </w:r>
      <w:r w:rsidR="00B32E33">
        <w:rPr>
          <w:lang w:val="en-US"/>
        </w:rPr>
        <w:t>.</w:t>
      </w:r>
    </w:p>
    <w:p w14:paraId="19FBE1F0" w14:textId="6512FD46"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103"/>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37561A">
        <w:t>(</w:t>
      </w:r>
      <w:r w:rsidR="0037561A">
        <w:rPr>
          <w:noProof/>
        </w:rPr>
        <w:t>2</w:t>
      </w:r>
      <w:r w:rsidR="0037561A">
        <w:t>.</w:t>
      </w:r>
      <w:r w:rsidR="0037561A">
        <w:rPr>
          <w:noProof/>
        </w:rPr>
        <w:t>16</w:t>
      </w:r>
      <w:r w:rsidR="00A63B13">
        <w:rPr>
          <w:lang w:val="en-US"/>
        </w:rPr>
        <w:fldChar w:fldCharType="end"/>
      </w:r>
      <w:r w:rsidR="00A63B13">
        <w:rPr>
          <w:lang w:val="en-US"/>
        </w:rPr>
        <w:t xml:space="preserve">) </w:t>
      </w:r>
      <w:commentRangeEnd w:id="103"/>
      <w:r w:rsidR="00E23F4F">
        <w:rPr>
          <w:rStyle w:val="Kommentarzeichen"/>
        </w:rPr>
        <w:commentReference w:id="103"/>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37561A">
        <w:t>(</w:t>
      </w:r>
      <w:r w:rsidR="0037561A">
        <w:rPr>
          <w:noProof/>
        </w:rPr>
        <w:t>2</w:t>
      </w:r>
      <w:r w:rsidR="0037561A">
        <w:t>.</w:t>
      </w:r>
      <w:r w:rsidR="0037561A">
        <w:rPr>
          <w:noProof/>
        </w:rPr>
        <w:t>17</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138FFEC5"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m:rPr>
                  <m:sty m:val="p"/>
                </m:rPr>
                <w:rPr>
                  <w:rFonts w:ascii="Cambria Math" w:hAnsi="Cambria Math"/>
                  <w:color w:val="000000" w:themeColor="text1"/>
                  <w:sz w:val="22"/>
                  <w:szCs w:val="21"/>
                  <w:lang w:val="en-US"/>
                </w:rPr>
                <w:br/>
              </m:r>
            </m:oMath>
            <m:oMathPara>
              <m:oMath>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oMath>
            </m:oMathPara>
          </w:p>
        </w:tc>
        <w:tc>
          <w:tcPr>
            <w:tcW w:w="661" w:type="pct"/>
            <w:vAlign w:val="center"/>
          </w:tcPr>
          <w:p w14:paraId="347D47B4" w14:textId="15ADB0B0" w:rsidR="007F2F67" w:rsidRDefault="007F2F67" w:rsidP="00220152">
            <w:pPr>
              <w:pStyle w:val="Beschriftung"/>
              <w:jc w:val="right"/>
              <w:rPr>
                <w:lang w:val="en-US"/>
              </w:rPr>
            </w:pPr>
            <w:bookmarkStart w:id="104" w:name="_Ref194920531"/>
            <w:bookmarkStart w:id="105" w:name="_Ref188105785"/>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6</w:t>
            </w:r>
            <w:r>
              <w:fldChar w:fldCharType="end"/>
            </w:r>
            <w:bookmarkEnd w:id="104"/>
            <w:r>
              <w:t>)</w:t>
            </w:r>
            <w:bookmarkEnd w:id="105"/>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000000"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580604B" w:rsidR="00A363F7" w:rsidRPr="005C1626" w:rsidRDefault="00000000"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52C5F872" w:rsidR="007F2F67" w:rsidRPr="00FE05FF" w:rsidRDefault="007F2F67">
            <w:pPr>
              <w:pStyle w:val="Beschriftung"/>
              <w:jc w:val="right"/>
              <w:rPr>
                <w:lang w:val="en-US"/>
              </w:rPr>
            </w:pPr>
            <w:bookmarkStart w:id="106" w:name="_Ref194920594"/>
            <w:bookmarkStart w:id="107" w:name="_Ref200284319"/>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7</w:t>
            </w:r>
            <w:r>
              <w:fldChar w:fldCharType="end"/>
            </w:r>
            <w:bookmarkEnd w:id="106"/>
            <w:r>
              <w:t>)</w:t>
            </w:r>
            <w:bookmarkEnd w:id="107"/>
          </w:p>
        </w:tc>
      </w:tr>
    </w:tbl>
    <w:p w14:paraId="75D20111" w14:textId="337C853A" w:rsidR="00510AB0" w:rsidRPr="00692A81" w:rsidRDefault="32AF646F" w:rsidP="008B6E95">
      <w:pPr>
        <w:pStyle w:val="berschrift3"/>
        <w:ind w:left="0" w:firstLine="0"/>
        <w:rPr>
          <w:lang w:val="en-US"/>
        </w:rPr>
      </w:pPr>
      <w:bookmarkStart w:id="108" w:name="_2bb10dj2xkze"/>
      <w:bookmarkEnd w:id="108"/>
      <w:r w:rsidRPr="32AF646F">
        <w:rPr>
          <w:lang w:val="en-US"/>
        </w:rPr>
        <w:t>2.4.2 Cogeneration (case study 2)</w:t>
      </w:r>
    </w:p>
    <w:p w14:paraId="2316DAA8" w14:textId="3E8F079A"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EC3AAE">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EC3AAE">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r w:rsidR="00F37EE6">
        <w:rPr>
          <w:lang w:val="en-US"/>
        </w:rPr>
        <w:t>, as illustrated in</w:t>
      </w:r>
      <w:r w:rsidRPr="32AF646F">
        <w:rPr>
          <w:lang w:val="en-US"/>
        </w:rPr>
        <w:t xml:space="preserve"> </w:t>
      </w:r>
      <w:r w:rsidR="00D9136D">
        <w:rPr>
          <w:lang w:val="en-US"/>
        </w:rPr>
        <w:t>Fig. 1b</w:t>
      </w:r>
      <w:r w:rsidRPr="32AF646F">
        <w:rPr>
          <w:lang w:val="en-US"/>
        </w:rPr>
        <w:t>.</w:t>
      </w:r>
    </w:p>
    <w:p w14:paraId="3CD92877" w14:textId="3C1655B1"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37561A">
        <w:t>(</w:t>
      </w:r>
      <w:r w:rsidR="0037561A">
        <w:rPr>
          <w:noProof/>
        </w:rPr>
        <w:t>2</w:t>
      </w:r>
      <w:r w:rsidR="0037561A">
        <w:t>.</w:t>
      </w:r>
      <w:r w:rsidR="0037561A">
        <w:rPr>
          <w:noProof/>
        </w:rPr>
        <w:t>18</w:t>
      </w:r>
      <w:r w:rsidR="0037561A">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EC3AAE">
            <w:rPr>
              <w:lang w:val="en-US"/>
            </w:rPr>
            <w:t>(Mauky et al., 2016)</w:t>
          </w:r>
          <w:r w:rsidR="008131AB">
            <w:rPr>
              <w:lang w:val="en-US"/>
            </w:rPr>
            <w:fldChar w:fldCharType="end"/>
          </w:r>
        </w:sdtContent>
      </w:sdt>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r w:rsidR="00191BB4">
        <w:rPr>
          <w:color w:val="000000" w:themeColor="text1"/>
          <w:lang w:val="en-US"/>
        </w:rPr>
        <w:t xml:space="preserve"> </w:t>
      </w:r>
      <w:r w:rsidR="00F37EE6">
        <w:rPr>
          <w:color w:val="000000" w:themeColor="text1"/>
          <w:lang w:val="en-US"/>
        </w:rPr>
        <w:t>(</w:t>
      </w:r>
      <w:r w:rsidR="00191BB4">
        <w:rPr>
          <w:color w:val="000000" w:themeColor="text1"/>
          <w:lang w:val="en-US"/>
        </w:rPr>
        <w:t>cf. Sec. 2.5.3</w:t>
      </w:r>
      <w:r w:rsidR="00F37EE6">
        <w:rPr>
          <w:color w:val="000000" w:themeColor="text1"/>
          <w:lang w:val="en-US"/>
        </w:rPr>
        <w:t>)</w:t>
      </w:r>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51BBD6EB" w:rsidR="001046F1" w:rsidRDefault="00A9516E" w:rsidP="002478D0">
      <w:pPr>
        <w:rPr>
          <w:lang w:val="en-US"/>
        </w:rPr>
      </w:pPr>
      <w:r>
        <w:rPr>
          <w:lang w:val="en-US"/>
        </w:rPr>
        <w:lastRenderedPageBreak/>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EC3AAE">
            <w:rPr>
              <w:lang w:val="en-US"/>
            </w:rPr>
            <w:t>(Fiedler et al., 2023)</w:t>
          </w:r>
          <w:r w:rsidR="008131AB">
            <w:rPr>
              <w:lang w:val="en-US"/>
            </w:rPr>
            <w:fldChar w:fldCharType="end"/>
          </w:r>
        </w:sdtContent>
      </w:sdt>
      <w:r w:rsidR="009B3538" w:rsidRPr="32AF646F">
        <w:rPr>
          <w:lang w:val="en-US"/>
        </w:rPr>
        <w:t>.</w:t>
      </w:r>
      <w:ins w:id="109" w:author="Simon Hellmann" w:date="2025-06-08T16:06:00Z" w16du:dateUtc="2025-06-08T14:06:00Z">
        <w:r w:rsidR="003E7493">
          <w:rPr>
            <w:lang w:val="en-US"/>
          </w:rPr>
          <w:t xml:space="preserve"> Eq.</w:t>
        </w:r>
      </w:ins>
      <w:r w:rsidR="00541C6B">
        <w:rPr>
          <w:lang w:val="en-US"/>
        </w:rPr>
        <w:t xml:space="preserve"> </w:t>
      </w:r>
      <w:commentRangeStart w:id="110"/>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37561A">
        <w:t>(</w:t>
      </w:r>
      <w:r w:rsidR="0037561A">
        <w:rPr>
          <w:noProof/>
        </w:rPr>
        <w:t>2</w:t>
      </w:r>
      <w:r w:rsidR="0037561A">
        <w:t>.</w:t>
      </w:r>
      <w:r w:rsidR="0037561A">
        <w:rPr>
          <w:noProof/>
        </w:rPr>
        <w:t>18</w:t>
      </w:r>
      <w:r w:rsidR="0037561A">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37561A">
        <w:t>(</w:t>
      </w:r>
      <w:r w:rsidR="0037561A">
        <w:rPr>
          <w:noProof/>
        </w:rPr>
        <w:t>2</w:t>
      </w:r>
      <w:r w:rsidR="0037561A">
        <w:t>.</w:t>
      </w:r>
      <w:r w:rsidR="0037561A">
        <w:rPr>
          <w:noProof/>
        </w:rPr>
        <w:t>19</w:t>
      </w:r>
      <w:r w:rsidR="0037561A">
        <w:t>)</w:t>
      </w:r>
      <w:r w:rsidR="00DC1081">
        <w:rPr>
          <w:lang w:val="en-US"/>
        </w:rPr>
        <w:fldChar w:fldCharType="end"/>
      </w:r>
      <w:r w:rsidR="00DC1081">
        <w:rPr>
          <w:lang w:val="en-US"/>
        </w:rPr>
        <w:t xml:space="preserve"> </w:t>
      </w:r>
      <w:commentRangeEnd w:id="110"/>
      <w:r w:rsidR="00F37EE6">
        <w:rPr>
          <w:rStyle w:val="Kommentarzeichen"/>
        </w:rPr>
        <w:commentReference w:id="110"/>
      </w:r>
      <w:r>
        <w:rPr>
          <w:lang w:val="en-US"/>
        </w:rPr>
        <w:t>show</w:t>
      </w:r>
      <w:r w:rsidR="00DC1081">
        <w:rPr>
          <w:lang w:val="en-US"/>
        </w:rPr>
        <w:t xml:space="preserve"> </w:t>
      </w:r>
      <w:del w:id="111" w:author="Simon Hellmann" w:date="2025-06-08T16:06:00Z" w16du:dateUtc="2025-06-08T14:06:00Z">
        <w:r w:rsidR="32AF646F" w:rsidRPr="32AF646F" w:rsidDel="003E7493">
          <w:rPr>
            <w:lang w:val="en-US"/>
          </w:rPr>
          <w:delText xml:space="preserve">the </w:delText>
        </w:r>
      </w:del>
      <w:r w:rsidR="32AF646F" w:rsidRPr="32AF646F">
        <w:rPr>
          <w:lang w:val="en-US"/>
        </w:rPr>
        <w:t>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r w:rsidR="00F37EE6">
        <w:rPr>
          <w:lang w:val="en-US"/>
        </w:rPr>
        <w:t xml:space="preserve">summarizes </w:t>
      </w:r>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226F9A6D"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73550828" w:rsidR="00A10A25" w:rsidRDefault="00A10A25" w:rsidP="00220152">
            <w:pPr>
              <w:pStyle w:val="Beschriftung"/>
              <w:jc w:val="right"/>
              <w:rPr>
                <w:lang w:val="en-US"/>
              </w:rPr>
            </w:pPr>
            <w:bookmarkStart w:id="112" w:name="_Ref195099090"/>
            <w:bookmarkStart w:id="113" w:name="_Ref188110671"/>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8</w:t>
            </w:r>
            <w:r>
              <w:fldChar w:fldCharType="end"/>
            </w:r>
            <w:bookmarkEnd w:id="112"/>
            <w:r>
              <w:t>)</w:t>
            </w:r>
            <w:bookmarkEnd w:id="113"/>
          </w:p>
        </w:tc>
      </w:tr>
      <w:tr w:rsidR="00A10A25" w:rsidRPr="00FE05FF" w14:paraId="0C2FF144" w14:textId="77777777" w:rsidTr="00A10A25">
        <w:tc>
          <w:tcPr>
            <w:tcW w:w="4315" w:type="pct"/>
            <w:vAlign w:val="center"/>
          </w:tcPr>
          <w:p w14:paraId="2A77B3DE" w14:textId="18116B92" w:rsidR="00A10A25" w:rsidRPr="008B21A5" w:rsidRDefault="00000000">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000000">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347364D6" w:rsidR="00A10A25" w:rsidRPr="00FE05FF" w:rsidRDefault="00A10A25">
            <w:pPr>
              <w:pStyle w:val="Beschriftung"/>
              <w:jc w:val="right"/>
              <w:rPr>
                <w:lang w:val="en-US"/>
              </w:rPr>
            </w:pPr>
            <w:bookmarkStart w:id="114" w:name="_Ref188110672"/>
            <w:r>
              <w:t>(</w:t>
            </w:r>
            <w:r>
              <w:fldChar w:fldCharType="begin"/>
            </w:r>
            <w:r>
              <w:instrText xml:space="preserve"> STYLEREF 1 \s </w:instrText>
            </w:r>
            <w:r>
              <w:fldChar w:fldCharType="separate"/>
            </w:r>
            <w:r w:rsidR="0037561A">
              <w:rPr>
                <w:noProof/>
              </w:rPr>
              <w:t>2</w:t>
            </w:r>
            <w:r>
              <w:fldChar w:fldCharType="end"/>
            </w:r>
            <w:r>
              <w:t>.</w:t>
            </w:r>
            <w:r>
              <w:fldChar w:fldCharType="begin"/>
            </w:r>
            <w:r>
              <w:instrText xml:space="preserve"> SEQ Equation \* ARABIC \s 1 </w:instrText>
            </w:r>
            <w:r>
              <w:fldChar w:fldCharType="separate"/>
            </w:r>
            <w:r w:rsidR="0037561A">
              <w:rPr>
                <w:noProof/>
              </w:rPr>
              <w:t>19</w:t>
            </w:r>
            <w:r>
              <w:fldChar w:fldCharType="end"/>
            </w:r>
            <w:r>
              <w:t>)</w:t>
            </w:r>
            <w:bookmarkEnd w:id="114"/>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15974F42" w:rsidR="00DF23E7" w:rsidRPr="00220152" w:rsidRDefault="006F682D" w:rsidP="00742246">
      <w:pPr>
        <w:rPr>
          <w:color w:val="000000" w:themeColor="text1"/>
          <w:lang w:val="en-US"/>
        </w:rPr>
      </w:pPr>
      <w:r>
        <w:rPr>
          <w:lang w:val="en-US"/>
        </w:rPr>
        <w:t xml:space="preserve">The first of two modeled disturbances is </w:t>
      </w:r>
      <w:r w:rsidR="00F30A43">
        <w:rPr>
          <w:lang w:val="en-US"/>
        </w:rPr>
        <w:t>called</w:t>
      </w:r>
      <w:r w:rsidR="0036368C">
        <w:rPr>
          <w:lang w:val="en-US"/>
        </w:rPr>
        <w:t xml:space="preserve"> disturbance feeding</w:t>
      </w:r>
      <w:r w:rsidR="00A559B3">
        <w:rPr>
          <w:lang w:val="en-US"/>
        </w:rPr>
        <w:t xml:space="preserve"> which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such as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S0xNlQxNzoyNjo0OS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EC3AAE">
            <w:rPr>
              <w:lang w:val="en-US"/>
            </w:rPr>
            <w:t>(Daniel</w:t>
          </w:r>
          <w:r w:rsidR="00EC3AAE">
            <w:rPr>
              <w:rFonts w:ascii="Times New Roman" w:hAnsi="Times New Roman" w:cs="Times New Roman"/>
              <w:lang w:val="en-US"/>
            </w:rPr>
            <w:t>‐</w:t>
          </w:r>
          <w:r w:rsidR="00EC3AAE">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eve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42A40191" w:rsidR="001046F1" w:rsidRPr="00220152" w:rsidRDefault="42E16D65" w:rsidP="00A372CF">
      <w:pPr>
        <w:rPr>
          <w:b/>
          <w:bCs/>
          <w:color w:val="000000" w:themeColor="text1"/>
          <w:lang w:val="en-US"/>
        </w:rPr>
      </w:pPr>
      <w:bookmarkStart w:id="115" w:name="_6wli8o1hcesq"/>
      <w:bookmarkStart w:id="116" w:name="_csd3dl2lh67e"/>
      <w:bookmarkStart w:id="117" w:name="_z8yjp0j8q7kp"/>
      <w:bookmarkEnd w:id="115"/>
      <w:bookmarkEnd w:id="116"/>
      <w:bookmarkEnd w:id="117"/>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ins w:id="118" w:author="Simon Hellmann" w:date="2025-06-08T16:06:00Z" w16du:dateUtc="2025-06-08T14:06:00Z">
        <w:r w:rsidR="00F834DD">
          <w:rPr>
            <w:lang w:val="en-US"/>
          </w:rPr>
          <w:t xml:space="preserve">Eq. </w:t>
        </w:r>
      </w:ins>
      <w:commentRangeStart w:id="119"/>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37561A">
        <w:t>(</w:t>
      </w:r>
      <w:r w:rsidR="0037561A">
        <w:rPr>
          <w:noProof/>
        </w:rPr>
        <w:t>2</w:t>
      </w:r>
      <w:r w:rsidR="0037561A">
        <w:t>.</w:t>
      </w:r>
      <w:r w:rsidR="0037561A">
        <w:rPr>
          <w:noProof/>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37561A">
        <w:t>(</w:t>
      </w:r>
      <w:r w:rsidR="0037561A">
        <w:rPr>
          <w:noProof/>
        </w:rPr>
        <w:t>2</w:t>
      </w:r>
      <w:r w:rsidR="0037561A">
        <w:t>.</w:t>
      </w:r>
      <w:r w:rsidR="0037561A">
        <w:rPr>
          <w:noProof/>
        </w:rPr>
        <w:t>8</w:t>
      </w:r>
      <w:r w:rsidR="00CA42CA">
        <w:rPr>
          <w:lang w:val="en-US"/>
        </w:rPr>
        <w:fldChar w:fldCharType="end"/>
      </w:r>
      <w:r w:rsidR="00CA42CA">
        <w:rPr>
          <w:lang w:val="en-US"/>
        </w:rPr>
        <w:t>)</w:t>
      </w:r>
      <w:commentRangeEnd w:id="119"/>
      <w:r w:rsidR="00716CB9">
        <w:rPr>
          <w:rStyle w:val="Kommentarzeichen"/>
        </w:rPr>
        <w:commentReference w:id="119"/>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 xml:space="preserve">filling level, which typically suffers from low accuracy </w:t>
      </w:r>
      <w:r w:rsidRPr="42E16D65">
        <w:rPr>
          <w:lang w:val="en-US"/>
        </w:rPr>
        <w:lastRenderedPageBreak/>
        <w:t>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EC3AAE">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6A4383D7"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EC3AAE">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1LTE2VDE3OjI2OjQ5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EC3AAE">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6A902D7C"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EC3AAE">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2F859F40"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 xml:space="preserve">During open-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120"/>
      <w:r w:rsidR="32AF646F" w:rsidRPr="32AF646F">
        <w:rPr>
          <w:lang w:val="en-US"/>
        </w:rPr>
        <w:t>0.</w:t>
      </w:r>
      <w:ins w:id="121" w:author="Simon Hellmann" w:date="2025-06-08T17:08:00Z" w16du:dateUtc="2025-06-08T15:08:00Z">
        <w:r w:rsidR="00380F39">
          <w:rPr>
            <w:lang w:val="en-US"/>
          </w:rPr>
          <w:t>64</w:t>
        </w:r>
      </w:ins>
      <w:del w:id="122" w:author="Simon Hellmann" w:date="2025-06-08T17:08:00Z" w16du:dateUtc="2025-06-08T15:08:00Z">
        <w:r w:rsidR="00B772AB" w:rsidDel="00380F39">
          <w:rPr>
            <w:lang w:val="en-US"/>
          </w:rPr>
          <w:delText>2</w:delText>
        </w:r>
        <w:r w:rsidR="32AF646F" w:rsidRPr="32AF646F" w:rsidDel="00380F39">
          <w:rPr>
            <w:lang w:val="en-US"/>
          </w:rPr>
          <w:delText>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w:t>
      </w:r>
      <w:ins w:id="123" w:author="Simon Hellmann" w:date="2025-06-08T17:08:00Z" w16du:dateUtc="2025-06-08T15:08:00Z">
        <w:r w:rsidR="00380F39">
          <w:rPr>
            <w:lang w:val="en-US"/>
          </w:rPr>
          <w:t>1.92</w:t>
        </w:r>
      </w:ins>
      <w:del w:id="124" w:author="Simon Hellmann" w:date="2025-06-08T17:08:00Z" w16du:dateUtc="2025-06-08T15:08:00Z">
        <w:r w:rsidR="32AF646F" w:rsidRPr="32AF646F" w:rsidDel="00380F39">
          <w:rPr>
            <w:lang w:val="en-US"/>
          </w:rPr>
          <w:delText>0.75</w:delText>
        </w:r>
      </w:del>
      <w:r w:rsidR="32AF646F" w:rsidRPr="32AF646F">
        <w:rPr>
          <w:lang w:val="en-US"/>
        </w:rPr>
        <w:t xml:space="preserve">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120"/>
      <w:r w:rsidR="00447221">
        <w:rPr>
          <w:rStyle w:val="Kommentarzeichen"/>
        </w:rPr>
        <w:commentReference w:id="120"/>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in a</w:t>
      </w:r>
      <w:ins w:id="125" w:author="Simon Hellmann" w:date="2025-06-08T17:08:00Z" w16du:dateUtc="2025-06-08T15:08:00Z">
        <w:r w:rsidR="00380F39">
          <w:rPr>
            <w:lang w:val="en-US"/>
          </w:rPr>
          <w:t xml:space="preserve"> steady-sta</w:t>
        </w:r>
      </w:ins>
      <w:ins w:id="126" w:author="Simon Hellmann" w:date="2025-06-08T17:09:00Z" w16du:dateUtc="2025-06-08T15:09:00Z">
        <w:r w:rsidR="00380F39">
          <w:rPr>
            <w:lang w:val="en-US"/>
          </w:rPr>
          <w:t>te</w:t>
        </w:r>
      </w:ins>
      <w:del w:id="127" w:author="Simon Hellmann" w:date="2025-06-08T17:08:00Z" w16du:dateUtc="2025-06-08T15:08:00Z">
        <w:r w:rsidR="32AF646F" w:rsidRPr="32AF646F" w:rsidDel="00380F39">
          <w:rPr>
            <w:lang w:val="en-US"/>
          </w:rPr>
          <w:delText>n</w:delText>
        </w:r>
      </w:del>
      <w:r w:rsidR="32AF646F" w:rsidRPr="32AF646F">
        <w:rPr>
          <w:lang w:val="en-US"/>
        </w:rPr>
        <w:t xml:space="preserve"> </w:t>
      </w:r>
      <w:r w:rsidR="000E7218">
        <w:rPr>
          <w:lang w:val="en-US"/>
        </w:rPr>
        <w:t xml:space="preserve">OLR </w:t>
      </w:r>
      <w:r w:rsidR="32AF646F" w:rsidRPr="32AF646F">
        <w:rPr>
          <w:lang w:val="en-US"/>
        </w:rPr>
        <w:t xml:space="preserve">of </w:t>
      </w:r>
      <w:del w:id="128" w:author="Simon Hellmann" w:date="2025-06-08T17:08:00Z" w16du:dateUtc="2025-06-08T15:08:00Z">
        <w:r w:rsidR="32AF646F" w:rsidRPr="32AF646F" w:rsidDel="00380F39">
          <w:rPr>
            <w:lang w:val="en-US"/>
          </w:rPr>
          <w:delText xml:space="preserve">about </w:delText>
        </w:r>
      </w:del>
      <w:ins w:id="129" w:author="Simon Hellmann" w:date="2025-06-08T17:08:00Z" w16du:dateUtc="2025-06-08T15:08:00Z">
        <w:r w:rsidR="00380F39">
          <w:rPr>
            <w:lang w:val="en-US"/>
          </w:rPr>
          <w:t>4</w:t>
        </w:r>
      </w:ins>
      <w:del w:id="130" w:author="Simon Hellmann" w:date="2025-06-08T17:08:00Z" w16du:dateUtc="2025-06-08T15:08:00Z">
        <w:r w:rsidR="00882435" w:rsidDel="00380F39">
          <w:rPr>
            <w:lang w:val="en-US"/>
          </w:rPr>
          <w:delText>1.5</w:delText>
        </w:r>
      </w:del>
      <w:r w:rsidR="00882435">
        <w:rPr>
          <w:lang w:val="en-US"/>
        </w:rPr>
        <w:t xml:space="preserve">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7CFF9066" w:rsidR="009C3B56" w:rsidRPr="009C3B56" w:rsidRDefault="009C3B56" w:rsidP="009C3B56">
      <w:pPr>
        <w:rPr>
          <w:szCs w:val="28"/>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r w:rsidR="00716CB9">
        <w:rPr>
          <w:lang w:val="en-US"/>
        </w:rPr>
        <w:t>as illustrated in</w:t>
      </w:r>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0B6A003" w14:textId="4B340BE1" w:rsidR="00510AB0" w:rsidRDefault="00510AB0" w:rsidP="00510AB0">
      <w:pPr>
        <w:pStyle w:val="berschrift3"/>
        <w:rPr>
          <w:lang w:val="en-US"/>
        </w:rPr>
      </w:pPr>
      <w:r>
        <w:rPr>
          <w:lang w:val="en-US"/>
        </w:rPr>
        <w:t>2.</w:t>
      </w:r>
      <w:r w:rsidR="006D555D">
        <w:rPr>
          <w:lang w:val="en-US"/>
        </w:rPr>
        <w:t>5</w:t>
      </w:r>
      <w:r>
        <w:rPr>
          <w:lang w:val="en-US"/>
        </w:rPr>
        <w:t>.</w:t>
      </w:r>
      <w:r w:rsidR="006D555D">
        <w:rPr>
          <w:lang w:val="en-US"/>
        </w:rPr>
        <w:t>4</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3CAD7D95"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EC3AAE">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EC3AAE">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 xml:space="preserve">of the </w:t>
      </w:r>
      <w:r>
        <w:rPr>
          <w:lang w:val="en-US"/>
        </w:rPr>
        <w:lastRenderedPageBreak/>
        <w:t>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131" w:name="_b7m87sheak1f" w:colFirst="0" w:colLast="0"/>
      <w:bookmarkStart w:id="132" w:name="_4kzhpmsxgjvl" w:colFirst="0" w:colLast="0"/>
      <w:bookmarkStart w:id="133" w:name="_adadbgaji2o" w:colFirst="0" w:colLast="0"/>
      <w:bookmarkStart w:id="134" w:name="_vgp82lc94sgj" w:colFirst="0" w:colLast="0"/>
      <w:bookmarkStart w:id="135" w:name="_wp42dokx11nb" w:colFirst="0" w:colLast="0"/>
      <w:bookmarkEnd w:id="131"/>
      <w:bookmarkEnd w:id="132"/>
      <w:bookmarkEnd w:id="133"/>
      <w:bookmarkEnd w:id="134"/>
      <w:bookmarkEnd w:id="135"/>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35982B10"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r w:rsidR="008A14BC">
        <w:rPr>
          <w:lang w:val="en-US"/>
        </w:rPr>
        <w:t xml:space="preserve">individual </w:t>
      </w:r>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2FFB52CA" w:rsidR="3D37C07F" w:rsidRDefault="00713BAE" w:rsidP="3D37C07F">
      <w:pPr>
        <w:rPr>
          <w:lang w:val="en-US"/>
        </w:rPr>
      </w:pPr>
      <w:commentRangeStart w:id="136"/>
      <w:r>
        <w:rPr>
          <w:lang w:val="en-US"/>
        </w:rPr>
        <w:t xml:space="preserve">Clearly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7139F001" w:rsidRPr="7139F001">
        <w:rPr>
          <w:lang w:val="en-US"/>
        </w:rPr>
        <w:t xml:space="preserve">comparably 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CC76C2">
        <w:rPr>
          <w:lang w:val="en-US"/>
        </w:rPr>
        <w:t xml:space="preserve">. </w:t>
      </w:r>
      <w:proofErr w:type="spellStart"/>
      <w:r w:rsidR="00FA00D3">
        <w:rPr>
          <w:lang w:val="en-US"/>
        </w:rPr>
        <w:t>GrS</w:t>
      </w:r>
      <w:proofErr w:type="spellEnd"/>
      <w:r w:rsidR="00FA00D3">
        <w:rPr>
          <w:lang w:val="en-US"/>
        </w:rPr>
        <w:t xml:space="preserve"> and </w:t>
      </w:r>
      <w:r w:rsidR="00BC48B2">
        <w:rPr>
          <w:lang w:val="en-US"/>
        </w:rPr>
        <w:t>M</w:t>
      </w:r>
      <w:r w:rsidR="00FA00D3">
        <w:rPr>
          <w:lang w:val="en-US"/>
        </w:rPr>
        <w:t xml:space="preserve">S </w:t>
      </w:r>
      <w:r w:rsidR="00DC2EBD">
        <w:rPr>
          <w:lang w:val="en-US"/>
        </w:rPr>
        <w:t xml:space="preserve">show similar </w:t>
      </w:r>
      <w:r w:rsidR="00D6232D">
        <w:rPr>
          <w:lang w:val="en-US"/>
        </w:rPr>
        <w:t>LI</w:t>
      </w:r>
      <w:r w:rsidR="00DC2EBD">
        <w:rPr>
          <w:lang w:val="en-US"/>
        </w:rPr>
        <w:t xml:space="preserve"> concentrations</w:t>
      </w:r>
      <w:r w:rsidR="00CC76C2">
        <w:rPr>
          <w:lang w:val="en-US"/>
        </w:rPr>
        <w:t>.</w:t>
      </w:r>
      <w:commentRangeEnd w:id="136"/>
      <w:r w:rsidR="008A14BC">
        <w:rPr>
          <w:rStyle w:val="Kommentarzeichen"/>
        </w:rPr>
        <w:commentReference w:id="136"/>
      </w:r>
    </w:p>
    <w:p w14:paraId="092CE5B3" w14:textId="4CB4DC9B" w:rsidR="00AE0FC5" w:rsidRPr="00633D2F" w:rsidRDefault="7A6D2C4A" w:rsidP="7A6D2C4A">
      <w:pPr>
        <w:rPr>
          <w:lang w:val="en-US"/>
        </w:rPr>
      </w:pPr>
      <w:r w:rsidRPr="100FEDD3">
        <w:rPr>
          <w:lang w:val="en-US"/>
        </w:rPr>
        <w:t xml:space="preserve">The theoretical CH uncertainty is 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r w:rsidR="008A14BC">
        <w:rPr>
          <w:lang w:val="en-US"/>
        </w:rPr>
        <w:t>as illustrated in</w:t>
      </w:r>
      <w:r w:rsidRPr="100FEDD3">
        <w:rPr>
          <w:lang w:val="en-US"/>
        </w:rPr>
        <w:t xml:space="preserve">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566BD917" w:rsidR="100FEDD3" w:rsidRDefault="100FEDD3" w:rsidP="100FEDD3">
      <w:pPr>
        <w:rPr>
          <w:lang w:val="en-US"/>
        </w:rPr>
      </w:pPr>
      <w:r w:rsidRPr="100FEDD3">
        <w:rPr>
          <w:lang w:val="en-US"/>
        </w:rPr>
        <w:t xml:space="preserve">Within the investigated substrate samples, the results for CM compare well among boxplots and normal distributions, both for mean values and error bands. For SBS, mean and median of SBS differ substantially for CH and PR, </w:t>
      </w:r>
      <w:commentRangeStart w:id="137"/>
      <w:r w:rsidRPr="100FEDD3">
        <w:rPr>
          <w:lang w:val="en-US"/>
        </w:rPr>
        <w:t>which may indicate an outlier within the small sample size of 3</w:t>
      </w:r>
      <w:commentRangeEnd w:id="137"/>
      <w:r w:rsidR="00805B9D">
        <w:rPr>
          <w:rStyle w:val="Kommentarzeichen"/>
        </w:rPr>
        <w:commentReference w:id="137"/>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028EE619" w:rsidR="100FEDD3" w:rsidRDefault="100FEDD3" w:rsidP="100FEDD3">
      <w:pPr>
        <w:rPr>
          <w:lang w:val="en-US"/>
        </w:rPr>
      </w:pPr>
      <w:r w:rsidRPr="100FEDD3">
        <w:rPr>
          <w:lang w:val="en-US"/>
        </w:rPr>
        <w:lastRenderedPageBreak/>
        <w:t xml:space="preserve">In </w:t>
      </w:r>
      <w:commentRangeStart w:id="138"/>
      <w:commentRangeStart w:id="139"/>
      <w:r w:rsidRPr="100FEDD3">
        <w:rPr>
          <w:lang w:val="en-US"/>
        </w:rPr>
        <w:t>literature</w:t>
      </w:r>
      <w:commentRangeEnd w:id="138"/>
      <w:r>
        <w:rPr>
          <w:rStyle w:val="Kommentarzeichen"/>
        </w:rPr>
        <w:commentReference w:id="138"/>
      </w:r>
      <w:commentRangeEnd w:id="139"/>
      <w:r w:rsidR="00F53255">
        <w:rPr>
          <w:rStyle w:val="Kommentarzeichen"/>
        </w:rPr>
        <w:commentReference w:id="139"/>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macronutrient concentrations because of the manifold ways to determine 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S0xNlQxNzoyNjo0OS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EC3AAE">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1C25BA" w:rsidRPr="00220152">
        <w:rPr>
          <w:lang w:val="en-US"/>
        </w:rPr>
        <w:t>For example,</w:t>
      </w:r>
      <w:r w:rsidR="001C25BA">
        <w:rPr>
          <w:lang w:val="en-US"/>
        </w:rPr>
        <w:t xml:space="preserve"> </w:t>
      </w:r>
      <w:commentRangeStart w:id="140"/>
      <w:r w:rsidRPr="001C25BA">
        <w:rPr>
          <w:lang w:val="en-US"/>
        </w:rPr>
        <w:t xml:space="preserve">Weinrich et al. </w:t>
      </w:r>
      <w:r w:rsidRPr="100FEDD3">
        <w:rPr>
          <w:lang w:val="en-US"/>
        </w:rPr>
        <w:t xml:space="preserve">(2021) </w:t>
      </w:r>
      <w:commentRangeEnd w:id="140"/>
      <w:r w:rsidR="00805B9D">
        <w:rPr>
          <w:rStyle w:val="Kommentarzeichen"/>
        </w:rPr>
        <w:commentReference w:id="140"/>
      </w:r>
      <w:r w:rsidRPr="100FEDD3">
        <w:rPr>
          <w:lang w:val="en-US"/>
        </w:rPr>
        <w:t>determined ADM1-R3 influent concentrations for CM well comparable to this study,</w:t>
      </w:r>
      <w:r w:rsidR="001C25BA">
        <w:rPr>
          <w:lang w:val="en-US"/>
        </w:rPr>
        <w:t xml:space="preserve"> while</w:t>
      </w:r>
      <w:r w:rsidRPr="100FEDD3">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EC3AAE">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EC3AAE">
            <w:rPr>
              <w:lang w:val="en-US"/>
            </w:rPr>
            <w:t>(2020)</w:t>
          </w:r>
          <w:r w:rsidR="001C25BA">
            <w:rPr>
              <w:lang w:val="en-US"/>
            </w:rPr>
            <w:fldChar w:fldCharType="end"/>
          </w:r>
        </w:sdtContent>
      </w:sdt>
      <w:r w:rsidR="001C25BA">
        <w:rPr>
          <w:lang w:val="en-US"/>
        </w:rPr>
        <w:t xml:space="preserve"> </w:t>
      </w:r>
      <w:r w:rsidRPr="100FEDD3">
        <w:rPr>
          <w:lang w:val="en-US"/>
        </w:rPr>
        <w:t>report significantly higher ones with CH, PR and LI in the range of 84, 4 and 5 g L</w:t>
      </w:r>
      <w:r w:rsidRPr="100FEDD3">
        <w:rPr>
          <w:vertAlign w:val="superscript"/>
          <w:lang w:val="en-US"/>
        </w:rPr>
        <w:t>-1</w:t>
      </w:r>
      <w:r w:rsidRPr="100FEDD3">
        <w:rPr>
          <w:lang w:val="en-US"/>
        </w:rPr>
        <w:t xml:space="preserve">. Likewise, for </w:t>
      </w:r>
      <w:r w:rsidR="00BC48B2">
        <w:rPr>
          <w:lang w:val="en-US"/>
        </w:rPr>
        <w:t>M</w:t>
      </w:r>
      <w:r w:rsidRPr="100FEDD3">
        <w:rPr>
          <w:lang w:val="en-US"/>
        </w:rPr>
        <w:t>S, CH concentrations reported by</w:t>
      </w:r>
      <w:r w:rsidR="001C25BA">
        <w:rPr>
          <w:lang w:val="en-US"/>
        </w:rPr>
        <w:t xml:space="preserve"> </w:t>
      </w:r>
      <w:sdt>
        <w:sdtPr>
          <w:rPr>
            <w:lang w:val="en-US"/>
          </w:rPr>
          <w:alias w:val="To edit, see citavi.com/edit"/>
          <w:tag w:val="CitaviPlaceholder#612e469b-5aa6-4be5-910e-3f1dd2980a10"/>
          <w:id w:val="86171290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5LjIuMSJ9}</w:instrText>
          </w:r>
          <w:r w:rsidR="001C25BA">
            <w:rPr>
              <w:lang w:val="en-US"/>
            </w:rPr>
            <w:fldChar w:fldCharType="separate"/>
          </w:r>
          <w:r w:rsidR="00EC3AAE">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b033e33c-0eb0-4c07-9ed1-646469dabbc9"/>
          <w:id w:val="1372341125"/>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5LjIuMSJ9}</w:instrText>
          </w:r>
          <w:r w:rsidR="001C25BA">
            <w:rPr>
              <w:lang w:val="en-US"/>
            </w:rPr>
            <w:fldChar w:fldCharType="separate"/>
          </w:r>
          <w:r w:rsidR="00EC3AAE">
            <w:rPr>
              <w:lang w:val="en-US"/>
            </w:rPr>
            <w:t>(2020)</w:t>
          </w:r>
          <w:r w:rsidR="001C25BA">
            <w:rPr>
              <w:lang w:val="en-US"/>
            </w:rPr>
            <w:fldChar w:fldCharType="end"/>
          </w:r>
        </w:sdtContent>
      </w:sdt>
      <w:r w:rsidRPr="100FEDD3">
        <w:rPr>
          <w:lang w:val="en-US"/>
        </w:rPr>
        <w:t xml:space="preserve"> are in the same range, whereas PR are much lower and LI much higher than in the present study. Furthermore,</w:t>
      </w:r>
      <w:r w:rsidR="001C25BA">
        <w:rPr>
          <w:lang w:val="en-US"/>
        </w:rPr>
        <w:t xml:space="preserve"> </w:t>
      </w:r>
      <w:sdt>
        <w:sdtPr>
          <w:rPr>
            <w:lang w:val="en-US"/>
          </w:rPr>
          <w:alias w:val="To edit, see citavi.com/edit"/>
          <w:tag w:val="CitaviPlaceholder#6f4146be-3062-46ec-a807-f87e4f158750"/>
          <w:id w:val="-144434444"/>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OS4yLjEifQ==}</w:instrText>
          </w:r>
          <w:r w:rsidR="001C25BA">
            <w:rPr>
              <w:lang w:val="en-US"/>
            </w:rPr>
            <w:fldChar w:fldCharType="separate"/>
          </w:r>
          <w:r w:rsidR="00EC3AAE">
            <w:rPr>
              <w:lang w:val="en-US"/>
            </w:rPr>
            <w:t>Weinrich et al.</w:t>
          </w:r>
          <w:r w:rsidR="001C25BA">
            <w:rPr>
              <w:lang w:val="en-US"/>
            </w:rPr>
            <w:fldChar w:fldCharType="end"/>
          </w:r>
        </w:sdtContent>
      </w:sdt>
      <w:r w:rsidR="001C25BA">
        <w:rPr>
          <w:lang w:val="en-US"/>
        </w:rPr>
        <w:t xml:space="preserve"> </w:t>
      </w:r>
      <w:sdt>
        <w:sdtPr>
          <w:rPr>
            <w:lang w:val="en-US"/>
          </w:rPr>
          <w:alias w:val="To edit, see citavi.com/edit"/>
          <w:tag w:val="CitaviPlaceholder#9dffc418-794f-4ddf-b780-5f37f25b7d47"/>
          <w:id w:val="93262511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5LjIuMSJ9}</w:instrText>
          </w:r>
          <w:r w:rsidR="001C25BA">
            <w:rPr>
              <w:lang w:val="en-US"/>
            </w:rPr>
            <w:fldChar w:fldCharType="separate"/>
          </w:r>
          <w:r w:rsidR="00EC3AAE">
            <w:rPr>
              <w:lang w:val="en-US"/>
            </w:rPr>
            <w:t>(2021)</w:t>
          </w:r>
          <w:r w:rsidR="001C25BA">
            <w:rPr>
              <w:lang w:val="en-US"/>
            </w:rPr>
            <w:fldChar w:fldCharType="end"/>
          </w:r>
        </w:sdtContent>
      </w:sdt>
      <w:r w:rsidRPr="100FEDD3">
        <w:rPr>
          <w:lang w:val="en-US"/>
        </w:rPr>
        <w:t xml:space="preserve"> determined a comparable PR concentration for SBS as in this study, but lower CH (178 g L</w:t>
      </w:r>
      <w:r w:rsidRPr="100FEDD3">
        <w:rPr>
          <w:vertAlign w:val="superscript"/>
          <w:lang w:val="en-US"/>
        </w:rPr>
        <w:t>-1</w:t>
      </w:r>
      <w:r w:rsidRPr="100FEDD3">
        <w:rPr>
          <w:lang w:val="en-US"/>
        </w:rPr>
        <w:t>) and much higher LI concentrations (6 g L</w:t>
      </w:r>
      <w:r w:rsidRPr="100FEDD3">
        <w:rPr>
          <w:vertAlign w:val="superscript"/>
          <w:lang w:val="en-US"/>
        </w:rPr>
        <w:t>-1</w:t>
      </w:r>
      <w:r w:rsidRPr="100FEDD3">
        <w:rPr>
          <w:lang w:val="en-US"/>
        </w:rPr>
        <w:t>).</w:t>
      </w:r>
    </w:p>
    <w:p w14:paraId="18443EAD" w14:textId="40669BFB"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141"/>
      <w:r w:rsidR="100FEDD3" w:rsidRPr="100FEDD3">
        <w:rPr>
          <w:lang w:val="en-US"/>
        </w:rPr>
        <w:t xml:space="preserve">This can be attributed to seasonal fluctuations, sampling and measurement errors and different assumptions on </w:t>
      </w:r>
      <w:r w:rsidR="0045620C">
        <w:rPr>
          <w:lang w:val="en-US"/>
        </w:rPr>
        <w:t>degradability</w:t>
      </w:r>
      <w:r w:rsidR="100FEDD3" w:rsidRPr="100FEDD3">
        <w:rPr>
          <w:lang w:val="en-US"/>
        </w:rPr>
        <w:t xml:space="preserve">. </w:t>
      </w:r>
      <w:commentRangeEnd w:id="141"/>
      <w:r w:rsidR="00805B9D">
        <w:rPr>
          <w:rStyle w:val="Kommentarzeichen"/>
        </w:rPr>
        <w:commentReference w:id="141"/>
      </w:r>
      <w:r w:rsidR="100FEDD3" w:rsidRPr="100FEDD3">
        <w:rPr>
          <w:lang w:val="en-US"/>
        </w:rPr>
        <w:t>Linear</w:t>
      </w:r>
      <w:r w:rsidR="00F606DE">
        <w:rPr>
          <w:lang w:val="en-US"/>
        </w:rPr>
        <w:t xml:space="preserve"> uncertainty propagation based on measurement uncertainties </w:t>
      </w:r>
      <w:r w:rsidR="00D92C2F">
        <w:rPr>
          <w:lang w:val="en-US"/>
        </w:rPr>
        <w:t xml:space="preserve">results in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E13B2A">
        <w:rPr>
          <w:lang w:val="en-US"/>
        </w:rPr>
        <w:t xml:space="preserve">realistically </w:t>
      </w:r>
      <w:r w:rsidR="006B0581">
        <w:rPr>
          <w:lang w:val="en-US"/>
        </w:rPr>
        <w:t xml:space="preserve">reflect </w:t>
      </w:r>
      <w:r w:rsidR="00283B3B">
        <w:rPr>
          <w:lang w:val="en-US"/>
        </w:rPr>
        <w:t xml:space="preserve">measured </w:t>
      </w:r>
      <w:r w:rsidR="00CA079C">
        <w:rPr>
          <w:lang w:val="en-US"/>
        </w:rPr>
        <w:t>uncertainties of</w:t>
      </w:r>
      <w:r w:rsidR="00F606DE">
        <w:rPr>
          <w:lang w:val="en-US"/>
        </w:rPr>
        <w:t xml:space="preserve"> ADM1 substrate characterization</w:t>
      </w:r>
      <w:commentRangeStart w:id="142"/>
      <w:r w:rsidR="00155B5A">
        <w:rPr>
          <w:lang w:val="en-US"/>
        </w:rPr>
        <w:t xml:space="preserve">, but </w:t>
      </w:r>
      <w:r w:rsidR="00892683">
        <w:rPr>
          <w:lang w:val="en-US"/>
        </w:rPr>
        <w:t xml:space="preserve">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142"/>
      <w:r w:rsidR="00805B9D">
        <w:rPr>
          <w:rStyle w:val="Kommentarzeichen"/>
        </w:rPr>
        <w:commentReference w:id="142"/>
      </w:r>
      <w:r w:rsidR="100FEDD3" w:rsidRPr="100FEDD3">
        <w:rPr>
          <w:lang w:val="en-US"/>
        </w:rPr>
        <w:t>.</w:t>
      </w:r>
      <w:r w:rsidR="00F606DE">
        <w:rPr>
          <w:lang w:val="en-US"/>
        </w:rPr>
        <w:t xml:space="preserve"> </w:t>
      </w:r>
      <w:commentRangeStart w:id="143"/>
      <w:r w:rsidR="00F606DE" w:rsidRPr="00EF4D0B">
        <w:rPr>
          <w:strike/>
          <w:lang w:val="en-US"/>
          <w:rPrChange w:id="144" w:author="Sören Weinrich" w:date="2025-04-25T14:35:00Z">
            <w:rPr>
              <w:lang w:val="en-US"/>
            </w:rPr>
          </w:rPrChange>
        </w:rPr>
        <w:t xml:space="preserve">Moreover, </w:t>
      </w:r>
      <w:r w:rsidR="00B2251B" w:rsidRPr="00EF4D0B">
        <w:rPr>
          <w:strike/>
          <w:lang w:val="en-US"/>
          <w:rPrChange w:id="145" w:author="Sören Weinrich" w:date="2025-04-25T14:35:00Z">
            <w:rPr>
              <w:lang w:val="en-US"/>
            </w:rPr>
          </w:rPrChange>
        </w:rPr>
        <w:t xml:space="preserve">among the considered substrates, </w:t>
      </w:r>
      <w:r w:rsidR="00CA079C" w:rsidRPr="00EF4D0B">
        <w:rPr>
          <w:strike/>
          <w:lang w:val="en-US"/>
          <w:rPrChange w:id="146" w:author="Sören Weinrich" w:date="2025-04-25T14:35:00Z">
            <w:rPr>
              <w:lang w:val="en-US"/>
            </w:rPr>
          </w:rPrChange>
        </w:rPr>
        <w:t xml:space="preserve">SBS by </w:t>
      </w:r>
      <w:r w:rsidR="00B2251B" w:rsidRPr="00EF4D0B">
        <w:rPr>
          <w:strike/>
          <w:lang w:val="en-US"/>
          <w:rPrChange w:id="147" w:author="Sören Weinrich" w:date="2025-04-25T14:35:00Z">
            <w:rPr>
              <w:lang w:val="en-US"/>
            </w:rPr>
          </w:rPrChange>
        </w:rPr>
        <w:t xml:space="preserve">far </w:t>
      </w:r>
      <w:r w:rsidR="00CA079C" w:rsidRPr="00EF4D0B">
        <w:rPr>
          <w:strike/>
          <w:lang w:val="en-US"/>
          <w:rPrChange w:id="148" w:author="Sören Weinrich" w:date="2025-04-25T14:35:00Z">
            <w:rPr>
              <w:lang w:val="en-US"/>
            </w:rPr>
          </w:rPrChange>
        </w:rPr>
        <w:t xml:space="preserve">shows </w:t>
      </w:r>
      <w:r w:rsidR="00B2251B" w:rsidRPr="00EF4D0B">
        <w:rPr>
          <w:strike/>
          <w:lang w:val="en-US"/>
          <w:rPrChange w:id="149" w:author="Sören Weinrich" w:date="2025-04-25T14:35:00Z">
            <w:rPr>
              <w:lang w:val="en-US"/>
            </w:rPr>
          </w:rPrChange>
        </w:rPr>
        <w:t xml:space="preserve">the highest </w:t>
      </w:r>
      <w:r w:rsidR="00CA079C" w:rsidRPr="00EF4D0B">
        <w:rPr>
          <w:strike/>
          <w:lang w:val="en-US"/>
          <w:rPrChange w:id="150" w:author="Sören Weinrich" w:date="2025-04-25T14:35:00Z">
            <w:rPr>
              <w:lang w:val="en-US"/>
            </w:rPr>
          </w:rPrChange>
        </w:rPr>
        <w:t>CH concentrations</w:t>
      </w:r>
      <w:r w:rsidR="3D37C07F" w:rsidRPr="00EF4D0B">
        <w:rPr>
          <w:strike/>
          <w:lang w:val="en-US"/>
          <w:rPrChange w:id="151" w:author="Sören Weinrich" w:date="2025-04-25T14:35:00Z">
            <w:rPr>
              <w:lang w:val="en-US"/>
            </w:rPr>
          </w:rPrChange>
        </w:rPr>
        <w:t xml:space="preserve">, </w:t>
      </w:r>
      <w:r w:rsidR="00085399" w:rsidRPr="00EF4D0B">
        <w:rPr>
          <w:strike/>
          <w:lang w:val="en-US"/>
          <w:rPrChange w:id="152" w:author="Sören Weinrich" w:date="2025-04-25T14:35:00Z">
            <w:rPr>
              <w:lang w:val="en-US"/>
            </w:rPr>
          </w:rPrChange>
        </w:rPr>
        <w:t xml:space="preserve">and </w:t>
      </w:r>
      <w:r w:rsidR="00B2251B" w:rsidRPr="00EF4D0B">
        <w:rPr>
          <w:strike/>
          <w:lang w:val="en-US"/>
          <w:rPrChange w:id="153" w:author="Sören Weinrich" w:date="2025-04-25T14:35:00Z">
            <w:rPr>
              <w:lang w:val="en-US"/>
            </w:rPr>
          </w:rPrChange>
        </w:rPr>
        <w:t xml:space="preserve">the largest </w:t>
      </w:r>
      <w:r w:rsidR="00FD2ED4" w:rsidRPr="00EF4D0B">
        <w:rPr>
          <w:strike/>
          <w:lang w:val="en-US"/>
          <w:rPrChange w:id="154" w:author="Sören Weinrich" w:date="2025-04-25T14:35:00Z">
            <w:rPr>
              <w:lang w:val="en-US"/>
            </w:rPr>
          </w:rPrChange>
        </w:rPr>
        <w:t xml:space="preserve">measured </w:t>
      </w:r>
      <w:r w:rsidR="3D37C07F" w:rsidRPr="00EF4D0B">
        <w:rPr>
          <w:strike/>
          <w:lang w:val="en-US"/>
          <w:rPrChange w:id="155" w:author="Sören Weinrich" w:date="2025-04-25T14:35:00Z">
            <w:rPr>
              <w:lang w:val="en-US"/>
            </w:rPr>
          </w:rPrChange>
        </w:rPr>
        <w:t>error band.</w:t>
      </w:r>
      <w:r w:rsidR="3D37C07F" w:rsidRPr="3D37C07F">
        <w:rPr>
          <w:lang w:val="en-US"/>
        </w:rPr>
        <w:t xml:space="preserve"> </w:t>
      </w:r>
      <w:commentRangeEnd w:id="143"/>
      <w:r w:rsidR="00EF4D0B">
        <w:rPr>
          <w:rStyle w:val="Kommentarzeichen"/>
        </w:rPr>
        <w:commentReference w:id="143"/>
      </w:r>
      <w:commentRangeStart w:id="156"/>
      <w:r w:rsidR="100FEDD3" w:rsidRPr="100FEDD3">
        <w:rPr>
          <w:lang w:val="en-US"/>
        </w:rPr>
        <w:t xml:space="preserve">The </w:t>
      </w:r>
      <w:r w:rsidR="3D37C07F" w:rsidRPr="3D37C07F">
        <w:rPr>
          <w:lang w:val="en-US"/>
        </w:rPr>
        <w:t xml:space="preserve">impact </w:t>
      </w:r>
      <w:r w:rsidR="100FEDD3" w:rsidRPr="100FEDD3">
        <w:rPr>
          <w:lang w:val="en-US"/>
        </w:rPr>
        <w:t xml:space="preserve">of uncertain substrate characterization on model predictions </w:t>
      </w:r>
      <w:r w:rsidR="00FC5A6E">
        <w:rPr>
          <w:lang w:val="en-US"/>
        </w:rPr>
        <w:t xml:space="preserve">is </w:t>
      </w:r>
      <w:r w:rsidR="3D37C07F" w:rsidRPr="3D37C07F">
        <w:rPr>
          <w:lang w:val="en-US"/>
        </w:rPr>
        <w:t xml:space="preserve">therefore </w:t>
      </w:r>
      <w:r w:rsidR="00FC5A6E">
        <w:rPr>
          <w:lang w:val="en-US"/>
        </w:rPr>
        <w:t>discussed in the following.</w:t>
      </w:r>
      <w:commentRangeEnd w:id="156"/>
      <w:r w:rsidR="00EF4D0B">
        <w:rPr>
          <w:rStyle w:val="Kommentarzeichen"/>
        </w:rPr>
        <w:commentReference w:id="156"/>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0EC1ABEB" w:rsidR="00E902CC" w:rsidRDefault="00A00C64" w:rsidP="00E20419">
      <w:pPr>
        <w:rPr>
          <w:lang w:val="en-US"/>
        </w:rPr>
      </w:pPr>
      <w:r w:rsidRPr="00EE7C73">
        <w:rPr>
          <w:lang w:val="en-US"/>
        </w:rPr>
        <w:t>Influence</w:t>
      </w:r>
      <w:r>
        <w:rPr>
          <w:lang w:val="en-US"/>
        </w:rPr>
        <w:t xml:space="preserve"> of </w:t>
      </w:r>
      <w:r w:rsidR="00EE7C73">
        <w:rPr>
          <w:lang w:val="en-US"/>
        </w:rPr>
        <w:t>uncertain macronutrient influent concentrations becomes evident when considering them 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controller input (feed volume flows), but </w:t>
      </w:r>
      <w:r w:rsidR="00EC6006">
        <w:rPr>
          <w:lang w:val="en-US"/>
        </w:rPr>
        <w:t>with different influent concentrations</w:t>
      </w:r>
      <w:r w:rsidR="0068262E">
        <w:rPr>
          <w:lang w:val="en-US"/>
        </w:rPr>
        <w:t xml:space="preserve">: </w:t>
      </w:r>
      <w:r w:rsidR="00EC6006">
        <w:rPr>
          <w:lang w:val="en-US"/>
        </w:rPr>
        <w:t xml:space="preserve">one with nominal </w:t>
      </w:r>
      <w:r w:rsidR="00F337B4">
        <w:rPr>
          <w:lang w:val="en-US"/>
        </w:rPr>
        <w:t xml:space="preserve">and the other </w:t>
      </w:r>
      <w:r w:rsidR="007E5EBA">
        <w:rPr>
          <w:lang w:val="en-US"/>
        </w:rPr>
        <w:t xml:space="preserve">with </w:t>
      </w:r>
      <w:r w:rsidR="00C200AA">
        <w:rPr>
          <w:lang w:val="en-US"/>
        </w:rPr>
        <w:t>elevated values (</w:t>
      </w:r>
      <w:r w:rsidR="009E4522">
        <w:rPr>
          <w:lang w:val="en-US"/>
        </w:rPr>
        <w:t>nominal + 1 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no plant-model mismatch) at each time step</w:t>
      </w:r>
      <w:r w:rsidR="0097747C">
        <w:rPr>
          <w:lang w:val="en-US"/>
        </w:rPr>
        <w:t>, the second</w:t>
      </w:r>
      <w:r w:rsidR="00F5531E">
        <w:rPr>
          <w:lang w:val="en-US"/>
        </w:rPr>
        <w:t xml:space="preserve"> one</w:t>
      </w:r>
      <w:r w:rsidR="0097747C">
        <w:rPr>
          <w:lang w:val="en-US"/>
        </w:rPr>
        <w:t xml:space="preserve"> was run in open loop</w:t>
      </w:r>
      <w:r w:rsidR="00EE7C73">
        <w:rPr>
          <w:lang w:val="en-US"/>
        </w:rPr>
        <w:t>.</w:t>
      </w:r>
      <w:r w:rsidR="0018629C">
        <w:rPr>
          <w:lang w:val="en-US"/>
        </w:rPr>
        <w:t xml:space="preserve"> This approach was </w:t>
      </w:r>
      <w:r w:rsidR="00BE51E8">
        <w:rPr>
          <w:lang w:val="en-US"/>
        </w:rPr>
        <w:t>applied</w:t>
      </w:r>
      <w:r w:rsidR="0018629C">
        <w:rPr>
          <w:lang w:val="en-US"/>
        </w:rPr>
        <w:t xml:space="preserve"> for all three macronutrients individually</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sidR="00BB7599">
        <w:rPr>
          <w:lang w:val="en-US"/>
        </w:rPr>
        <w:t xml:space="preserve">controller performance </w:t>
      </w:r>
      <w:r w:rsidR="00291873">
        <w:rPr>
          <w:lang w:val="en-US"/>
        </w:rPr>
        <w:t xml:space="preserve">shall b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54035F95" w:rsidR="00D20AD4" w:rsidRDefault="00545535" w:rsidP="00E20419">
      <w:pPr>
        <w:rPr>
          <w:lang w:val="en-US"/>
        </w:rPr>
      </w:pPr>
      <w:r>
        <w:rPr>
          <w:lang w:val="en-US"/>
        </w:rPr>
        <w:t>M</w:t>
      </w:r>
      <w:r w:rsidR="00A75A76">
        <w:rPr>
          <w:lang w:val="en-US"/>
        </w:rPr>
        <w:t>odel</w:t>
      </w:r>
      <w:r w:rsidR="00EE7C73">
        <w:rPr>
          <w:lang w:val="en-US"/>
        </w:rPr>
        <w:t xml:space="preserve"> </w:t>
      </w:r>
      <w:r w:rsidR="004E488C">
        <w:rPr>
          <w:lang w:val="en-US"/>
        </w:rPr>
        <w:t xml:space="preserve">simulations for different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730FD8">
        <w:rPr>
          <w:lang w:val="en-US"/>
        </w:rPr>
        <w:t>nominal</w:t>
      </w:r>
      <w:r w:rsidR="00F5531E">
        <w:rPr>
          <w:lang w:val="en-US"/>
        </w:rPr>
        <w:t xml:space="preserve"> and</w:t>
      </w:r>
      <w:r>
        <w:rPr>
          <w:lang w:val="en-US"/>
        </w:rPr>
        <w:t xml:space="preserve"> </w:t>
      </w:r>
      <w:r w:rsidR="00730FD8">
        <w:rPr>
          <w:lang w:val="en-US"/>
        </w:rPr>
        <w:t>elevated)</w:t>
      </w:r>
      <w:r w:rsidR="000263CA">
        <w:rPr>
          <w:lang w:val="en-US"/>
        </w:rPr>
        <w:t xml:space="preserve"> are shown in the </w:t>
      </w:r>
      <w:r w:rsidR="00854416">
        <w:rPr>
          <w:lang w:val="en-US"/>
        </w:rPr>
        <w:t>SI</w:t>
      </w:r>
      <w:r w:rsidR="004E488C">
        <w:rPr>
          <w:lang w:val="en-US"/>
        </w:rPr>
        <w:t>.</w:t>
      </w:r>
      <w:r w:rsidR="00712922">
        <w:rPr>
          <w:lang w:val="en-US"/>
        </w:rPr>
        <w:t xml:space="preserve"> </w:t>
      </w:r>
      <w:r w:rsidR="005F6B38">
        <w:rPr>
          <w:lang w:val="en-US"/>
        </w:rPr>
        <w:t xml:space="preserve">The </w:t>
      </w:r>
      <w:r w:rsidR="007D1DA5">
        <w:rPr>
          <w:lang w:val="en-US"/>
        </w:rPr>
        <w:t xml:space="preserve">feed volume flows </w:t>
      </w:r>
      <w:r w:rsidR="00F5531E">
        <w:rPr>
          <w:lang w:val="en-US"/>
        </w:rPr>
        <w:t>are almost identical</w:t>
      </w:r>
      <w:r w:rsidR="007D1DA5">
        <w:rPr>
          <w:lang w:val="en-US"/>
        </w:rPr>
        <w:t xml:space="preserve"> for the three cases</w:t>
      </w:r>
      <w:r>
        <w:rPr>
          <w:lang w:val="en-US"/>
        </w:rPr>
        <w:t xml:space="preserve">. Thus, </w:t>
      </w:r>
      <w:r w:rsidR="009A1DF2">
        <w:rPr>
          <w:lang w:val="en-US"/>
        </w:rPr>
        <w:t>only the</w:t>
      </w:r>
      <w:r w:rsidR="008C4CA5">
        <w:rPr>
          <w:lang w:val="en-US"/>
        </w:rPr>
        <w:t xml:space="preserve"> </w:t>
      </w:r>
      <w:commentRangeStart w:id="157"/>
      <w:r w:rsidR="00DD3604">
        <w:rPr>
          <w:lang w:val="en-US"/>
        </w:rPr>
        <w:t>feed volume flows</w:t>
      </w:r>
      <w:commentRangeEnd w:id="157"/>
      <w:r w:rsidR="003E34C0">
        <w:rPr>
          <w:rStyle w:val="Kommentarzeichen"/>
        </w:rPr>
        <w:commentReference w:id="157"/>
      </w:r>
      <w:r w:rsidR="008C4CA5">
        <w:rPr>
          <w:lang w:val="en-US"/>
        </w:rPr>
        <w:t xml:space="preserv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F831273" w:rsidR="004374DD" w:rsidRDefault="00194B2F" w:rsidP="00E20419">
      <w:pPr>
        <w:rPr>
          <w:lang w:val="en-US"/>
        </w:rPr>
      </w:pPr>
      <w:r>
        <w:rPr>
          <w:lang w:val="en-US"/>
        </w:rPr>
        <w:lastRenderedPageBreak/>
        <w:t>T</w:t>
      </w:r>
      <w:r w:rsidR="00736FD8">
        <w:rPr>
          <w:lang w:val="en-US"/>
        </w:rPr>
        <w:t xml:space="preserve">he </w:t>
      </w:r>
      <w:r w:rsidR="00A34C11">
        <w:rPr>
          <w:lang w:val="en-US"/>
        </w:rPr>
        <w:t xml:space="preserve">stron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292554">
        <w:rPr>
          <w:lang w:val="en-US"/>
        </w:rPr>
        <w:t xml:space="preserve"> </w:t>
      </w:r>
      <w:r w:rsidR="00A34C11">
        <w:rPr>
          <w:lang w:val="en-US"/>
        </w:rPr>
        <w:t xml:space="preserve">is </w:t>
      </w:r>
      <w:r w:rsidR="00862FB9">
        <w:rPr>
          <w:lang w:val="en-US"/>
        </w:rPr>
        <w:t xml:space="preserve">lies in </w:t>
      </w:r>
      <w:r w:rsidR="007D7452">
        <w:rPr>
          <w:lang w:val="en-US"/>
        </w:rPr>
        <w:t xml:space="preserve">different </w:t>
      </w:r>
      <w:r w:rsidR="00DD3604">
        <w:rPr>
          <w:lang w:val="en-US"/>
        </w:rPr>
        <w:t>CH</w:t>
      </w:r>
      <w:r w:rsidR="007D7452">
        <w:rPr>
          <w:lang w:val="en-US"/>
        </w:rPr>
        <w:t xml:space="preserve"> values</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410FBD">
        <w:rPr>
          <w:lang w:val="en-US"/>
        </w:rPr>
        <w:t xml:space="preserve">The normalized </w:t>
      </w:r>
      <w:r w:rsidR="003E34C0">
        <w:rPr>
          <w:lang w:val="en-US"/>
        </w:rPr>
        <w:t xml:space="preserve">root </w:t>
      </w:r>
      <w:r w:rsidR="00410FBD">
        <w:rPr>
          <w:lang w:val="en-US"/>
        </w:rPr>
        <w:t>mean squared error (NRMSE)</w:t>
      </w:r>
      <w:commentRangeStart w:id="158"/>
      <w:r w:rsidR="00877227">
        <w:rPr>
          <w:rStyle w:val="Funotenzeichen"/>
          <w:lang w:val="en-US"/>
        </w:rPr>
        <w:footnoteReference w:id="2"/>
      </w:r>
      <w:r w:rsidR="00410FBD">
        <w:rPr>
          <w:lang w:val="en-US"/>
        </w:rPr>
        <w:t xml:space="preserve"> </w:t>
      </w:r>
      <w:commentRangeEnd w:id="158"/>
      <w:r w:rsidR="003E34C0">
        <w:rPr>
          <w:rStyle w:val="Kommentarzeichen"/>
        </w:rPr>
        <w:commentReference w:id="158"/>
      </w:r>
      <w:r w:rsidR="009146E6">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r w:rsidR="00862FB9">
        <w:rPr>
          <w:lang w:val="en-US"/>
        </w:rPr>
        <w:t xml:space="preserve">(nominal &amp; elevated) </w:t>
      </w:r>
      <w:r w:rsidR="00EA0C11">
        <w:rPr>
          <w:lang w:val="en-US"/>
        </w:rPr>
        <w:t xml:space="preserve">of </w:t>
      </w:r>
      <w:r w:rsidR="0020212E">
        <w:rPr>
          <w:lang w:val="en-US"/>
        </w:rPr>
        <w:t xml:space="preserve">methane production </w:t>
      </w:r>
      <w:r w:rsidR="00CE5B21">
        <w:rPr>
          <w:lang w:val="en-US"/>
        </w:rPr>
        <w:t>is</w:t>
      </w:r>
      <w:r w:rsidR="00EA0C11">
        <w:rPr>
          <w:lang w:val="en-US"/>
        </w:rPr>
        <w:t xml:space="preserve"> </w:t>
      </w:r>
      <w:r w:rsidR="00D46B6A" w:rsidRPr="00D46B6A">
        <w:rPr>
          <w:lang w:val="en-US"/>
        </w:rPr>
        <w:t>0.130</w:t>
      </w:r>
      <w:r w:rsidR="00C05FB7">
        <w:rPr>
          <w:lang w:val="en-US"/>
        </w:rPr>
        <w:t xml:space="preserve"> and </w:t>
      </w:r>
      <w:r w:rsidR="00980504" w:rsidRPr="00980504">
        <w:rPr>
          <w:lang w:val="en-US"/>
        </w:rPr>
        <w:t>4</w:t>
      </w:r>
      <w:r w:rsidR="00456010">
        <w:rPr>
          <w:lang w:val="en-US"/>
        </w:rPr>
        <w:t>.3</w:t>
      </w:r>
      <w:r w:rsidR="005B5B98">
        <w:rPr>
          <w:lang w:val="en-US"/>
        </w:rPr>
        <w:t>E-3</w:t>
      </w:r>
      <w:r w:rsidR="00980504" w:rsidRPr="00980504">
        <w:rPr>
          <w:lang w:val="en-US"/>
        </w:rPr>
        <w:t xml:space="preserve"> </w:t>
      </w:r>
      <w:r w:rsidR="00CA4A2F">
        <w:rPr>
          <w:lang w:val="en-US"/>
        </w:rPr>
        <w:t xml:space="preserve">for </w:t>
      </w:r>
      <w:proofErr w:type="spellStart"/>
      <w:r w:rsidR="00CA4A2F">
        <w:rPr>
          <w:lang w:val="en-US"/>
        </w:rPr>
        <w:t>pH.</w:t>
      </w:r>
      <w:proofErr w:type="spellEnd"/>
      <w:r w:rsidR="00CA4A2F">
        <w:rPr>
          <w:lang w:val="en-US"/>
        </w:rPr>
        <w:t xml:space="preserve"> In comparison, </w:t>
      </w:r>
      <w:r w:rsidR="00C261CB">
        <w:rPr>
          <w:lang w:val="en-US"/>
        </w:rPr>
        <w:t xml:space="preserve">varying </w:t>
      </w:r>
      <w:r w:rsidR="002D148E">
        <w:rPr>
          <w:lang w:val="en-US"/>
        </w:rPr>
        <w:t xml:space="preserve">influent concentrations of </w:t>
      </w:r>
      <w:r w:rsidR="00DD3604">
        <w:rPr>
          <w:lang w:val="en-US"/>
        </w:rPr>
        <w:t xml:space="preserve">PR </w:t>
      </w:r>
      <w:r w:rsidR="00895FC4">
        <w:rPr>
          <w:lang w:val="en-US"/>
        </w:rPr>
        <w:t xml:space="preserve">and </w:t>
      </w:r>
      <w:r w:rsidR="00DD3604">
        <w:rPr>
          <w:lang w:val="en-US"/>
        </w:rPr>
        <w:t>LI</w:t>
      </w:r>
      <w:r w:rsidR="00895FC4">
        <w:rPr>
          <w:lang w:val="en-US"/>
        </w:rPr>
        <w:t xml:space="preserve"> </w:t>
      </w:r>
      <w:r w:rsidR="00C261CB">
        <w:rPr>
          <w:lang w:val="en-US"/>
        </w:rPr>
        <w:t xml:space="preserve">by one </w:t>
      </w:r>
      <w:r w:rsidR="001F78BA">
        <w:rPr>
          <w:lang w:val="en-US"/>
        </w:rPr>
        <w:t xml:space="preserve">SD </w:t>
      </w:r>
      <w:r w:rsidR="001667C0">
        <w:rPr>
          <w:lang w:val="en-US"/>
        </w:rPr>
        <w:t>delivers</w:t>
      </w:r>
      <w:r w:rsidR="005C4821">
        <w:rPr>
          <w:lang w:val="en-US"/>
        </w:rPr>
        <w:t xml:space="preserve"> </w:t>
      </w:r>
      <w:r w:rsidR="001F78BA">
        <w:rPr>
          <w:lang w:val="en-US"/>
        </w:rPr>
        <w:t xml:space="preserve">NRMSEs of </w:t>
      </w:r>
      <w:r w:rsidR="00446A5E">
        <w:rPr>
          <w:lang w:val="en-US"/>
        </w:rPr>
        <w:t>9E-3</w:t>
      </w:r>
      <w:r w:rsidR="00EE6FC5" w:rsidRPr="00EE6FC5">
        <w:rPr>
          <w:lang w:val="en-US"/>
        </w:rPr>
        <w:t xml:space="preserve"> </w:t>
      </w:r>
      <w:r w:rsidR="00895FC4">
        <w:rPr>
          <w:lang w:val="en-US"/>
        </w:rPr>
        <w:t xml:space="preserve">and </w:t>
      </w:r>
      <w:r w:rsidR="00F90261" w:rsidRPr="00F90261">
        <w:rPr>
          <w:lang w:val="en-US"/>
        </w:rPr>
        <w:t>1</w:t>
      </w:r>
      <w:r w:rsidR="005B5B98">
        <w:rPr>
          <w:lang w:val="en-US"/>
        </w:rPr>
        <w:t>.3E-3</w:t>
      </w:r>
      <w:r w:rsidR="00AB5971">
        <w:rPr>
          <w:lang w:val="en-US"/>
        </w:rPr>
        <w:t xml:space="preserve"> </w:t>
      </w:r>
      <w:r w:rsidR="005C4821">
        <w:rPr>
          <w:lang w:val="en-US"/>
        </w:rPr>
        <w:t xml:space="preserve">for </w:t>
      </w:r>
      <w:r w:rsidR="00895FC4">
        <w:rPr>
          <w:lang w:val="en-US"/>
        </w:rPr>
        <w:t>methane</w:t>
      </w:r>
      <w:r w:rsidR="001667C0">
        <w:rPr>
          <w:lang w:val="en-US"/>
        </w:rPr>
        <w:t xml:space="preserve"> production</w:t>
      </w:r>
      <w:r w:rsidR="00895FC4">
        <w:rPr>
          <w:lang w:val="en-US"/>
        </w:rPr>
        <w:t xml:space="preserve"> </w:t>
      </w:r>
      <w:r w:rsidR="00AB5971">
        <w:rPr>
          <w:lang w:val="en-US"/>
        </w:rPr>
        <w:t>and</w:t>
      </w:r>
      <w:r w:rsidR="0079290F">
        <w:rPr>
          <w:lang w:val="en-US"/>
        </w:rPr>
        <w:t xml:space="preserve"> </w:t>
      </w:r>
      <w:r w:rsidR="00163338">
        <w:rPr>
          <w:lang w:val="en-US"/>
        </w:rPr>
        <w:t>4E-3</w:t>
      </w:r>
      <w:r w:rsidR="0079290F">
        <w:rPr>
          <w:lang w:val="en-US"/>
        </w:rPr>
        <w:t xml:space="preserve"> and </w:t>
      </w:r>
      <w:r w:rsidR="00E631EF">
        <w:rPr>
          <w:lang w:val="en-US"/>
        </w:rPr>
        <w:t>4</w:t>
      </w:r>
      <w:r w:rsidR="00FE6DA0">
        <w:rPr>
          <w:lang w:val="en-US"/>
        </w:rPr>
        <w:t>.2</w:t>
      </w:r>
      <w:r w:rsidR="00E631EF">
        <w:rPr>
          <w:lang w:val="en-US"/>
        </w:rPr>
        <w:t xml:space="preserve">E-5 for pH, respectively. </w:t>
      </w:r>
    </w:p>
    <w:p w14:paraId="40352FA4" w14:textId="71B2EFF7" w:rsidR="001B10E5" w:rsidRDefault="004374DD" w:rsidP="00E20419">
      <w:pPr>
        <w:rPr>
          <w:lang w:val="en-US"/>
        </w:rPr>
      </w:pPr>
      <w:commentRangeStart w:id="159"/>
      <w:r>
        <w:rPr>
          <w:lang w:val="en-US"/>
        </w:rPr>
        <w:t xml:space="preserve">It was </w:t>
      </w:r>
      <w:r w:rsidR="00862FB9">
        <w:rPr>
          <w:lang w:val="en-US"/>
        </w:rPr>
        <w:t xml:space="preserve">laid out </w:t>
      </w:r>
      <w:r>
        <w:rPr>
          <w:lang w:val="en-US"/>
        </w:rPr>
        <w:t xml:space="preserve">that </w:t>
      </w:r>
      <w:r w:rsidR="00CF3FE7">
        <w:rPr>
          <w:lang w:val="en-US"/>
        </w:rPr>
        <w:t xml:space="preserve">practical </w:t>
      </w:r>
      <w:r>
        <w:rPr>
          <w:lang w:val="en-US"/>
        </w:rPr>
        <w:t xml:space="preserve">influent uncertainty of LI is underestimated by linear uncertainty propagation. </w:t>
      </w:r>
      <w:r w:rsidR="00EA0C11">
        <w:rPr>
          <w:lang w:val="en-US"/>
        </w:rPr>
        <w:t xml:space="preserve">However, even when </w:t>
      </w:r>
      <w:r>
        <w:rPr>
          <w:lang w:val="en-US"/>
        </w:rPr>
        <w:t xml:space="preserve">heavily </w:t>
      </w:r>
      <w:r w:rsidR="00EA0C11">
        <w:rPr>
          <w:lang w:val="en-US"/>
        </w:rPr>
        <w:t xml:space="preserve">increasing </w:t>
      </w:r>
      <w:r>
        <w:rPr>
          <w:lang w:val="en-US"/>
        </w:rPr>
        <w:t xml:space="preserve">the corresponding </w:t>
      </w:r>
      <w:r w:rsidR="00EA0C11">
        <w:rPr>
          <w:lang w:val="en-US"/>
        </w:rPr>
        <w:t xml:space="preserve">number of </w:t>
      </w:r>
      <w:r w:rsidR="00F8409E">
        <w:rPr>
          <w:lang w:val="en-US"/>
        </w:rPr>
        <w:t>SD</w:t>
      </w:r>
      <w:r w:rsidR="00667BDC">
        <w:rPr>
          <w:lang w:val="en-US"/>
        </w:rPr>
        <w:t>s</w:t>
      </w:r>
      <w:r w:rsidR="00F8409E">
        <w:rPr>
          <w:lang w:val="en-US"/>
        </w:rPr>
        <w:t xml:space="preserve"> </w:t>
      </w:r>
      <w:r w:rsidR="00107B5D">
        <w:rPr>
          <w:lang w:val="en-US"/>
        </w:rPr>
        <w:t xml:space="preserve">for LI </w:t>
      </w:r>
      <w:r w:rsidR="00EA0C11">
        <w:rPr>
          <w:lang w:val="en-US"/>
        </w:rPr>
        <w:t xml:space="preserve">to 5, the </w:t>
      </w:r>
      <w:r w:rsidR="00F8409E">
        <w:rPr>
          <w:lang w:val="en-US"/>
        </w:rPr>
        <w:t xml:space="preserve">outcome </w:t>
      </w:r>
      <w:r w:rsidR="00EA0C11">
        <w:rPr>
          <w:lang w:val="en-US"/>
        </w:rPr>
        <w:t xml:space="preserve">remains </w:t>
      </w:r>
      <w:r w:rsidR="00D30633">
        <w:rPr>
          <w:lang w:val="en-US"/>
        </w:rPr>
        <w:t xml:space="preserve">of </w:t>
      </w:r>
      <w:r w:rsidR="00EA0C11">
        <w:rPr>
          <w:lang w:val="en-US"/>
        </w:rPr>
        <w:t>the same</w:t>
      </w:r>
      <w:r w:rsidR="00D30633">
        <w:rPr>
          <w:lang w:val="en-US"/>
        </w:rPr>
        <w:t xml:space="preserve"> quality</w:t>
      </w:r>
      <w:r>
        <w:rPr>
          <w:lang w:val="en-US"/>
        </w:rPr>
        <w:t xml:space="preserve">: </w:t>
      </w:r>
      <w:r w:rsidR="00EA0C11">
        <w:rPr>
          <w:lang w:val="en-US"/>
        </w:rPr>
        <w:t>NRMSE</w:t>
      </w:r>
      <w:r w:rsidR="00D30633">
        <w:rPr>
          <w:lang w:val="en-US"/>
        </w:rPr>
        <w:t>s</w:t>
      </w:r>
      <w:r w:rsidR="00EA0C11">
        <w:rPr>
          <w:lang w:val="en-US"/>
        </w:rPr>
        <w:t xml:space="preserve"> of methane production and pH </w:t>
      </w:r>
      <w:r w:rsidR="009E4916">
        <w:rPr>
          <w:lang w:val="en-US"/>
        </w:rPr>
        <w:t xml:space="preserve">are </w:t>
      </w:r>
      <w:r w:rsidR="000A2596" w:rsidRPr="000A2596">
        <w:rPr>
          <w:lang w:val="en-US"/>
        </w:rPr>
        <w:t>0.0</w:t>
      </w:r>
      <w:r w:rsidR="00162E9E">
        <w:rPr>
          <w:lang w:val="en-US"/>
        </w:rPr>
        <w:t>2</w:t>
      </w:r>
      <w:r w:rsidR="00B61406">
        <w:rPr>
          <w:lang w:val="en-US"/>
        </w:rPr>
        <w:t>0</w:t>
      </w:r>
      <w:r w:rsidR="00107B5D">
        <w:rPr>
          <w:lang w:val="en-US"/>
        </w:rPr>
        <w:t xml:space="preserve"> and </w:t>
      </w:r>
      <w:r w:rsidR="003B73B3">
        <w:rPr>
          <w:lang w:val="en-US"/>
        </w:rPr>
        <w:t>2E-4</w:t>
      </w:r>
      <w:r w:rsidR="00107B5D">
        <w:rPr>
          <w:lang w:val="en-US"/>
        </w:rPr>
        <w:t>,</w:t>
      </w:r>
      <w:r w:rsidR="009E4916">
        <w:rPr>
          <w:lang w:val="en-US"/>
        </w:rPr>
        <w:t xml:space="preserve"> </w:t>
      </w:r>
      <w:r w:rsidR="0052718F">
        <w:rPr>
          <w:lang w:val="en-US"/>
        </w:rPr>
        <w:t xml:space="preserve">which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uncertain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a scenario tree as shown in </w:t>
      </w:r>
      <w:r w:rsidR="00CF1BBF">
        <w:rPr>
          <w:lang w:val="en-US"/>
        </w:rPr>
        <w:t>Fig.</w:t>
      </w:r>
      <w:r w:rsidR="002C29F0">
        <w:rPr>
          <w:lang w:val="en-US"/>
        </w:rPr>
        <w:t xml:space="preserve"> </w:t>
      </w:r>
      <w:r w:rsidR="00DB5801">
        <w:rPr>
          <w:lang w:val="en-US"/>
        </w:rPr>
        <w:t>2 (right)</w:t>
      </w:r>
      <w:r w:rsidR="00105D08">
        <w:rPr>
          <w:lang w:val="en-US"/>
        </w:rPr>
        <w:t>.</w:t>
      </w:r>
      <w:commentRangeEnd w:id="159"/>
      <w:r w:rsidR="00CB3314">
        <w:rPr>
          <w:rStyle w:val="Kommentarzeichen"/>
        </w:rPr>
        <w:commentReference w:id="159"/>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2E3BF11A"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94497B">
        <w:rPr>
          <w:rFonts w:eastAsia="Garamond" w:cs="Garamond"/>
          <w:lang w:val="en-US"/>
        </w:rPr>
        <w:t xml:space="preserve">Dashed </w:t>
      </w:r>
      <w:r w:rsidR="001C7D46">
        <w:rPr>
          <w:rFonts w:eastAsia="Garamond" w:cs="Garamond"/>
          <w:lang w:val="en-US"/>
        </w:rPr>
        <w:t>graphs</w:t>
      </w:r>
      <w:r w:rsidR="0094497B">
        <w:rPr>
          <w:rFonts w:eastAsia="Garamond" w:cs="Garamond"/>
          <w:lang w:val="en-US"/>
        </w:rPr>
        <w:t xml:space="preserve"> </w:t>
      </w:r>
      <w:r w:rsidR="00C43755">
        <w:rPr>
          <w:rFonts w:eastAsia="Garamond" w:cs="Garamond"/>
          <w:lang w:val="en-US"/>
        </w:rPr>
        <w:t xml:space="preserve">show </w:t>
      </w:r>
      <w:r w:rsidR="003C0ED0">
        <w:rPr>
          <w:rFonts w:eastAsia="Garamond" w:cs="Garamond"/>
          <w:lang w:val="en-US"/>
        </w:rPr>
        <w:t xml:space="preserve">controller predictions </w:t>
      </w:r>
      <w:proofErr w:type="gramStart"/>
      <w:r w:rsidR="001C7D46">
        <w:rPr>
          <w:rFonts w:eastAsia="Garamond" w:cs="Garamond"/>
          <w:lang w:val="en-US"/>
        </w:rPr>
        <w:t>3 time</w:t>
      </w:r>
      <w:proofErr w:type="gramEnd"/>
      <w:r w:rsidR="001C7D46">
        <w:rPr>
          <w:rFonts w:eastAsia="Garamond" w:cs="Garamond"/>
          <w:lang w:val="en-US"/>
        </w:rPr>
        <w:t xml:space="preserve"> steps </w:t>
      </w:r>
      <w:r w:rsidR="00FC6EFB">
        <w:rPr>
          <w:rFonts w:eastAsia="Garamond" w:cs="Garamond"/>
          <w:lang w:val="en-US"/>
        </w:rPr>
        <w:t xml:space="preserve">(1.5h) </w:t>
      </w:r>
      <w:r w:rsidR="001C7D46">
        <w:rPr>
          <w:rFonts w:eastAsia="Garamond" w:cs="Garamond"/>
          <w:lang w:val="en-US"/>
        </w:rPr>
        <w:t xml:space="preserve">ahead </w:t>
      </w:r>
      <w:r w:rsidR="003C0ED0">
        <w:rPr>
          <w:rFonts w:eastAsia="Garamond" w:cs="Garamond"/>
          <w:lang w:val="en-US"/>
        </w:rPr>
        <w:t xml:space="preserve">of </w:t>
      </w:r>
      <w:r w:rsidR="00FC6EFB">
        <w:rPr>
          <w:rFonts w:eastAsia="Garamond" w:cs="Garamond"/>
          <w:lang w:val="en-US"/>
        </w:rPr>
        <w:t>e</w:t>
      </w:r>
      <w:r w:rsidR="006F53C9">
        <w:rPr>
          <w:rFonts w:eastAsia="Garamond" w:cs="Garamond"/>
          <w:lang w:val="en-US"/>
        </w:rPr>
        <w:t xml:space="preserve">ach given </w:t>
      </w:r>
      <w:r w:rsidR="00FC6EFB">
        <w:rPr>
          <w:rFonts w:eastAsia="Garamond" w:cs="Garamond"/>
          <w:lang w:val="en-US"/>
        </w:rPr>
        <w:t xml:space="preserve">optimization </w:t>
      </w:r>
      <w:r w:rsidR="006F53C9">
        <w:rPr>
          <w:rFonts w:eastAsia="Garamond" w:cs="Garamond"/>
          <w:lang w:val="en-US"/>
        </w:rPr>
        <w:t>time instance.</w:t>
      </w:r>
      <w:r w:rsidR="00154A8E">
        <w:rPr>
          <w:rFonts w:eastAsia="Garamond" w:cs="Garamond"/>
          <w:lang w:val="en-US"/>
        </w:rPr>
        <w:t xml:space="preserve"> </w:t>
      </w:r>
      <w:r w:rsidR="00FC6EFB">
        <w:rPr>
          <w:rFonts w:eastAsia="Garamond" w:cs="Garamond"/>
          <w:lang w:val="en-US"/>
        </w:rPr>
        <w:t>Further</w:t>
      </w:r>
      <w:r w:rsidR="00154A8E">
        <w:rPr>
          <w:rFonts w:eastAsia="Garamond" w:cs="Garamond"/>
          <w:lang w:val="en-US"/>
        </w:rPr>
        <w:t xml:space="preserve">, </w:t>
      </w:r>
      <w:r w:rsidR="00E43BD9">
        <w:rPr>
          <w:rFonts w:eastAsia="Garamond" w:cs="Garamond"/>
          <w:lang w:val="en-US"/>
        </w:rPr>
        <w:t>p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 xml:space="preserve">elevated values of the scenario tree </w:t>
      </w:r>
      <w:r w:rsidR="00CB3314">
        <w:rPr>
          <w:rFonts w:eastAsia="Garamond" w:cs="Garamond"/>
          <w:lang w:val="en-US"/>
        </w:rPr>
        <w:t>according to</w:t>
      </w:r>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r w:rsidR="00CB3314">
        <w:rPr>
          <w:rFonts w:eastAsia="Garamond" w:cs="Garamond"/>
          <w:lang w:val="en-US"/>
        </w:rPr>
        <w:t xml:space="preserve"> and illustrated in </w:t>
      </w:r>
      <w:bookmarkStart w:id="160" w:name="_Hlk195179818"/>
      <w:r w:rsidR="00FC6EFB">
        <w:rPr>
          <w:rFonts w:eastAsia="Garamond" w:cs="Garamond"/>
          <w:lang w:val="en-US"/>
        </w:rPr>
        <w:t>Fig</w:t>
      </w:r>
      <w:r w:rsidR="000C5245">
        <w:rPr>
          <w:rFonts w:eastAsia="Garamond" w:cs="Garamond"/>
          <w:lang w:val="en-US"/>
        </w:rPr>
        <w:t>.</w:t>
      </w:r>
      <w:r w:rsidR="00FC6EFB">
        <w:rPr>
          <w:rFonts w:eastAsia="Garamond" w:cs="Garamond"/>
          <w:lang w:val="en-US"/>
        </w:rPr>
        <w:t> 1d</w:t>
      </w:r>
      <w:r w:rsidR="00CB3314">
        <w:rPr>
          <w:rFonts w:eastAsia="Garamond" w:cs="Garamond"/>
          <w:lang w:val="en-US"/>
        </w:rPr>
        <w:t xml:space="preserve"> (</w:t>
      </w:r>
      <w:r w:rsidR="00FC6EFB">
        <w:rPr>
          <w:rFonts w:eastAsia="Garamond" w:cs="Garamond"/>
          <w:lang w:val="en-US"/>
        </w:rPr>
        <w:t>plant block</w:t>
      </w:r>
      <w:bookmarkEnd w:id="160"/>
      <w:r w:rsidR="00CB3314">
        <w:rPr>
          <w:rFonts w:eastAsia="Garamond" w:cs="Garamond"/>
          <w:lang w:val="en-US"/>
        </w:rPr>
        <w:t>)</w:t>
      </w:r>
      <w:r w:rsidR="00E43BD9">
        <w:rPr>
          <w:rFonts w:eastAsia="Garamond" w:cs="Garamond"/>
          <w:lang w:val="en-US"/>
        </w:rPr>
        <w:t>.</w:t>
      </w:r>
    </w:p>
    <w:p w14:paraId="636FBEEF" w14:textId="33A3EEFF" w:rsidR="00B728D2" w:rsidRDefault="001D6EAE" w:rsidP="003047E8">
      <w:pPr>
        <w:rPr>
          <w:rFonts w:eastAsia="Garamond" w:cs="Garamond"/>
          <w:lang w:val="en-US"/>
        </w:rPr>
      </w:pPr>
      <w:r>
        <w:rPr>
          <w:rFonts w:eastAsia="Garamond" w:cs="Garamond"/>
          <w:lang w:val="en-US"/>
        </w:rPr>
        <w:t xml:space="preserve">As can be seen in </w:t>
      </w:r>
      <w:r w:rsidR="00725000">
        <w:rPr>
          <w:rFonts w:eastAsia="Garamond" w:cs="Garamond"/>
          <w:lang w:val="en-US"/>
        </w:rPr>
        <w:t xml:space="preserve">the magnification of </w:t>
      </w:r>
      <w:r>
        <w:rPr>
          <w:rFonts w:eastAsia="Garamond" w:cs="Garamond"/>
          <w:lang w:val="en-US"/>
        </w:rPr>
        <w:t xml:space="preserve">the </w:t>
      </w:r>
      <w:r w:rsidR="00B361CE">
        <w:rPr>
          <w:rFonts w:eastAsia="Garamond" w:cs="Garamond"/>
          <w:lang w:val="en-US"/>
        </w:rPr>
        <w:t xml:space="preserve">central </w:t>
      </w:r>
      <w:r>
        <w:rPr>
          <w:rFonts w:eastAsia="Garamond" w:cs="Garamond"/>
          <w:lang w:val="en-US"/>
        </w:rPr>
        <w:t xml:space="preserve">plot window, </w:t>
      </w:r>
      <w:r w:rsidR="00E034DC">
        <w:rPr>
          <w:rFonts w:eastAsia="Garamond" w:cs="Garamond"/>
          <w:lang w:val="en-US"/>
        </w:rPr>
        <w:t xml:space="preserve">convergence for </w:t>
      </w:r>
      <w:r w:rsidR="00424D6C">
        <w:rPr>
          <w:rFonts w:eastAsia="Garamond" w:cs="Garamond"/>
          <w:lang w:val="en-US"/>
        </w:rPr>
        <w:t xml:space="preserve">increasing setpoints is reached </w:t>
      </w:r>
      <w:r w:rsidR="0017183E">
        <w:rPr>
          <w:rFonts w:eastAsia="Garamond" w:cs="Garamond"/>
          <w:lang w:val="en-US"/>
        </w:rPr>
        <w:t xml:space="preserve">almost instantaneously </w:t>
      </w:r>
      <w:r w:rsidR="00E93F7D">
        <w:rPr>
          <w:rFonts w:eastAsia="Garamond" w:cs="Garamond"/>
          <w:lang w:val="en-US"/>
        </w:rPr>
        <w:t>(</w:t>
      </w:r>
      <m:oMath>
        <m:r>
          <w:rPr>
            <w:rFonts w:ascii="Cambria Math" w:eastAsia="Garamond" w:hAnsi="Cambria Math" w:cs="Garamond"/>
            <w:lang w:val="en-US"/>
          </w:rPr>
          <m:t>≪1</m:t>
        </m:r>
      </m:oMath>
      <w:r w:rsidR="00E93F7D">
        <w:rPr>
          <w:rFonts w:eastAsia="Garamond" w:cs="Garamond"/>
          <w:lang w:val="en-US"/>
        </w:rPr>
        <w:t xml:space="preserve"> d)</w:t>
      </w:r>
      <w:r w:rsidR="00AF14E8">
        <w:rPr>
          <w:rFonts w:eastAsia="Garamond" w:cs="Garamond"/>
          <w:lang w:val="en-US"/>
        </w:rPr>
        <w:t xml:space="preserve"> and without overshoot</w:t>
      </w:r>
      <w:r w:rsidR="00E93F7D">
        <w:rPr>
          <w:rFonts w:eastAsia="Garamond" w:cs="Garamond"/>
          <w:lang w:val="en-US"/>
        </w:rPr>
        <w:t xml:space="preserve"> </w:t>
      </w:r>
      <w:r w:rsidR="004B67B6">
        <w:rPr>
          <w:rFonts w:eastAsia="Garamond" w:cs="Garamond"/>
          <w:lang w:val="en-US"/>
        </w:rPr>
        <w:t>in response</w:t>
      </w:r>
      <w:r w:rsidR="0017183E">
        <w:rPr>
          <w:rFonts w:eastAsia="Garamond" w:cs="Garamond"/>
          <w:lang w:val="en-US"/>
        </w:rPr>
        <w:t xml:space="preserve"> to </w:t>
      </w:r>
      <w:r w:rsidR="004C329A">
        <w:rPr>
          <w:rFonts w:eastAsia="Garamond" w:cs="Garamond"/>
          <w:lang w:val="en-US"/>
        </w:rPr>
        <w:t>sudden, heavy feedings of manure and silages</w:t>
      </w:r>
      <w:r w:rsidR="00225200">
        <w:rPr>
          <w:rFonts w:eastAsia="Garamond" w:cs="Garamond"/>
          <w:lang w:val="en-US"/>
        </w:rPr>
        <w:t xml:space="preserve"> (</w:t>
      </w:r>
      <w:r w:rsidR="00567CA6">
        <w:rPr>
          <w:rFonts w:eastAsia="Garamond" w:cs="Garamond"/>
          <w:lang w:val="en-US"/>
        </w:rPr>
        <w:t>top plot window</w:t>
      </w:r>
      <w:r w:rsidR="00225200">
        <w:rPr>
          <w:rFonts w:eastAsia="Garamond" w:cs="Garamond"/>
          <w:lang w:val="en-US"/>
        </w:rPr>
        <w:t>)</w:t>
      </w:r>
      <w:r w:rsidR="00567CA6">
        <w:rPr>
          <w:rFonts w:eastAsia="Garamond" w:cs="Garamond"/>
          <w:lang w:val="en-US"/>
        </w:rPr>
        <w:t xml:space="preserve">. </w:t>
      </w:r>
      <w:r w:rsidR="00115734">
        <w:rPr>
          <w:rFonts w:eastAsia="Garamond" w:cs="Garamond"/>
          <w:lang w:val="en-US"/>
        </w:rPr>
        <w:t xml:space="preserve">In turn, the controller </w:t>
      </w:r>
      <w:r w:rsidR="0015794F">
        <w:rPr>
          <w:rFonts w:eastAsia="Garamond" w:cs="Garamond"/>
          <w:lang w:val="en-US"/>
        </w:rPr>
        <w:t xml:space="preserve">reacts to </w:t>
      </w:r>
      <w:r w:rsidR="00115734">
        <w:rPr>
          <w:rFonts w:eastAsia="Garamond" w:cs="Garamond"/>
          <w:lang w:val="en-US"/>
        </w:rPr>
        <w:t xml:space="preserve">decreasing </w:t>
      </w:r>
      <w:r w:rsidR="00E034DC">
        <w:rPr>
          <w:rFonts w:eastAsia="Garamond" w:cs="Garamond"/>
          <w:lang w:val="en-US"/>
        </w:rPr>
        <w:t xml:space="preserve">setpoints </w:t>
      </w:r>
      <w:r w:rsidR="00A20213">
        <w:rPr>
          <w:rFonts w:eastAsia="Garamond" w:cs="Garamond"/>
          <w:lang w:val="en-US"/>
        </w:rPr>
        <w:t xml:space="preserve">by </w:t>
      </w:r>
      <w:r w:rsidR="00B96E01">
        <w:rPr>
          <w:rFonts w:eastAsia="Garamond" w:cs="Garamond"/>
          <w:lang w:val="en-US"/>
        </w:rPr>
        <w:t xml:space="preserve">entirely </w:t>
      </w:r>
      <w:r w:rsidR="00A20213">
        <w:rPr>
          <w:rFonts w:eastAsia="Garamond" w:cs="Garamond"/>
          <w:lang w:val="en-US"/>
        </w:rPr>
        <w:t xml:space="preserve">stopping </w:t>
      </w:r>
      <w:r w:rsidR="00B96E01">
        <w:rPr>
          <w:rFonts w:eastAsia="Garamond" w:cs="Garamond"/>
          <w:lang w:val="en-US"/>
        </w:rPr>
        <w:t xml:space="preserve">the </w:t>
      </w:r>
      <w:r w:rsidR="00A20213">
        <w:rPr>
          <w:rFonts w:eastAsia="Garamond" w:cs="Garamond"/>
          <w:lang w:val="en-US"/>
        </w:rPr>
        <w:t>feeding</w:t>
      </w:r>
      <w:r w:rsidR="0015794F">
        <w:rPr>
          <w:rFonts w:eastAsia="Garamond" w:cs="Garamond"/>
          <w:lang w:val="en-US"/>
        </w:rPr>
        <w:t xml:space="preserve"> (</w:t>
      </w:r>
      <w:r w:rsidR="00B96E01">
        <w:rPr>
          <w:rFonts w:eastAsia="Garamond" w:cs="Garamond"/>
          <w:lang w:val="en-US"/>
        </w:rPr>
        <w:t>days 6, 9)</w:t>
      </w:r>
      <w:r w:rsidR="004E738A">
        <w:rPr>
          <w:rFonts w:eastAsia="Garamond" w:cs="Garamond"/>
          <w:lang w:val="en-US"/>
        </w:rPr>
        <w:t xml:space="preserve">, which suffices to </w:t>
      </w:r>
      <w:r w:rsidR="00223EA8">
        <w:rPr>
          <w:rFonts w:eastAsia="Garamond" w:cs="Garamond"/>
          <w:lang w:val="en-US"/>
        </w:rPr>
        <w:t>deliver</w:t>
      </w:r>
      <w:r w:rsidR="004E738A">
        <w:rPr>
          <w:rFonts w:eastAsia="Garamond" w:cs="Garamond"/>
          <w:lang w:val="en-US"/>
        </w:rPr>
        <w:t xml:space="preserve"> </w:t>
      </w:r>
      <w:r w:rsidR="00223EA8">
        <w:rPr>
          <w:rFonts w:eastAsia="Garamond" w:cs="Garamond"/>
          <w:lang w:val="en-US"/>
        </w:rPr>
        <w:t xml:space="preserve">convergence </w:t>
      </w:r>
      <w:r w:rsidR="00E034DC">
        <w:rPr>
          <w:rFonts w:eastAsia="Garamond" w:cs="Garamond"/>
          <w:lang w:val="en-US"/>
        </w:rPr>
        <w:t xml:space="preserve">within </w:t>
      </w:r>
      <w:r w:rsidR="00424D6C">
        <w:rPr>
          <w:rFonts w:eastAsia="Garamond" w:cs="Garamond"/>
          <w:lang w:val="en-US"/>
        </w:rPr>
        <w:t>1d.</w:t>
      </w:r>
      <w:r w:rsidR="00EE22A4">
        <w:rPr>
          <w:rFonts w:eastAsia="Garamond" w:cs="Garamond"/>
          <w:lang w:val="en-US"/>
        </w:rPr>
        <w:t xml:space="preserve"> Constant setpoints are maintained by a constant </w:t>
      </w:r>
      <w:r w:rsidR="004E738A">
        <w:rPr>
          <w:rFonts w:eastAsia="Garamond" w:cs="Garamond"/>
          <w:lang w:val="en-US"/>
        </w:rPr>
        <w:t xml:space="preserve">feeding </w:t>
      </w:r>
      <w:r w:rsidR="00EE22A4">
        <w:rPr>
          <w:rFonts w:eastAsia="Garamond" w:cs="Garamond"/>
          <w:lang w:val="en-US"/>
        </w:rPr>
        <w:t>of substrate</w:t>
      </w:r>
      <w:r w:rsidR="008B73EE">
        <w:rPr>
          <w:rFonts w:eastAsia="Garamond" w:cs="Garamond"/>
          <w:lang w:val="en-US"/>
        </w:rPr>
        <w:t xml:space="preserve"> with almost identical </w:t>
      </w:r>
      <w:r w:rsidR="002D06DE">
        <w:rPr>
          <w:rFonts w:eastAsia="Garamond" w:cs="Garamond"/>
          <w:lang w:val="en-US"/>
        </w:rPr>
        <w:t>shares in silages</w:t>
      </w:r>
      <w:r w:rsidR="006A575A">
        <w:rPr>
          <w:rFonts w:eastAsia="Garamond" w:cs="Garamond"/>
          <w:lang w:val="en-US"/>
        </w:rPr>
        <w:t xml:space="preserve"> and about 5 times as much manure. While co-digestion </w:t>
      </w:r>
      <w:r w:rsidR="002875A8">
        <w:rPr>
          <w:rFonts w:eastAsia="Garamond" w:cs="Garamond"/>
          <w:lang w:val="en-US"/>
        </w:rPr>
        <w:t xml:space="preserve">with constant </w:t>
      </w:r>
      <w:r w:rsidR="0013275A">
        <w:rPr>
          <w:rFonts w:eastAsia="Garamond" w:cs="Garamond"/>
          <w:lang w:val="en-US"/>
        </w:rPr>
        <w:t xml:space="preserve">substrate </w:t>
      </w:r>
      <w:r w:rsidR="002875A8">
        <w:rPr>
          <w:rFonts w:eastAsia="Garamond" w:cs="Garamond"/>
          <w:lang w:val="en-US"/>
        </w:rPr>
        <w:t xml:space="preserve">proportions </w:t>
      </w:r>
      <w:r w:rsidR="006A575A">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Content>
          <w:r w:rsidR="0097178E">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5LjIuMSJ9}</w:instrText>
          </w:r>
          <w:r w:rsidR="0097178E">
            <w:rPr>
              <w:rFonts w:eastAsia="Garamond" w:cs="Garamond"/>
              <w:lang w:val="en-US"/>
            </w:rPr>
            <w:fldChar w:fldCharType="separate"/>
          </w:r>
          <w:r w:rsidR="00EC3AAE">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lastRenderedPageBreak/>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small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commentRangeStart w:id="161"/>
          <w:commentRangeStart w:id="162"/>
          <w:r w:rsidR="00DA2475">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1LTE2VDE3OjI2OjQ5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EC3AAE">
            <w:rPr>
              <w:rFonts w:eastAsia="Garamond" w:cs="Garamond"/>
              <w:lang w:val="en-US"/>
            </w:rPr>
            <w:t>(Bonk et al., 2018)</w:t>
          </w:r>
          <w:r w:rsidR="00DA2475">
            <w:rPr>
              <w:rFonts w:eastAsia="Garamond" w:cs="Garamond"/>
              <w:lang w:val="en-US"/>
            </w:rPr>
            <w:fldChar w:fldCharType="end"/>
          </w:r>
          <w:commentRangeEnd w:id="161"/>
          <w:r w:rsidR="00D06A2A">
            <w:rPr>
              <w:rStyle w:val="Kommentarzeichen"/>
            </w:rPr>
            <w:commentReference w:id="161"/>
          </w:r>
          <w:commentRangeEnd w:id="162"/>
          <w:r w:rsidR="00CB3314">
            <w:rPr>
              <w:rStyle w:val="Kommentarzeichen"/>
            </w:rPr>
            <w:commentReference w:id="162"/>
          </w:r>
        </w:sdtContent>
      </w:sdt>
      <w:r w:rsidR="00B222B4">
        <w:rPr>
          <w:rFonts w:eastAsia="Garamond" w:cs="Garamond"/>
          <w:lang w:val="en-US"/>
        </w:rPr>
        <w:t xml:space="preserve">, which </w:t>
      </w:r>
      <w:r w:rsidR="006D0082">
        <w:rPr>
          <w:rFonts w:eastAsia="Garamond" w:cs="Garamond"/>
          <w:lang w:val="en-US"/>
        </w:rPr>
        <w:t>leads to slightly fluctuating gas productions.</w:t>
      </w:r>
      <w:r w:rsidR="003A6892">
        <w:rPr>
          <w:rFonts w:eastAsia="Garamond" w:cs="Garamond"/>
          <w:lang w:val="en-US"/>
        </w:rPr>
        <w:t xml:space="preserve"> The obtained</w:t>
      </w:r>
      <w:r w:rsidR="00B222B4">
        <w:rPr>
          <w:rFonts w:eastAsia="Garamond" w:cs="Garamond"/>
          <w:lang w:val="en-US"/>
        </w:rPr>
        <w:t xml:space="preserve"> simulation</w:t>
      </w:r>
      <w:r w:rsidR="003A6892">
        <w:rPr>
          <w:rFonts w:eastAsia="Garamond" w:cs="Garamond"/>
          <w:lang w:val="en-US"/>
        </w:rPr>
        <w:t xml:space="preserve"> results are, however, a consequence of the formulation of the </w:t>
      </w:r>
      <w:r w:rsidR="00862FB9">
        <w:rPr>
          <w:rFonts w:eastAsia="Garamond" w:cs="Garamond"/>
          <w:lang w:val="en-US"/>
        </w:rPr>
        <w:t>OCP</w:t>
      </w:r>
      <w:r w:rsidR="00566AB6">
        <w:rPr>
          <w:rFonts w:eastAsia="Garamond" w:cs="Garamond"/>
          <w:lang w:val="en-US"/>
        </w:rPr>
        <w:t xml:space="preserve">, which allows </w:t>
      </w:r>
      <w:r w:rsidR="007941D5">
        <w:rPr>
          <w:rFonts w:eastAsia="Garamond" w:cs="Garamond"/>
          <w:lang w:val="en-US"/>
        </w:rPr>
        <w:t xml:space="preserve">the controller </w:t>
      </w:r>
      <w:r w:rsidR="00566AB6">
        <w:rPr>
          <w:rFonts w:eastAsia="Garamond" w:cs="Garamond"/>
          <w:lang w:val="en-US"/>
        </w:rPr>
        <w:t xml:space="preserve">enough degrees of freedom to </w:t>
      </w:r>
      <w:r w:rsidR="003047E8">
        <w:rPr>
          <w:rFonts w:eastAsia="Garamond" w:cs="Garamond"/>
          <w:lang w:val="en-US"/>
        </w:rPr>
        <w:t>deliver indeed constant methane productions.</w:t>
      </w:r>
    </w:p>
    <w:p w14:paraId="22C74201" w14:textId="2CF13330" w:rsidR="003F676E" w:rsidRDefault="003F676E" w:rsidP="00424FB7">
      <w:pPr>
        <w:rPr>
          <w:rFonts w:eastAsia="Garamond" w:cs="Garamond"/>
          <w:lang w:val="en-US"/>
        </w:rPr>
      </w:pPr>
      <w:r>
        <w:rPr>
          <w:rFonts w:eastAsia="Garamond" w:cs="Garamond"/>
          <w:lang w:val="en-US"/>
        </w:rPr>
        <w:t>The pH can be maintained approximately constant</w:t>
      </w:r>
      <w:r w:rsidR="00096A57">
        <w:rPr>
          <w:rFonts w:eastAsia="Garamond" w:cs="Garamond"/>
          <w:lang w:val="en-US"/>
        </w:rPr>
        <w:t xml:space="preserve">, with a pH in the range </w:t>
      </w:r>
      <w:r w:rsidR="00357C14">
        <w:rPr>
          <w:rFonts w:eastAsia="Garamond" w:cs="Garamond"/>
          <w:lang w:val="en-US"/>
        </w:rPr>
        <w:t xml:space="preserve">of </w:t>
      </w:r>
      <w:r w:rsidR="00096A57">
        <w:rPr>
          <w:rFonts w:eastAsia="Garamond" w:cs="Garamond"/>
          <w:lang w:val="en-US"/>
        </w:rPr>
        <w:t>7.3-</w:t>
      </w:r>
      <w:r w:rsidR="00357C14">
        <w:rPr>
          <w:rFonts w:eastAsia="Garamond" w:cs="Garamond"/>
          <w:lang w:val="en-US"/>
        </w:rPr>
        <w:t>7.</w:t>
      </w:r>
      <w:r w:rsidR="0072136C">
        <w:rPr>
          <w:rFonts w:eastAsia="Garamond" w:cs="Garamond"/>
          <w:lang w:val="en-US"/>
        </w:rPr>
        <w:t xml:space="preserve">7, </w:t>
      </w:r>
      <w:r w:rsidR="00615766">
        <w:rPr>
          <w:rFonts w:eastAsia="Garamond" w:cs="Garamond"/>
          <w:lang w:val="en-US"/>
        </w:rPr>
        <w:t xml:space="preserve">and the most significant drop at </w:t>
      </w:r>
      <w:r w:rsidR="00542B90">
        <w:rPr>
          <w:rFonts w:eastAsia="Garamond" w:cs="Garamond"/>
          <w:lang w:val="en-US"/>
        </w:rPr>
        <w:t xml:space="preserve">a </w:t>
      </w:r>
      <w:r w:rsidR="00615766">
        <w:rPr>
          <w:rFonts w:eastAsia="Garamond" w:cs="Garamond"/>
          <w:lang w:val="en-US"/>
        </w:rPr>
        <w:t xml:space="preserve">feeding spike at time </w:t>
      </w:r>
      <w:r w:rsidR="005D7FFB">
        <w:rPr>
          <w:rFonts w:eastAsia="Garamond" w:cs="Garamond"/>
          <w:lang w:val="en-US"/>
        </w:rPr>
        <w:t xml:space="preserve">day 3. </w:t>
      </w:r>
      <w:commentRangeStart w:id="163"/>
      <w:r w:rsidR="005D7FFB">
        <w:rPr>
          <w:rFonts w:eastAsia="Garamond" w:cs="Garamond"/>
          <w:lang w:val="en-US"/>
        </w:rPr>
        <w:t xml:space="preserve">Moreover, </w:t>
      </w:r>
      <w:r w:rsidR="00424FB7">
        <w:rPr>
          <w:rFonts w:eastAsia="Garamond" w:cs="Garamond"/>
          <w:lang w:val="en-US"/>
        </w:rPr>
        <w:t xml:space="preserve">the process is constantly in a state of ammonia inhibition, with an ammonia inhibition factor (inhibition 3 in bottom subplot) of about 0.3. However, since the other two inhibition factors of nitrogen limitation and pH (inhibition 1 and 2) are retained at about 1, the process remains stable. Stable process operation at diminished levels of ammonia inhibition factors have also been reported by </w:t>
      </w:r>
      <w:sdt>
        <w:sdtPr>
          <w:rPr>
            <w:rFonts w:eastAsia="Garamond" w:cs="Garamond"/>
            <w:lang w:val="en-US"/>
          </w:rPr>
          <w:alias w:val="To edit, see citavi.com/edit"/>
          <w:tag w:val="CitaviPlaceholder#b84130d6-a025-4c0e-baa1-2e72149cd1ed"/>
          <w:id w:val="124124280"/>
          <w:placeholder>
            <w:docPart w:val="DefaultPlaceholder_-1854013440"/>
          </w:placeholder>
        </w:sdtPr>
        <w:sdtContent>
          <w:r w:rsidR="00424FB7">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OS4yLjEifQ==}</w:instrText>
          </w:r>
          <w:r w:rsidR="00424FB7">
            <w:rPr>
              <w:rFonts w:eastAsia="Garamond" w:cs="Garamond"/>
              <w:lang w:val="en-US"/>
            </w:rPr>
            <w:fldChar w:fldCharType="separate"/>
          </w:r>
          <w:r w:rsidR="00EC3AAE">
            <w:rPr>
              <w:rFonts w:eastAsia="Garamond" w:cs="Garamond"/>
              <w:lang w:val="en-US"/>
            </w:rPr>
            <w:t>Weinrich et al.</w:t>
          </w:r>
          <w:r w:rsidR="00424FB7">
            <w:rPr>
              <w:rFonts w:eastAsia="Garamond" w:cs="Garamond"/>
              <w:lang w:val="en-US"/>
            </w:rPr>
            <w:fldChar w:fldCharType="end"/>
          </w:r>
        </w:sdtContent>
      </w:sdt>
      <w:r w:rsidR="00424FB7">
        <w:rPr>
          <w:rFonts w:eastAsia="Garamond" w:cs="Garamond"/>
          <w:lang w:val="en-US"/>
        </w:rPr>
        <w:t xml:space="preserve"> </w:t>
      </w:r>
      <w:sdt>
        <w:sdtPr>
          <w:rPr>
            <w:rFonts w:eastAsia="Garamond" w:cs="Garamond"/>
            <w:lang w:val="en-US"/>
          </w:rPr>
          <w:alias w:val="To edit, see citavi.com/edit"/>
          <w:tag w:val="CitaviPlaceholder#b10c1797-6231-4c88-807d-04fe6404f85f"/>
          <w:id w:val="-1959948797"/>
          <w:placeholder>
            <w:docPart w:val="DefaultPlaceholder_-1854013440"/>
          </w:placeholder>
        </w:sdtPr>
        <w:sdtContent>
          <w:r w:rsidR="00424FB7">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5LjIuMSJ9}</w:instrText>
          </w:r>
          <w:r w:rsidR="00424FB7">
            <w:rPr>
              <w:rFonts w:eastAsia="Garamond" w:cs="Garamond"/>
              <w:lang w:val="en-US"/>
            </w:rPr>
            <w:fldChar w:fldCharType="separate"/>
          </w:r>
          <w:r w:rsidR="00EC3AAE">
            <w:rPr>
              <w:rFonts w:eastAsia="Garamond" w:cs="Garamond"/>
              <w:lang w:val="en-US"/>
            </w:rPr>
            <w:t>(2021)</w:t>
          </w:r>
          <w:r w:rsidR="00424FB7">
            <w:rPr>
              <w:rFonts w:eastAsia="Garamond" w:cs="Garamond"/>
              <w:lang w:val="en-US"/>
            </w:rPr>
            <w:fldChar w:fldCharType="end"/>
          </w:r>
          <w:commentRangeEnd w:id="163"/>
          <w:r w:rsidR="00C308D6">
            <w:rPr>
              <w:rStyle w:val="Kommentarzeichen"/>
            </w:rPr>
            <w:commentReference w:id="163"/>
          </w:r>
        </w:sdtContent>
      </w:sdt>
      <w:r w:rsidR="00424FB7">
        <w:rPr>
          <w:rFonts w:eastAsia="Garamond" w:cs="Garamond"/>
          <w:lang w:val="en-US"/>
        </w:rPr>
        <w:t>.</w:t>
      </w:r>
    </w:p>
    <w:p w14:paraId="1CF11B9B" w14:textId="0C6C6391" w:rsidR="00B946D8" w:rsidRDefault="4246EA89" w:rsidP="00CB653A">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t) could be rejected well through the controller by adequately reducing the feeding of silages, as can be seen in the magnification in the top subplot. Note that the total gas production diminishes during disturbances. However, the control error of methane production remained in the range of </w:t>
      </w:r>
      <w:r w:rsidR="790BE8CC" w:rsidRPr="790BE8CC">
        <w:rPr>
          <w:rFonts w:eastAsia="Garamond" w:cs="Garamond"/>
          <w:lang w:val="en-US"/>
        </w:rPr>
        <w:t>0-</w:t>
      </w:r>
      <w:r w:rsidRPr="4246EA89">
        <w:rPr>
          <w:rFonts w:eastAsia="Garamond" w:cs="Garamond"/>
          <w:lang w:val="en-US"/>
        </w:rPr>
        <w:t>2 m</w:t>
      </w:r>
      <w:r w:rsidRPr="4246EA89">
        <w:rPr>
          <w:rFonts w:eastAsia="Garamond" w:cs="Garamond"/>
          <w:vertAlign w:val="superscript"/>
          <w:lang w:val="en-US"/>
        </w:rPr>
        <w:t>3</w:t>
      </w:r>
      <w:r w:rsidRPr="4246EA89">
        <w:rPr>
          <w:rFonts w:eastAsia="Garamond" w:cs="Garamond"/>
          <w:lang w:val="en-US"/>
        </w:rPr>
        <w:t xml:space="preserve"> d</w:t>
      </w:r>
      <w:r w:rsidRPr="4246EA89">
        <w:rPr>
          <w:rFonts w:eastAsia="Garamond" w:cs="Garamond"/>
          <w:vertAlign w:val="superscript"/>
          <w:lang w:val="en-US"/>
        </w:rPr>
        <w:t>-1</w:t>
      </w:r>
      <w:r w:rsidRPr="4246EA89">
        <w:rPr>
          <w:rFonts w:eastAsia="Garamond" w:cs="Garamond"/>
          <w:lang w:val="en-US"/>
        </w:rPr>
        <w:t xml:space="preserve"> which occurred during the strongest disturbance feeding (days 13-17), shown in the corresponding magnification. The run time for the entire simulation of 30 d took only 2 min. This would clearly allow real-time application and underscores the numerical efficiency through 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5AF4EA3B" w:rsidR="00873C55" w:rsidRDefault="00B946D8" w:rsidP="00897864">
      <w:pPr>
        <w:rPr>
          <w:rFonts w:eastAsia="Garamond" w:cs="Garamond"/>
          <w:lang w:val="en-US"/>
        </w:rPr>
      </w:pPr>
      <w:commentRangeStart w:id="164"/>
      <w:commentRangeStart w:id="165"/>
      <w:commentRangeStart w:id="166"/>
      <w:r>
        <w:rPr>
          <w:rFonts w:eastAsia="Garamond" w:cs="Garamond"/>
          <w:lang w:val="en-US"/>
        </w:rPr>
        <w:t>Overall</w:t>
      </w:r>
      <w:commentRangeEnd w:id="164"/>
      <w:r>
        <w:rPr>
          <w:rStyle w:val="Kommentarzeichen"/>
        </w:rPr>
        <w:commentReference w:id="164"/>
      </w:r>
      <w:commentRangeEnd w:id="165"/>
      <w:r w:rsidR="00022375">
        <w:rPr>
          <w:rStyle w:val="Kommentarzeichen"/>
        </w:rPr>
        <w:commentReference w:id="165"/>
      </w:r>
      <w:r>
        <w:rPr>
          <w:rFonts w:eastAsia="Garamond" w:cs="Garamond"/>
          <w:lang w:val="en-US"/>
        </w:rPr>
        <w:t xml:space="preserve">, the controller </w:t>
      </w:r>
      <w:r w:rsidR="00E922EC">
        <w:rPr>
          <w:rFonts w:eastAsia="Garamond" w:cs="Garamond"/>
          <w:lang w:val="en-US"/>
        </w:rPr>
        <w:t>successfully tracked changing 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in </w:t>
      </w:r>
      <w:r w:rsidR="00E922EC">
        <w:rPr>
          <w:rFonts w:eastAsia="Garamond" w:cs="Garamond"/>
          <w:lang w:val="en-US"/>
        </w:rPr>
        <w:t xml:space="preserve">a </w:t>
      </w:r>
      <w:r w:rsidR="00230A76">
        <w:rPr>
          <w:rFonts w:eastAsia="Garamond" w:cs="Garamond"/>
          <w:lang w:val="en-US"/>
        </w:rPr>
        <w:t xml:space="preserve">stable fashion 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and despite disturbance</w:t>
      </w:r>
      <w:r w:rsidR="005A6740">
        <w:rPr>
          <w:rFonts w:eastAsia="Garamond" w:cs="Garamond"/>
          <w:lang w:val="en-US"/>
        </w:rPr>
        <w:t xml:space="preserve"> feeding of varying amplitude</w:t>
      </w:r>
      <w:r w:rsidR="00E44043">
        <w:rPr>
          <w:rFonts w:eastAsia="Garamond" w:cs="Garamond"/>
          <w:lang w:val="en-US"/>
        </w:rPr>
        <w:t xml:space="preserve">. </w:t>
      </w:r>
      <w:r w:rsidR="00897864">
        <w:rPr>
          <w:rFonts w:eastAsia="Garamond" w:cs="Garamond"/>
          <w:lang w:val="en-US"/>
        </w:rPr>
        <w:t xml:space="preserve">This in turn requires that </w:t>
      </w:r>
      <w:r w:rsidR="00E40F9A">
        <w:rPr>
          <w:rFonts w:eastAsia="Garamond" w:cs="Garamond"/>
          <w:lang w:val="en-US"/>
        </w:rPr>
        <w:t>continuous inflow of substrates 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Moreover, state feedback was assumed, which </w:t>
      </w:r>
      <w:r w:rsidR="006709BA">
        <w:rPr>
          <w:rFonts w:eastAsia="Garamond" w:cs="Garamond"/>
          <w:lang w:val="en-US"/>
        </w:rPr>
        <w:t>would require</w:t>
      </w:r>
      <w:r w:rsidR="00B66E2F">
        <w:rPr>
          <w:rFonts w:eastAsia="Garamond" w:cs="Garamond"/>
          <w:lang w:val="en-US"/>
        </w:rPr>
        <w:t xml:space="preserve"> a high model fidelity (</w:t>
      </w:r>
      <w:r w:rsidR="00BD0C35">
        <w:rPr>
          <w:rFonts w:eastAsia="Garamond" w:cs="Garamond"/>
          <w:lang w:val="en-US"/>
        </w:rPr>
        <w:t xml:space="preserve">and </w:t>
      </w:r>
      <w:r w:rsidR="00B66E2F">
        <w:rPr>
          <w:rFonts w:eastAsia="Garamond" w:cs="Garamond"/>
          <w:lang w:val="en-US"/>
        </w:rPr>
        <w:t xml:space="preserve">thus a </w:t>
      </w:r>
      <w:r w:rsidR="00BD0C35">
        <w:rPr>
          <w:rFonts w:eastAsia="Garamond" w:cs="Garamond"/>
          <w:lang w:val="en-US"/>
        </w:rPr>
        <w:t>low plant-model mismatch</w:t>
      </w:r>
      <w:r w:rsidR="00B66E2F">
        <w:rPr>
          <w:rFonts w:eastAsia="Garamond" w:cs="Garamond"/>
          <w:lang w:val="en-US"/>
        </w:rPr>
        <w:t>) in reality</w:t>
      </w:r>
      <w:r w:rsidR="00CB653A">
        <w:rPr>
          <w:rFonts w:eastAsia="Garamond" w:cs="Garamond"/>
          <w:lang w:val="en-US"/>
        </w:rPr>
        <w:t>.</w:t>
      </w:r>
      <w:commentRangeEnd w:id="166"/>
      <w:r w:rsidR="00022375">
        <w:rPr>
          <w:rStyle w:val="Kommentarzeichen"/>
        </w:rPr>
        <w:commentReference w:id="166"/>
      </w:r>
    </w:p>
    <w:p w14:paraId="321D0C59" w14:textId="11A9DB8E" w:rsidR="00B02161" w:rsidRDefault="77A2C42C" w:rsidP="00D304E0">
      <w:pPr>
        <w:pStyle w:val="berschrift3"/>
        <w:rPr>
          <w:lang w:val="en-US"/>
        </w:rPr>
      </w:pPr>
      <w:bookmarkStart w:id="167" w:name="_tkocxpr8ahno"/>
      <w:bookmarkEnd w:id="167"/>
      <w:r w:rsidRPr="77A2C42C">
        <w:rPr>
          <w:lang w:val="en-US"/>
        </w:rPr>
        <w:t>3.</w:t>
      </w:r>
      <w:r w:rsidR="009E324F">
        <w:rPr>
          <w:lang w:val="en-US"/>
        </w:rPr>
        <w:t>3</w:t>
      </w:r>
      <w:r w:rsidRPr="77A2C42C">
        <w:rPr>
          <w:lang w:val="en-US"/>
        </w:rPr>
        <w:t>.2 Save gas storage levels during cogeneration</w:t>
      </w:r>
    </w:p>
    <w:p w14:paraId="6C0D6AB7" w14:textId="0505A2F5" w:rsidR="00163A52" w:rsidRDefault="0043400C" w:rsidP="003D7CEF">
      <w:pPr>
        <w:rPr>
          <w:rFonts w:eastAsia="Garamond" w:cs="Garamond"/>
          <w:color w:val="000000" w:themeColor="text1"/>
          <w:szCs w:val="24"/>
          <w:lang w:val="en-US"/>
        </w:rPr>
      </w:pPr>
      <w:r>
        <w:rPr>
          <w:rFonts w:eastAsia="Garamond" w:cs="Garamond"/>
          <w:color w:val="000000" w:themeColor="text1"/>
          <w:szCs w:val="24"/>
          <w:lang w:val="en-US"/>
        </w:rPr>
        <w:t xml:space="preserve">System performance during cogeneration is shown in </w:t>
      </w:r>
      <w:r w:rsidR="00CF1BBF">
        <w:rPr>
          <w:rFonts w:eastAsia="Garamond" w:cs="Garamond"/>
          <w:color w:val="000000" w:themeColor="text1"/>
          <w:szCs w:val="24"/>
          <w:lang w:val="en-US"/>
        </w:rPr>
        <w:t>Fig.</w:t>
      </w:r>
      <w:r>
        <w:rPr>
          <w:rFonts w:eastAsia="Garamond" w:cs="Garamond"/>
          <w:color w:val="000000" w:themeColor="text1"/>
          <w:szCs w:val="24"/>
          <w:lang w:val="en-US"/>
        </w:rPr>
        <w:t xml:space="preserve"> </w:t>
      </w:r>
      <w:r w:rsidR="005E61ED">
        <w:rPr>
          <w:rFonts w:eastAsia="Garamond" w:cs="Garamond"/>
          <w:color w:val="000000" w:themeColor="text1"/>
          <w:szCs w:val="24"/>
          <w:lang w:val="en-US"/>
        </w:rPr>
        <w:t>5</w:t>
      </w:r>
      <w:r w:rsidR="00B15288">
        <w:rPr>
          <w:rFonts w:eastAsia="Garamond" w:cs="Garamond"/>
          <w:color w:val="000000" w:themeColor="text1"/>
          <w:szCs w:val="24"/>
          <w:lang w:val="en-US"/>
        </w:rPr>
        <w:t xml:space="preserve"> by means of optimized substrate feeds,</w:t>
      </w:r>
      <w:r w:rsidR="00786011">
        <w:rPr>
          <w:rFonts w:eastAsia="Garamond" w:cs="Garamond"/>
          <w:color w:val="000000" w:themeColor="text1"/>
          <w:szCs w:val="24"/>
          <w:lang w:val="en-US"/>
        </w:rPr>
        <w:t xml:space="preserve"> disturbance feedings</w:t>
      </w:r>
      <w:r w:rsidR="0005587B">
        <w:rPr>
          <w:rFonts w:eastAsia="Garamond" w:cs="Garamond"/>
          <w:color w:val="000000" w:themeColor="text1"/>
          <w:szCs w:val="24"/>
          <w:lang w:val="en-US"/>
        </w:rPr>
        <w:t xml:space="preserve"> and</w:t>
      </w:r>
      <w:r w:rsidR="00786011">
        <w:rPr>
          <w:rFonts w:eastAsia="Garamond" w:cs="Garamond"/>
          <w:color w:val="000000" w:themeColor="text1"/>
          <w:szCs w:val="24"/>
          <w:lang w:val="en-US"/>
        </w:rPr>
        <w:t xml:space="preserve"> </w:t>
      </w:r>
      <w:r w:rsidR="004E3AF5">
        <w:rPr>
          <w:rFonts w:eastAsia="Garamond" w:cs="Garamond"/>
          <w:color w:val="000000" w:themeColor="text1"/>
          <w:szCs w:val="24"/>
          <w:lang w:val="en-US"/>
        </w:rPr>
        <w:t>GS filling level</w:t>
      </w:r>
      <w:r w:rsidR="00B15288">
        <w:rPr>
          <w:rFonts w:eastAsia="Garamond" w:cs="Garamond"/>
          <w:color w:val="000000" w:themeColor="text1"/>
          <w:szCs w:val="24"/>
          <w:lang w:val="en-US"/>
        </w:rPr>
        <w:t xml:space="preserve"> </w:t>
      </w:r>
      <w:r w:rsidR="004E3AF5">
        <w:rPr>
          <w:rFonts w:eastAsia="Garamond" w:cs="Garamond"/>
          <w:color w:val="000000" w:themeColor="text1"/>
          <w:szCs w:val="24"/>
          <w:lang w:val="en-US"/>
        </w:rPr>
        <w:t xml:space="preserve">as well as </w:t>
      </w:r>
      <w:r w:rsidR="0005587B">
        <w:rPr>
          <w:rFonts w:eastAsia="Garamond" w:cs="Garamond"/>
          <w:color w:val="000000" w:themeColor="text1"/>
          <w:szCs w:val="24"/>
          <w:lang w:val="en-US"/>
        </w:rPr>
        <w:t xml:space="preserve">characteristic </w:t>
      </w:r>
      <w:r w:rsidR="00786011">
        <w:rPr>
          <w:rFonts w:eastAsia="Garamond" w:cs="Garamond"/>
          <w:color w:val="000000" w:themeColor="text1"/>
          <w:szCs w:val="24"/>
          <w:lang w:val="en-US"/>
        </w:rPr>
        <w:t>AD process</w:t>
      </w:r>
      <w:r w:rsidR="0092238C">
        <w:rPr>
          <w:rFonts w:eastAsia="Garamond" w:cs="Garamond"/>
          <w:color w:val="000000" w:themeColor="text1"/>
          <w:szCs w:val="24"/>
          <w:lang w:val="en-US"/>
        </w:rPr>
        <w:t xml:space="preserve"> variables </w:t>
      </w:r>
      <w:r w:rsidR="0005587B">
        <w:rPr>
          <w:rFonts w:eastAsia="Garamond" w:cs="Garamond"/>
          <w:color w:val="000000" w:themeColor="text1"/>
          <w:szCs w:val="24"/>
          <w:lang w:val="en-US"/>
        </w:rPr>
        <w:t xml:space="preserve">(such as </w:t>
      </w:r>
      <w:r w:rsidR="004E3AF5">
        <w:rPr>
          <w:rFonts w:eastAsia="Garamond" w:cs="Garamond"/>
          <w:color w:val="000000" w:themeColor="text1"/>
          <w:szCs w:val="24"/>
          <w:lang w:val="en-US"/>
        </w:rPr>
        <w:t>gas production</w:t>
      </w:r>
      <w:r w:rsidR="0092238C">
        <w:rPr>
          <w:rFonts w:eastAsia="Garamond" w:cs="Garamond"/>
          <w:color w:val="000000" w:themeColor="text1"/>
          <w:szCs w:val="24"/>
          <w:lang w:val="en-US"/>
        </w:rPr>
        <w:t xml:space="preserve">, pH </w:t>
      </w:r>
      <w:r w:rsidR="0092238C" w:rsidRPr="0092238C">
        <w:rPr>
          <w:rFonts w:eastAsia="Garamond" w:cs="Garamond"/>
          <w:color w:val="000000" w:themeColor="text1"/>
          <w:szCs w:val="24"/>
          <w:lang w:val="en-US"/>
        </w:rPr>
        <w:t xml:space="preserve">and </w:t>
      </w:r>
      <w:r w:rsidR="0005587B">
        <w:rPr>
          <w:rFonts w:eastAsia="Garamond" w:cs="Garamond"/>
          <w:color w:val="000000" w:themeColor="text1"/>
          <w:szCs w:val="24"/>
          <w:lang w:val="en-US"/>
        </w:rPr>
        <w:t xml:space="preserve">microbial </w:t>
      </w:r>
      <w:r w:rsidR="0092238C" w:rsidRPr="0092238C">
        <w:rPr>
          <w:rFonts w:eastAsia="Garamond" w:cs="Garamond"/>
          <w:color w:val="000000" w:themeColor="text1"/>
          <w:szCs w:val="24"/>
          <w:lang w:val="en-US"/>
        </w:rPr>
        <w:t>inhibition</w:t>
      </w:r>
      <w:r w:rsidR="0005587B">
        <w:rPr>
          <w:rFonts w:eastAsia="Garamond" w:cs="Garamond"/>
          <w:color w:val="000000" w:themeColor="text1"/>
          <w:szCs w:val="24"/>
          <w:lang w:val="en-US"/>
        </w:rPr>
        <w:t>)</w:t>
      </w:r>
      <w:r w:rsidR="0092238C" w:rsidRPr="0092238C">
        <w:rPr>
          <w:rFonts w:eastAsia="Garamond" w:cs="Garamond"/>
          <w:color w:val="000000" w:themeColor="text1"/>
          <w:szCs w:val="24"/>
          <w:lang w:val="en-US"/>
        </w:rPr>
        <w:t>.</w:t>
      </w:r>
      <w:r w:rsidR="00CD5BB5">
        <w:rPr>
          <w:rFonts w:eastAsia="Garamond" w:cs="Garamond"/>
          <w:color w:val="000000" w:themeColor="text1"/>
          <w:szCs w:val="24"/>
          <w:lang w:val="en-US"/>
        </w:rPr>
        <w:t xml:space="preserve"> </w:t>
      </w:r>
      <w:r w:rsidR="008C14BD">
        <w:rPr>
          <w:rFonts w:eastAsia="Garamond" w:cs="Garamond"/>
          <w:color w:val="000000" w:themeColor="text1"/>
          <w:szCs w:val="24"/>
          <w:lang w:val="en-US"/>
        </w:rPr>
        <w:t>The GS filling limits are maintained despite process uncertainty and</w:t>
      </w:r>
      <w:r w:rsidR="0054630B">
        <w:rPr>
          <w:rFonts w:eastAsia="Garamond" w:cs="Garamond"/>
          <w:color w:val="000000" w:themeColor="text1"/>
          <w:szCs w:val="24"/>
          <w:lang w:val="en-US"/>
        </w:rPr>
        <w:t xml:space="preserve"> </w:t>
      </w:r>
      <w:r w:rsidR="008C14BD">
        <w:rPr>
          <w:rFonts w:eastAsia="Garamond" w:cs="Garamond"/>
          <w:color w:val="000000" w:themeColor="text1"/>
          <w:szCs w:val="24"/>
          <w:lang w:val="en-US"/>
        </w:rPr>
        <w:t>disturbances, hence constraint</w:t>
      </w:r>
      <w:r w:rsidR="00446553">
        <w:rPr>
          <w:rFonts w:eastAsia="Garamond" w:cs="Garamond"/>
          <w:color w:val="000000" w:themeColor="text1"/>
          <w:szCs w:val="24"/>
          <w:lang w:val="en-US"/>
        </w:rPr>
        <w:t>s</w:t>
      </w:r>
      <w:r w:rsidR="008C14BD">
        <w:rPr>
          <w:rFonts w:eastAsia="Garamond" w:cs="Garamond"/>
          <w:color w:val="000000" w:themeColor="text1"/>
          <w:szCs w:val="24"/>
          <w:lang w:val="en-US"/>
        </w:rPr>
        <w:t xml:space="preserve"> </w:t>
      </w:r>
      <w:r w:rsidR="00446553">
        <w:rPr>
          <w:rFonts w:eastAsia="Garamond" w:cs="Garamond"/>
          <w:color w:val="000000" w:themeColor="text1"/>
          <w:szCs w:val="24"/>
          <w:lang w:val="en-US"/>
        </w:rPr>
        <w:t>are</w:t>
      </w:r>
      <w:r w:rsidR="008C14BD">
        <w:rPr>
          <w:rFonts w:eastAsia="Garamond" w:cs="Garamond"/>
          <w:color w:val="000000" w:themeColor="text1"/>
          <w:szCs w:val="24"/>
          <w:lang w:val="en-US"/>
        </w:rPr>
        <w:t xml:space="preserve"> robustly satisfied. </w:t>
      </w:r>
      <w:r w:rsidR="00CD5BB5">
        <w:rPr>
          <w:rFonts w:eastAsia="Garamond" w:cs="Garamond"/>
          <w:color w:val="000000" w:themeColor="text1"/>
          <w:szCs w:val="24"/>
          <w:lang w:val="en-US"/>
        </w:rPr>
        <w:t>Uncertainty values of controller and plant were assigned as described in Sec. 3.3.1</w:t>
      </w:r>
      <w:r w:rsidR="00016385">
        <w:rPr>
          <w:rFonts w:eastAsia="Garamond" w:cs="Garamond"/>
          <w:color w:val="000000" w:themeColor="text1"/>
          <w:szCs w:val="24"/>
          <w:lang w:val="en-US"/>
        </w:rPr>
        <w:t xml:space="preserve"> with hyperparameters as per Tab. 2</w:t>
      </w:r>
      <w:r w:rsidR="00CD5BB5">
        <w:rPr>
          <w:rFonts w:eastAsia="Garamond" w:cs="Garamond"/>
          <w:color w:val="000000" w:themeColor="text1"/>
          <w:szCs w:val="24"/>
          <w:lang w:val="en-US"/>
        </w:rPr>
        <w:t>.</w:t>
      </w:r>
    </w:p>
    <w:p w14:paraId="38086A98" w14:textId="0596DF1B" w:rsidR="00A148EB" w:rsidRDefault="003246AD" w:rsidP="003D7CEF">
      <w:pPr>
        <w:rPr>
          <w:rFonts w:eastAsia="Garamond" w:cs="Garamond"/>
          <w:color w:val="000000" w:themeColor="text1"/>
          <w:lang w:val="en-US"/>
        </w:rPr>
      </w:pPr>
      <w:r w:rsidRPr="1F64E27A">
        <w:rPr>
          <w:rFonts w:eastAsia="Garamond" w:cs="Garamond"/>
          <w:color w:val="000000" w:themeColor="text1"/>
          <w:lang w:val="en-US"/>
        </w:rPr>
        <w:t xml:space="preserve">Compared to setpoint tracking described previously, </w:t>
      </w:r>
      <w:r w:rsidR="00BF5816" w:rsidRPr="1F64E27A">
        <w:rPr>
          <w:rFonts w:eastAsia="Garamond" w:cs="Garamond"/>
          <w:color w:val="000000" w:themeColor="text1"/>
          <w:lang w:val="en-US"/>
        </w:rPr>
        <w:t xml:space="preserve">the resulting optimal feeding pattern differs significantly: </w:t>
      </w:r>
      <w:r w:rsidR="005B073A" w:rsidRPr="1F64E27A">
        <w:rPr>
          <w:rFonts w:eastAsia="Garamond" w:cs="Garamond"/>
          <w:color w:val="000000" w:themeColor="text1"/>
          <w:lang w:val="en-US"/>
        </w:rPr>
        <w:t>most of the time, the substrate feed is zero</w:t>
      </w:r>
      <w:r w:rsidR="00DD4C15" w:rsidRPr="1F64E27A">
        <w:rPr>
          <w:rFonts w:eastAsia="Garamond" w:cs="Garamond"/>
          <w:color w:val="000000" w:themeColor="text1"/>
          <w:lang w:val="en-US"/>
        </w:rPr>
        <w:t>. O</w:t>
      </w:r>
      <w:r w:rsidR="009602BB" w:rsidRPr="1F64E27A">
        <w:rPr>
          <w:rFonts w:eastAsia="Garamond" w:cs="Garamond"/>
          <w:color w:val="000000" w:themeColor="text1"/>
          <w:lang w:val="en-US"/>
        </w:rPr>
        <w:t xml:space="preserve">nly at distinct times, large </w:t>
      </w:r>
      <w:r w:rsidR="009602BB" w:rsidRPr="1F64E27A">
        <w:rPr>
          <w:rFonts w:eastAsia="Garamond" w:cs="Garamond"/>
          <w:color w:val="000000" w:themeColor="text1"/>
          <w:lang w:val="en-US"/>
        </w:rPr>
        <w:lastRenderedPageBreak/>
        <w:t xml:space="preserve">dosages of </w:t>
      </w:r>
      <w:r w:rsidR="1DC2B988" w:rsidRPr="1DC2B988">
        <w:rPr>
          <w:rFonts w:eastAsia="Garamond" w:cs="Garamond"/>
          <w:color w:val="000000" w:themeColor="text1"/>
          <w:lang w:val="en-US"/>
        </w:rPr>
        <w:t>CM</w:t>
      </w:r>
      <w:r w:rsidR="778F5ABB" w:rsidRPr="778F5ABB">
        <w:rPr>
          <w:rFonts w:eastAsia="Garamond" w:cs="Garamond"/>
          <w:color w:val="000000" w:themeColor="text1"/>
          <w:lang w:val="en-US"/>
        </w:rPr>
        <w:t xml:space="preserve"> </w:t>
      </w:r>
      <w:r w:rsidR="796B0E03" w:rsidRPr="796B0E03">
        <w:rPr>
          <w:rFonts w:eastAsia="Garamond" w:cs="Garamond"/>
          <w:color w:val="000000" w:themeColor="text1"/>
          <w:lang w:val="en-US"/>
        </w:rPr>
        <w:t>and SBS</w:t>
      </w:r>
      <w:r w:rsidR="009602BB" w:rsidRPr="1F64E27A">
        <w:rPr>
          <w:rFonts w:eastAsia="Garamond" w:cs="Garamond"/>
          <w:color w:val="000000" w:themeColor="text1"/>
          <w:lang w:val="en-US"/>
        </w:rPr>
        <w:t xml:space="preserve"> are added</w:t>
      </w:r>
      <w:r w:rsidR="00225E55" w:rsidRPr="1F64E27A">
        <w:rPr>
          <w:rFonts w:eastAsia="Garamond" w:cs="Garamond"/>
          <w:color w:val="000000" w:themeColor="text1"/>
          <w:lang w:val="en-US"/>
        </w:rPr>
        <w:t xml:space="preserve"> </w:t>
      </w:r>
      <w:r w:rsidR="00BF5F50" w:rsidRPr="1F64E27A">
        <w:rPr>
          <w:rFonts w:eastAsia="Garamond" w:cs="Garamond"/>
          <w:color w:val="000000" w:themeColor="text1"/>
          <w:lang w:val="en-US"/>
        </w:rPr>
        <w:t>within short intervals</w:t>
      </w:r>
      <w:r w:rsidR="796B0E03" w:rsidRPr="796B0E03">
        <w:rPr>
          <w:rFonts w:eastAsia="Garamond" w:cs="Garamond"/>
          <w:color w:val="000000" w:themeColor="text1"/>
          <w:lang w:val="en-US"/>
        </w:rPr>
        <w:t>.</w:t>
      </w:r>
      <w:r w:rsidR="00BF5F50" w:rsidRPr="1F64E27A">
        <w:rPr>
          <w:rFonts w:eastAsia="Garamond" w:cs="Garamond"/>
          <w:color w:val="000000" w:themeColor="text1"/>
          <w:lang w:val="en-US"/>
        </w:rPr>
        <w:t xml:space="preserve"> </w:t>
      </w:r>
      <w:commentRangeStart w:id="168"/>
      <w:r w:rsidR="3679E535" w:rsidRPr="3679E535">
        <w:rPr>
          <w:rFonts w:eastAsia="Garamond" w:cs="Garamond"/>
          <w:color w:val="000000" w:themeColor="text1"/>
          <w:lang w:val="en-US"/>
        </w:rPr>
        <w:t xml:space="preserve">The other two </w:t>
      </w:r>
      <w:r w:rsidR="0054630B">
        <w:rPr>
          <w:rFonts w:eastAsia="Garamond" w:cs="Garamond"/>
          <w:color w:val="000000" w:themeColor="text1"/>
          <w:lang w:val="en-US"/>
        </w:rPr>
        <w:t>available</w:t>
      </w:r>
      <w:r w:rsidR="0054630B" w:rsidRPr="3679E535">
        <w:rPr>
          <w:rFonts w:eastAsia="Garamond" w:cs="Garamond"/>
          <w:color w:val="000000" w:themeColor="text1"/>
          <w:lang w:val="en-US"/>
        </w:rPr>
        <w:t xml:space="preserve"> </w:t>
      </w:r>
      <w:r w:rsidR="3679E535" w:rsidRPr="3679E535">
        <w:rPr>
          <w:rFonts w:eastAsia="Garamond" w:cs="Garamond"/>
          <w:color w:val="000000" w:themeColor="text1"/>
          <w:lang w:val="en-US"/>
        </w:rPr>
        <w:t xml:space="preserve">substrates </w:t>
      </w:r>
      <w:proofErr w:type="spellStart"/>
      <w:r w:rsidR="3679E535" w:rsidRPr="3679E535">
        <w:rPr>
          <w:rFonts w:eastAsia="Garamond" w:cs="Garamond"/>
          <w:color w:val="000000" w:themeColor="text1"/>
          <w:lang w:val="en-US"/>
        </w:rPr>
        <w:t>GrS</w:t>
      </w:r>
      <w:proofErr w:type="spellEnd"/>
      <w:r w:rsidR="3679E535" w:rsidRPr="3679E535">
        <w:rPr>
          <w:rFonts w:eastAsia="Garamond" w:cs="Garamond"/>
          <w:color w:val="000000" w:themeColor="text1"/>
          <w:lang w:val="en-US"/>
        </w:rPr>
        <w:t xml:space="preserve"> and </w:t>
      </w:r>
      <w:r w:rsidR="00BC48B2">
        <w:rPr>
          <w:rFonts w:eastAsia="Garamond" w:cs="Garamond"/>
          <w:color w:val="000000" w:themeColor="text1"/>
          <w:lang w:val="en-US"/>
        </w:rPr>
        <w:t>M</w:t>
      </w:r>
      <w:r w:rsidR="0D4D8EE9" w:rsidRPr="0D4D8EE9">
        <w:rPr>
          <w:rFonts w:eastAsia="Garamond" w:cs="Garamond"/>
          <w:color w:val="000000" w:themeColor="text1"/>
          <w:lang w:val="en-US"/>
        </w:rPr>
        <w:t>S are not fed</w:t>
      </w:r>
      <w:r w:rsidR="0BB4F885" w:rsidRPr="0BB4F885">
        <w:rPr>
          <w:rFonts w:eastAsia="Garamond" w:cs="Garamond"/>
          <w:color w:val="000000" w:themeColor="text1"/>
          <w:lang w:val="en-US"/>
        </w:rPr>
        <w:t xml:space="preserve"> at </w:t>
      </w:r>
      <w:r w:rsidR="1205458D" w:rsidRPr="1205458D">
        <w:rPr>
          <w:rFonts w:eastAsia="Garamond" w:cs="Garamond"/>
          <w:color w:val="000000" w:themeColor="text1"/>
          <w:lang w:val="en-US"/>
        </w:rPr>
        <w:t>all</w:t>
      </w:r>
      <w:r w:rsidR="0D4D8EE9" w:rsidRPr="0D4D8EE9">
        <w:rPr>
          <w:rFonts w:eastAsia="Garamond" w:cs="Garamond"/>
          <w:color w:val="000000" w:themeColor="text1"/>
          <w:lang w:val="en-US"/>
        </w:rPr>
        <w:t>.</w:t>
      </w:r>
      <w:r w:rsidR="3679E535" w:rsidRPr="3679E535">
        <w:rPr>
          <w:rFonts w:eastAsia="Garamond" w:cs="Garamond"/>
          <w:color w:val="000000" w:themeColor="text1"/>
          <w:lang w:val="en-US"/>
        </w:rPr>
        <w:t xml:space="preserve"> </w:t>
      </w:r>
      <w:commentRangeEnd w:id="168"/>
      <w:r w:rsidR="00454D9E">
        <w:rPr>
          <w:rStyle w:val="Kommentarzeichen"/>
        </w:rPr>
        <w:commentReference w:id="168"/>
      </w:r>
      <w:r w:rsidR="00BF5F50" w:rsidRPr="1F64E27A">
        <w:rPr>
          <w:rFonts w:eastAsia="Garamond" w:cs="Garamond"/>
          <w:color w:val="000000" w:themeColor="text1"/>
          <w:lang w:val="en-US"/>
        </w:rPr>
        <w:t>CM</w:t>
      </w:r>
      <w:r w:rsidR="006B0EB6" w:rsidRPr="1F64E27A">
        <w:rPr>
          <w:rFonts w:eastAsia="Garamond" w:cs="Garamond"/>
          <w:color w:val="000000" w:themeColor="text1"/>
          <w:lang w:val="en-US"/>
        </w:rPr>
        <w:t xml:space="preserve"> often reaches the </w:t>
      </w:r>
      <w:r w:rsidR="60E43141" w:rsidRPr="60E43141">
        <w:rPr>
          <w:rFonts w:eastAsia="Garamond" w:cs="Garamond"/>
          <w:color w:val="000000" w:themeColor="text1"/>
          <w:lang w:val="en-US"/>
        </w:rPr>
        <w:t>upper limit of the</w:t>
      </w:r>
      <w:r w:rsidR="006B0EB6" w:rsidRPr="1F64E27A">
        <w:rPr>
          <w:rFonts w:eastAsia="Garamond" w:cs="Garamond"/>
          <w:color w:val="000000" w:themeColor="text1"/>
          <w:lang w:val="en-US"/>
        </w:rPr>
        <w:t xml:space="preserve"> </w:t>
      </w:r>
      <w:r w:rsidR="00F23367" w:rsidRPr="1F64E27A">
        <w:rPr>
          <w:rFonts w:eastAsia="Garamond" w:cs="Garamond"/>
          <w:color w:val="000000" w:themeColor="text1"/>
          <w:lang w:val="en-US"/>
        </w:rPr>
        <w:t>allowed feed volume flow of 450 m</w:t>
      </w:r>
      <w:r w:rsidR="00F23367" w:rsidRPr="1F64E27A">
        <w:rPr>
          <w:rFonts w:eastAsia="Garamond" w:cs="Garamond"/>
          <w:color w:val="000000" w:themeColor="text1"/>
          <w:vertAlign w:val="superscript"/>
          <w:lang w:val="en-US"/>
        </w:rPr>
        <w:t>3</w:t>
      </w:r>
      <w:r w:rsidR="00F23367" w:rsidRPr="1F64E27A">
        <w:rPr>
          <w:rFonts w:eastAsia="Garamond" w:cs="Garamond"/>
          <w:color w:val="000000" w:themeColor="text1"/>
          <w:lang w:val="en-US"/>
        </w:rPr>
        <w:t xml:space="preserve"> d</w:t>
      </w:r>
      <w:r w:rsidR="00E30E09" w:rsidRPr="1F64E27A">
        <w:rPr>
          <w:rFonts w:eastAsia="Garamond" w:cs="Garamond"/>
          <w:color w:val="000000" w:themeColor="text1"/>
          <w:vertAlign w:val="superscript"/>
          <w:lang w:val="en-US"/>
        </w:rPr>
        <w:t>-1</w:t>
      </w:r>
      <w:r w:rsidR="00E30E09" w:rsidRPr="1F64E27A">
        <w:rPr>
          <w:rFonts w:eastAsia="Garamond" w:cs="Garamond"/>
          <w:color w:val="000000" w:themeColor="text1"/>
          <w:lang w:val="en-US"/>
        </w:rPr>
        <w:t xml:space="preserve">, especially during the first five days. </w:t>
      </w:r>
      <w:r w:rsidR="003D7CEF">
        <w:rPr>
          <w:lang w:val="en-US"/>
        </w:rPr>
        <w:t>R</w:t>
      </w:r>
      <w:r w:rsidR="00CF0421" w:rsidRPr="1F64E27A">
        <w:rPr>
          <w:rFonts w:eastAsia="Garamond" w:cs="Garamond"/>
          <w:color w:val="000000" w:themeColor="text1"/>
          <w:lang w:val="en-US"/>
        </w:rPr>
        <w:t xml:space="preserve">ight after feeding peaks, the gas production increases sharply, </w:t>
      </w:r>
      <w:r w:rsidR="00AF3465" w:rsidRPr="1F64E27A">
        <w:rPr>
          <w:rFonts w:eastAsia="Garamond" w:cs="Garamond"/>
          <w:color w:val="000000" w:themeColor="text1"/>
          <w:lang w:val="en-US"/>
        </w:rPr>
        <w:t xml:space="preserve">while </w:t>
      </w:r>
      <w:r w:rsidR="000B233E" w:rsidRPr="1F64E27A">
        <w:rPr>
          <w:rFonts w:eastAsia="Garamond" w:cs="Garamond"/>
          <w:color w:val="000000" w:themeColor="text1"/>
          <w:lang w:val="en-US"/>
        </w:rPr>
        <w:t xml:space="preserve">SBS leads to more distinct increases in gas production than CM. </w:t>
      </w:r>
      <w:commentRangeStart w:id="169"/>
      <w:r w:rsidR="000B233E" w:rsidRPr="1F64E27A">
        <w:rPr>
          <w:rFonts w:eastAsia="Garamond" w:cs="Garamond"/>
          <w:color w:val="000000" w:themeColor="text1"/>
          <w:lang w:val="en-US"/>
        </w:rPr>
        <w:t xml:space="preserve">Most of the time, feeding peaks occur </w:t>
      </w:r>
      <w:r w:rsidR="007962BB" w:rsidRPr="1F64E27A">
        <w:rPr>
          <w:rFonts w:eastAsia="Garamond" w:cs="Garamond"/>
          <w:color w:val="000000" w:themeColor="text1"/>
          <w:lang w:val="en-US"/>
        </w:rPr>
        <w:t xml:space="preserve">at the beginning of CHP operation, which depletes the </w:t>
      </w:r>
      <w:r w:rsidR="000F5F44" w:rsidRPr="1F64E27A">
        <w:rPr>
          <w:rFonts w:eastAsia="Garamond" w:cs="Garamond"/>
          <w:color w:val="000000" w:themeColor="text1"/>
          <w:lang w:val="en-US"/>
        </w:rPr>
        <w:t>GS.</w:t>
      </w:r>
      <w:r w:rsidR="00057059"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The GS is emptied </w:t>
      </w:r>
      <w:r w:rsidR="00021C95" w:rsidRPr="1F64E27A">
        <w:rPr>
          <w:rFonts w:eastAsia="Garamond" w:cs="Garamond"/>
          <w:color w:val="000000" w:themeColor="text1"/>
          <w:lang w:val="en-US"/>
        </w:rPr>
        <w:t xml:space="preserve">due to CHP operation twice </w:t>
      </w:r>
      <w:r w:rsidR="00813707" w:rsidRPr="1F64E27A">
        <w:rPr>
          <w:rFonts w:eastAsia="Garamond" w:cs="Garamond"/>
          <w:color w:val="000000" w:themeColor="text1"/>
          <w:lang w:val="en-US"/>
        </w:rPr>
        <w:t xml:space="preserve">a day </w:t>
      </w:r>
      <w:r w:rsidR="00021C95" w:rsidRPr="1F64E27A">
        <w:rPr>
          <w:rFonts w:eastAsia="Garamond" w:cs="Garamond"/>
          <w:color w:val="000000" w:themeColor="text1"/>
          <w:lang w:val="en-US"/>
        </w:rPr>
        <w:t xml:space="preserve">and </w:t>
      </w:r>
      <w:r w:rsidR="00682889" w:rsidRPr="1F64E27A">
        <w:rPr>
          <w:rFonts w:eastAsia="Garamond" w:cs="Garamond"/>
          <w:color w:val="000000" w:themeColor="text1"/>
          <w:lang w:val="en-US"/>
        </w:rPr>
        <w:t xml:space="preserve">3 times </w:t>
      </w:r>
      <w:r w:rsidR="00021C95" w:rsidRPr="1F64E27A">
        <w:rPr>
          <w:rFonts w:eastAsia="Garamond" w:cs="Garamond"/>
          <w:color w:val="000000" w:themeColor="text1"/>
          <w:lang w:val="en-US"/>
        </w:rPr>
        <w:t>on Sundays</w:t>
      </w:r>
      <w:r w:rsidR="0005587B">
        <w:rPr>
          <w:rFonts w:eastAsia="Garamond" w:cs="Garamond"/>
          <w:color w:val="000000" w:themeColor="text1"/>
          <w:lang w:val="en-US"/>
        </w:rPr>
        <w:t xml:space="preserve"> (</w:t>
      </w:r>
      <w:r w:rsidR="0054630B">
        <w:rPr>
          <w:rFonts w:eastAsia="Garamond" w:cs="Garamond"/>
          <w:color w:val="000000" w:themeColor="text1"/>
          <w:lang w:val="en-US"/>
        </w:rPr>
        <w:t>Fig. 1b</w:t>
      </w:r>
      <w:r w:rsidR="0005587B">
        <w:rPr>
          <w:rFonts w:eastAsia="Garamond" w:cs="Garamond"/>
          <w:color w:val="000000" w:themeColor="text1"/>
          <w:lang w:val="en-US"/>
        </w:rPr>
        <w:t>)</w:t>
      </w:r>
      <w:r w:rsidR="00610F2F" w:rsidRPr="1F64E27A">
        <w:rPr>
          <w:rFonts w:eastAsia="Garamond" w:cs="Garamond"/>
          <w:color w:val="000000" w:themeColor="text1"/>
          <w:lang w:val="en-US"/>
        </w:rPr>
        <w:t xml:space="preserve">. Moreover, </w:t>
      </w:r>
      <w:r w:rsidR="00682889" w:rsidRPr="1F64E27A">
        <w:rPr>
          <w:rFonts w:eastAsia="Garamond" w:cs="Garamond"/>
          <w:color w:val="000000" w:themeColor="text1"/>
          <w:lang w:val="en-US"/>
        </w:rPr>
        <w:t xml:space="preserve">the </w:t>
      </w:r>
      <w:r w:rsidR="00610F2F" w:rsidRPr="1F64E27A">
        <w:rPr>
          <w:rFonts w:eastAsia="Garamond" w:cs="Garamond"/>
          <w:color w:val="000000" w:themeColor="text1"/>
          <w:lang w:val="en-US"/>
        </w:rPr>
        <w:t>GS is depleted</w:t>
      </w:r>
      <w:r w:rsidR="00021C95"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less on the weekend than during the week, with around 14 vs. 9 h of CHP on-times. </w:t>
      </w:r>
      <w:r w:rsidR="000E54FA" w:rsidRPr="1F64E27A">
        <w:rPr>
          <w:rFonts w:eastAsia="Garamond" w:cs="Garamond"/>
          <w:color w:val="000000" w:themeColor="text1"/>
          <w:lang w:val="en-US"/>
        </w:rPr>
        <w:t xml:space="preserve">Therefore, it is </w:t>
      </w:r>
      <w:r w:rsidR="00701720" w:rsidRPr="1F64E27A">
        <w:rPr>
          <w:rFonts w:eastAsia="Garamond" w:cs="Garamond"/>
          <w:color w:val="000000" w:themeColor="text1"/>
          <w:lang w:val="en-US"/>
        </w:rPr>
        <w:t>plausible</w:t>
      </w:r>
      <w:r w:rsidR="000E54FA" w:rsidRPr="1F64E27A">
        <w:rPr>
          <w:rFonts w:eastAsia="Garamond" w:cs="Garamond"/>
          <w:color w:val="000000" w:themeColor="text1"/>
          <w:lang w:val="en-US"/>
        </w:rPr>
        <w:t xml:space="preserve"> that </w:t>
      </w:r>
      <w:r w:rsidR="009A1037" w:rsidRPr="1F64E27A">
        <w:rPr>
          <w:rFonts w:eastAsia="Garamond" w:cs="Garamond"/>
          <w:color w:val="000000" w:themeColor="text1"/>
          <w:lang w:val="en-US"/>
        </w:rPr>
        <w:t>the</w:t>
      </w:r>
      <w:r w:rsidR="000E54FA" w:rsidRPr="1F64E27A">
        <w:rPr>
          <w:rFonts w:eastAsia="Garamond" w:cs="Garamond"/>
          <w:color w:val="000000" w:themeColor="text1"/>
          <w:lang w:val="en-US"/>
        </w:rPr>
        <w:t xml:space="preserve"> highest GS filling levels can be observed </w:t>
      </w:r>
      <w:r w:rsidR="002D18FD" w:rsidRPr="1F64E27A">
        <w:rPr>
          <w:rFonts w:eastAsia="Garamond" w:cs="Garamond"/>
          <w:color w:val="000000" w:themeColor="text1"/>
          <w:lang w:val="en-US"/>
        </w:rPr>
        <w:t>on</w:t>
      </w:r>
      <w:r w:rsidR="000E54FA" w:rsidRPr="1F64E27A">
        <w:rPr>
          <w:rFonts w:eastAsia="Garamond" w:cs="Garamond"/>
          <w:color w:val="000000" w:themeColor="text1"/>
          <w:lang w:val="en-US"/>
        </w:rPr>
        <w:t xml:space="preserve"> the weekends, i.e. </w:t>
      </w:r>
      <w:r w:rsidR="00BD1D61" w:rsidRPr="1F64E27A">
        <w:rPr>
          <w:rFonts w:eastAsia="Garamond" w:cs="Garamond"/>
          <w:color w:val="000000" w:themeColor="text1"/>
          <w:lang w:val="en-US"/>
        </w:rPr>
        <w:t xml:space="preserve">at </w:t>
      </w:r>
      <w:r w:rsidR="000E54FA" w:rsidRPr="1F64E27A">
        <w:rPr>
          <w:rFonts w:eastAsia="Garamond" w:cs="Garamond"/>
          <w:color w:val="000000" w:themeColor="text1"/>
          <w:lang w:val="en-US"/>
        </w:rPr>
        <w:t xml:space="preserve">multiples of 6 and 7 days, </w:t>
      </w:r>
      <w:r w:rsidR="002D18FD" w:rsidRPr="1F64E27A">
        <w:rPr>
          <w:rFonts w:eastAsia="Garamond" w:cs="Garamond"/>
          <w:color w:val="000000" w:themeColor="text1"/>
          <w:lang w:val="en-US"/>
        </w:rPr>
        <w:t>as</w:t>
      </w:r>
      <w:r w:rsidR="000E54FA" w:rsidRPr="1F64E27A">
        <w:rPr>
          <w:rFonts w:eastAsia="Garamond" w:cs="Garamond"/>
          <w:color w:val="000000" w:themeColor="text1"/>
          <w:lang w:val="en-US"/>
        </w:rPr>
        <w:t xml:space="preserve"> the </w:t>
      </w:r>
      <w:r w:rsidR="000F52F0" w:rsidRPr="1F64E27A">
        <w:rPr>
          <w:rFonts w:eastAsia="Garamond" w:cs="Garamond"/>
          <w:color w:val="000000" w:themeColor="text1"/>
          <w:lang w:val="en-US"/>
        </w:rPr>
        <w:t>simulation start</w:t>
      </w:r>
      <w:r w:rsidR="002D18FD" w:rsidRPr="1F64E27A">
        <w:rPr>
          <w:rFonts w:eastAsia="Garamond" w:cs="Garamond"/>
          <w:color w:val="000000" w:themeColor="text1"/>
          <w:lang w:val="en-US"/>
        </w:rPr>
        <w:t>s</w:t>
      </w:r>
      <w:r w:rsidR="000F52F0" w:rsidRPr="1F64E27A">
        <w:rPr>
          <w:rFonts w:eastAsia="Garamond" w:cs="Garamond"/>
          <w:color w:val="000000" w:themeColor="text1"/>
          <w:lang w:val="en-US"/>
        </w:rPr>
        <w:t xml:space="preserve"> </w:t>
      </w:r>
      <w:r w:rsidR="00B43F8C" w:rsidRPr="1F64E27A">
        <w:rPr>
          <w:rFonts w:eastAsia="Garamond" w:cs="Garamond"/>
          <w:color w:val="000000" w:themeColor="text1"/>
          <w:lang w:val="en-US"/>
        </w:rPr>
        <w:t>with</w:t>
      </w:r>
      <w:r w:rsidR="000F52F0" w:rsidRPr="1F64E27A">
        <w:rPr>
          <w:rFonts w:eastAsia="Garamond" w:cs="Garamond"/>
          <w:color w:val="000000" w:themeColor="text1"/>
          <w:lang w:val="en-US"/>
        </w:rPr>
        <w:t xml:space="preserve"> Monday.</w:t>
      </w:r>
      <w:commentRangeEnd w:id="169"/>
      <w:r w:rsidR="001D2E0C">
        <w:rPr>
          <w:rStyle w:val="Kommentarzeichen"/>
        </w:rPr>
        <w:commentReference w:id="169"/>
      </w:r>
    </w:p>
    <w:p w14:paraId="4881C384" w14:textId="687E1504" w:rsidR="00606155" w:rsidRDefault="1BBEFA5A" w:rsidP="1BBEFA5A">
      <w:pPr>
        <w:rPr>
          <w:rFonts w:eastAsia="Garamond" w:cs="Garamond"/>
          <w:color w:val="000000" w:themeColor="text1"/>
          <w:lang w:val="en-US"/>
        </w:rPr>
      </w:pPr>
      <w:r w:rsidRPr="1BBEFA5A">
        <w:rPr>
          <w:rFonts w:eastAsia="Garamond" w:cs="Garamond"/>
          <w:color w:val="000000" w:themeColor="text1"/>
          <w:lang w:val="en-US"/>
        </w:rPr>
        <w:t xml:space="preserve">However, this predictable feeding pattern is distorted by disturbance feedings, e.g. around day 6.5: the GS approaches the filling limit almost up to the soft constraint at 95% (as shown in the magnification) when the CHP </w:t>
      </w:r>
      <w:r w:rsidR="007F07F1">
        <w:rPr>
          <w:rFonts w:eastAsia="Garamond" w:cs="Garamond"/>
          <w:color w:val="000000" w:themeColor="text1"/>
          <w:lang w:val="en-US"/>
        </w:rPr>
        <w:t xml:space="preserve">unit </w:t>
      </w:r>
      <w:r w:rsidRPr="1BBEFA5A">
        <w:rPr>
          <w:rFonts w:eastAsia="Garamond" w:cs="Garamond"/>
          <w:color w:val="000000" w:themeColor="text1"/>
          <w:lang w:val="en-US"/>
        </w:rPr>
        <w:t xml:space="preserve">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 Nevertheless, the controller ensured safety margins from the lower GS constraints of about 20% and about 10% from the upper GS constraint (without disturbance feeding). Soft constraints are violated at day 6 due to disturbance feeding. Hard constraints, by contrast, are never violated, </w:t>
      </w:r>
      <w:r w:rsidR="0054630B">
        <w:rPr>
          <w:rFonts w:eastAsia="Garamond" w:cs="Garamond"/>
          <w:color w:val="000000" w:themeColor="text1"/>
          <w:lang w:val="en-US"/>
        </w:rPr>
        <w:t xml:space="preserve">and thus </w:t>
      </w:r>
      <w:r w:rsidRPr="1BBEFA5A">
        <w:rPr>
          <w:rFonts w:eastAsia="Garamond" w:cs="Garamond"/>
          <w:color w:val="000000" w:themeColor="text1"/>
          <w:lang w:val="en-US"/>
        </w:rPr>
        <w:t xml:space="preserve">the safety margin is large enough to compensate for measurement noise on GS states. </w:t>
      </w:r>
    </w:p>
    <w:p w14:paraId="130FDDE6" w14:textId="021A6DD6" w:rsidR="00796CF9" w:rsidRPr="00796CF9" w:rsidRDefault="00DD737D" w:rsidP="77A2C42C">
      <w:pPr>
        <w:rPr>
          <w:rFonts w:eastAsia="Garamond" w:cs="Garamond"/>
          <w:color w:val="000000" w:themeColor="text1"/>
          <w:szCs w:val="24"/>
          <w:lang w:val="en-US"/>
        </w:rPr>
      </w:pPr>
      <w:commentRangeStart w:id="170"/>
      <w:r>
        <w:rPr>
          <w:rFonts w:eastAsia="Garamond" w:cs="Garamond"/>
          <w:color w:val="000000" w:themeColor="text1"/>
          <w:szCs w:val="24"/>
          <w:lang w:val="en-US"/>
        </w:rPr>
        <w:t xml:space="preserve">The </w:t>
      </w:r>
      <w:r w:rsidR="00AC056C">
        <w:rPr>
          <w:rFonts w:eastAsia="Garamond" w:cs="Garamond"/>
          <w:color w:val="000000" w:themeColor="text1"/>
          <w:szCs w:val="24"/>
          <w:lang w:val="en-US"/>
        </w:rPr>
        <w:t>p</w:t>
      </w:r>
      <w:r w:rsidR="77A2C42C" w:rsidRPr="77A2C42C">
        <w:rPr>
          <w:rFonts w:eastAsia="Garamond" w:cs="Garamond"/>
          <w:color w:val="000000" w:themeColor="text1"/>
          <w:szCs w:val="24"/>
          <w:lang w:val="en-US"/>
        </w:rPr>
        <w:t xml:space="preserve">H </w:t>
      </w:r>
      <w:r>
        <w:rPr>
          <w:rFonts w:eastAsia="Garamond" w:cs="Garamond"/>
          <w:color w:val="000000" w:themeColor="text1"/>
          <w:szCs w:val="24"/>
          <w:lang w:val="en-US"/>
        </w:rPr>
        <w:t>is re</w:t>
      </w:r>
      <w:r w:rsidR="0078518D">
        <w:rPr>
          <w:rFonts w:eastAsia="Garamond" w:cs="Garamond"/>
          <w:color w:val="000000" w:themeColor="text1"/>
          <w:szCs w:val="24"/>
          <w:lang w:val="en-US"/>
        </w:rPr>
        <w:t>t</w:t>
      </w:r>
      <w:r>
        <w:rPr>
          <w:rFonts w:eastAsia="Garamond" w:cs="Garamond"/>
          <w:color w:val="000000" w:themeColor="text1"/>
          <w:szCs w:val="24"/>
          <w:lang w:val="en-US"/>
        </w:rPr>
        <w:t xml:space="preserve">ained in a stable range </w:t>
      </w:r>
      <w:r w:rsidR="0060515D">
        <w:rPr>
          <w:rFonts w:eastAsia="Garamond" w:cs="Garamond"/>
          <w:color w:val="000000" w:themeColor="text1"/>
          <w:szCs w:val="24"/>
          <w:lang w:val="en-US"/>
        </w:rPr>
        <w:t>of</w:t>
      </w:r>
      <w:r w:rsidR="0078518D">
        <w:rPr>
          <w:rFonts w:eastAsia="Garamond" w:cs="Garamond"/>
          <w:color w:val="000000" w:themeColor="text1"/>
          <w:szCs w:val="24"/>
          <w:lang w:val="en-US"/>
        </w:rPr>
        <w:t xml:space="preserve"> around</w:t>
      </w:r>
      <w:r w:rsidR="0060515D">
        <w:rPr>
          <w:rFonts w:eastAsia="Garamond" w:cs="Garamond"/>
          <w:color w:val="000000" w:themeColor="text1"/>
          <w:szCs w:val="24"/>
          <w:lang w:val="en-US"/>
        </w:rPr>
        <w:t xml:space="preserve"> </w:t>
      </w:r>
      <w:r w:rsidR="77A2C42C" w:rsidRPr="77A2C42C">
        <w:rPr>
          <w:rFonts w:eastAsia="Garamond" w:cs="Garamond"/>
          <w:color w:val="000000" w:themeColor="text1"/>
          <w:szCs w:val="24"/>
          <w:lang w:val="en-US"/>
        </w:rPr>
        <w:t>7.</w:t>
      </w:r>
      <w:r w:rsidR="0060515D">
        <w:rPr>
          <w:rFonts w:eastAsia="Garamond" w:cs="Garamond"/>
          <w:color w:val="000000" w:themeColor="text1"/>
          <w:szCs w:val="24"/>
          <w:lang w:val="en-US"/>
        </w:rPr>
        <w:t xml:space="preserve">5 with </w:t>
      </w:r>
      <w:r w:rsidR="00B074CA">
        <w:rPr>
          <w:rFonts w:eastAsia="Garamond" w:cs="Garamond"/>
          <w:color w:val="000000" w:themeColor="text1"/>
          <w:szCs w:val="24"/>
          <w:lang w:val="en-US"/>
        </w:rPr>
        <w:t xml:space="preserve">minor </w:t>
      </w:r>
      <w:r w:rsidR="0060515D">
        <w:rPr>
          <w:rFonts w:eastAsia="Garamond" w:cs="Garamond"/>
          <w:color w:val="000000" w:themeColor="text1"/>
          <w:szCs w:val="24"/>
          <w:lang w:val="en-US"/>
        </w:rPr>
        <w:t xml:space="preserve">fluctuations </w:t>
      </w:r>
      <w:r w:rsidR="00B074CA">
        <w:rPr>
          <w:rFonts w:eastAsia="Garamond" w:cs="Garamond"/>
          <w:color w:val="000000" w:themeColor="text1"/>
          <w:szCs w:val="24"/>
          <w:lang w:val="en-US"/>
        </w:rPr>
        <w:t>of</w:t>
      </w:r>
      <w:r w:rsidR="00BE4BC3">
        <w:rPr>
          <w:rFonts w:eastAsia="Garamond" w:cs="Garamond"/>
          <w:color w:val="000000" w:themeColor="text1"/>
          <w:szCs w:val="24"/>
          <w:lang w:val="en-US"/>
        </w:rPr>
        <w:t xml:space="preserve"> </w:t>
      </w:r>
      <w:r w:rsidR="00BE4BC3">
        <w:rPr>
          <w:rFonts w:ascii="Symbol" w:eastAsia="Symbol" w:hAnsi="Symbol" w:cs="Symbol"/>
          <w:color w:val="000000" w:themeColor="text1"/>
          <w:szCs w:val="24"/>
          <w:lang w:val="en-US"/>
        </w:rPr>
        <w:t></w:t>
      </w:r>
      <w:r w:rsidR="00BE4BC3">
        <w:rPr>
          <w:rFonts w:eastAsia="Garamond" w:cs="Garamond"/>
          <w:color w:val="000000" w:themeColor="text1"/>
          <w:szCs w:val="24"/>
          <w:lang w:val="en-US"/>
        </w:rPr>
        <w:t>0.1 after feeding</w:t>
      </w:r>
      <w:r w:rsidR="00B074CA">
        <w:rPr>
          <w:rFonts w:eastAsia="Garamond" w:cs="Garamond"/>
          <w:color w:val="000000" w:themeColor="text1"/>
          <w:szCs w:val="24"/>
          <w:lang w:val="en-US"/>
        </w:rPr>
        <w:t>s</w:t>
      </w:r>
      <w:r w:rsidR="00BE4BC3">
        <w:rPr>
          <w:rFonts w:eastAsia="Garamond" w:cs="Garamond"/>
          <w:color w:val="000000" w:themeColor="text1"/>
          <w:szCs w:val="24"/>
          <w:lang w:val="en-US"/>
        </w:rPr>
        <w:t xml:space="preserve">. </w:t>
      </w:r>
      <w:r w:rsidR="005D3B95">
        <w:rPr>
          <w:rFonts w:eastAsia="Garamond" w:cs="Garamond"/>
          <w:color w:val="000000" w:themeColor="text1"/>
          <w:szCs w:val="24"/>
          <w:lang w:val="en-US"/>
        </w:rPr>
        <w:t xml:space="preserve">pH drops are deeper </w:t>
      </w:r>
      <w:r w:rsidR="0078518D">
        <w:rPr>
          <w:rFonts w:eastAsia="Garamond" w:cs="Garamond"/>
          <w:color w:val="000000" w:themeColor="text1"/>
          <w:szCs w:val="24"/>
          <w:lang w:val="en-US"/>
        </w:rPr>
        <w:t xml:space="preserve">upon </w:t>
      </w:r>
      <w:r w:rsidR="005D3B95">
        <w:rPr>
          <w:rFonts w:eastAsia="Garamond" w:cs="Garamond"/>
          <w:color w:val="000000" w:themeColor="text1"/>
          <w:szCs w:val="24"/>
          <w:lang w:val="en-US"/>
        </w:rPr>
        <w:t xml:space="preserve">feeding of SBS </w:t>
      </w:r>
      <w:r w:rsidR="00663BEC">
        <w:rPr>
          <w:rFonts w:eastAsia="Garamond" w:cs="Garamond"/>
          <w:color w:val="000000" w:themeColor="text1"/>
          <w:szCs w:val="24"/>
          <w:lang w:val="en-US"/>
        </w:rPr>
        <w:t xml:space="preserve">than CM, which </w:t>
      </w:r>
      <w:r w:rsidR="005C00C1">
        <w:rPr>
          <w:rFonts w:eastAsia="Garamond" w:cs="Garamond"/>
          <w:color w:val="000000" w:themeColor="text1"/>
          <w:szCs w:val="24"/>
          <w:lang w:val="en-US"/>
        </w:rPr>
        <w:t>occurs</w:t>
      </w:r>
      <w:r w:rsidR="00235FDE">
        <w:rPr>
          <w:rFonts w:eastAsia="Garamond" w:cs="Garamond"/>
          <w:color w:val="000000" w:themeColor="text1"/>
          <w:szCs w:val="24"/>
          <w:lang w:val="en-US"/>
        </w:rPr>
        <w:t xml:space="preserve"> in line with </w:t>
      </w:r>
      <w:r w:rsidR="00B074CA">
        <w:rPr>
          <w:rFonts w:eastAsia="Garamond" w:cs="Garamond"/>
          <w:color w:val="000000" w:themeColor="text1"/>
          <w:szCs w:val="24"/>
          <w:lang w:val="en-US"/>
        </w:rPr>
        <w:t xml:space="preserve">more pronounced </w:t>
      </w:r>
      <w:r w:rsidR="00663BEC">
        <w:rPr>
          <w:rFonts w:eastAsia="Garamond" w:cs="Garamond"/>
          <w:color w:val="000000" w:themeColor="text1"/>
          <w:szCs w:val="24"/>
          <w:lang w:val="en-US"/>
        </w:rPr>
        <w:t>increas</w:t>
      </w:r>
      <w:r w:rsidR="00B074CA">
        <w:rPr>
          <w:rFonts w:eastAsia="Garamond" w:cs="Garamond"/>
          <w:color w:val="000000" w:themeColor="text1"/>
          <w:szCs w:val="24"/>
          <w:lang w:val="en-US"/>
        </w:rPr>
        <w:t xml:space="preserve">es in </w:t>
      </w:r>
      <w:r w:rsidR="00663BEC">
        <w:rPr>
          <w:rFonts w:eastAsia="Garamond" w:cs="Garamond"/>
          <w:color w:val="000000" w:themeColor="text1"/>
          <w:szCs w:val="24"/>
          <w:lang w:val="en-US"/>
        </w:rPr>
        <w:t xml:space="preserve">gas production. </w:t>
      </w:r>
      <w:commentRangeEnd w:id="170"/>
      <w:r w:rsidR="001D2E0C">
        <w:rPr>
          <w:rStyle w:val="Kommentarzeichen"/>
        </w:rPr>
        <w:commentReference w:id="170"/>
      </w:r>
    </w:p>
    <w:p w14:paraId="1C2C76DA" w14:textId="0C48398B" w:rsidR="00796CF9" w:rsidRDefault="00721782" w:rsidP="77A2C42C">
      <w:pPr>
        <w:rPr>
          <w:rFonts w:eastAsia="Garamond" w:cs="Garamond"/>
          <w:color w:val="000000" w:themeColor="text1"/>
          <w:lang w:val="en-US"/>
        </w:rPr>
      </w:pPr>
      <w:commentRangeStart w:id="171"/>
      <w:r w:rsidRPr="607452AF">
        <w:rPr>
          <w:rFonts w:eastAsia="Garamond" w:cs="Garamond"/>
          <w:color w:val="000000" w:themeColor="text1"/>
          <w:lang w:val="en-US"/>
        </w:rPr>
        <w:t xml:space="preserve">Process inhibition is dominated by </w:t>
      </w:r>
      <w:r w:rsidR="77A2C42C" w:rsidRPr="607452AF">
        <w:rPr>
          <w:rFonts w:eastAsia="Garamond" w:cs="Garamond"/>
          <w:color w:val="000000" w:themeColor="text1"/>
          <w:lang w:val="en-US"/>
        </w:rPr>
        <w:t>ammonia inhibi</w:t>
      </w:r>
      <w:r w:rsidRPr="607452AF">
        <w:rPr>
          <w:rFonts w:eastAsia="Garamond" w:cs="Garamond"/>
          <w:color w:val="000000" w:themeColor="text1"/>
          <w:lang w:val="en-US"/>
        </w:rPr>
        <w:t>tion</w:t>
      </w:r>
      <w:r w:rsidR="00B218C3" w:rsidRPr="607452AF">
        <w:rPr>
          <w:rFonts w:eastAsia="Garamond" w:cs="Garamond"/>
          <w:color w:val="000000" w:themeColor="text1"/>
          <w:lang w:val="en-US"/>
        </w:rPr>
        <w:t xml:space="preserve">, with a corresponding factor of about 0.3 (bottom plot). The other two inhibition factors are almost </w:t>
      </w:r>
      <w:r w:rsidR="00764E32" w:rsidRPr="607452AF">
        <w:rPr>
          <w:rFonts w:eastAsia="Garamond" w:cs="Garamond"/>
          <w:color w:val="000000" w:themeColor="text1"/>
          <w:lang w:val="en-US"/>
        </w:rPr>
        <w:t xml:space="preserve">at 1. </w:t>
      </w:r>
      <w:commentRangeEnd w:id="171"/>
      <w:r w:rsidR="001D2E0C">
        <w:rPr>
          <w:rStyle w:val="Kommentarzeichen"/>
        </w:rPr>
        <w:commentReference w:id="171"/>
      </w:r>
      <w:r w:rsidR="00764E32" w:rsidRPr="607452AF">
        <w:rPr>
          <w:rFonts w:eastAsia="Garamond" w:cs="Garamond"/>
          <w:color w:val="000000" w:themeColor="text1"/>
          <w:lang w:val="en-US"/>
        </w:rPr>
        <w:t xml:space="preserve">Only </w:t>
      </w:r>
      <w:r w:rsidR="77A2C42C" w:rsidRPr="607452AF">
        <w:rPr>
          <w:rFonts w:eastAsia="Garamond" w:cs="Garamond"/>
          <w:color w:val="000000" w:themeColor="text1"/>
          <w:lang w:val="en-US"/>
        </w:rPr>
        <w:t xml:space="preserve">minor fluctuations </w:t>
      </w:r>
      <w:r w:rsidR="00764E32" w:rsidRPr="607452AF">
        <w:rPr>
          <w:rFonts w:eastAsia="Garamond" w:cs="Garamond"/>
          <w:color w:val="000000" w:themeColor="text1"/>
          <w:lang w:val="en-US"/>
        </w:rPr>
        <w:t xml:space="preserve">are visible </w:t>
      </w:r>
      <w:r w:rsidR="77A2C42C" w:rsidRPr="607452AF">
        <w:rPr>
          <w:rFonts w:eastAsia="Garamond" w:cs="Garamond"/>
          <w:color w:val="000000" w:themeColor="text1"/>
          <w:lang w:val="en-US"/>
        </w:rPr>
        <w:t>during feedings</w:t>
      </w:r>
      <w:r w:rsidR="00764E32" w:rsidRPr="607452AF">
        <w:rPr>
          <w:rFonts w:eastAsia="Garamond" w:cs="Garamond"/>
          <w:color w:val="000000" w:themeColor="text1"/>
          <w:lang w:val="en-US"/>
        </w:rPr>
        <w:t>, but the controller manages to sustain inhibition at</w:t>
      </w:r>
      <w:commentRangeStart w:id="172"/>
      <w:commentRangeStart w:id="173"/>
      <w:r w:rsidR="00764E32" w:rsidRPr="607452AF">
        <w:rPr>
          <w:rFonts w:eastAsia="Garamond" w:cs="Garamond"/>
          <w:color w:val="000000" w:themeColor="text1"/>
          <w:lang w:val="en-US"/>
        </w:rPr>
        <w:t xml:space="preserve"> stable levels.</w:t>
      </w:r>
      <w:commentRangeEnd w:id="172"/>
      <w:r>
        <w:rPr>
          <w:rStyle w:val="Kommentarzeichen"/>
        </w:rPr>
        <w:commentReference w:id="172"/>
      </w:r>
      <w:commentRangeEnd w:id="173"/>
      <w:r w:rsidR="001D2E0C">
        <w:rPr>
          <w:rStyle w:val="Kommentarzeichen"/>
        </w:rPr>
        <w:commentReference w:id="173"/>
      </w:r>
    </w:p>
    <w:p w14:paraId="664EF23F" w14:textId="47EBF333" w:rsidR="00D304E0" w:rsidRDefault="7139F001" w:rsidP="00D304E0">
      <w:pPr>
        <w:pStyle w:val="berschrift2"/>
        <w:rPr>
          <w:lang w:val="en-US"/>
        </w:rPr>
      </w:pPr>
      <w:r w:rsidRPr="7139F001">
        <w:rPr>
          <w:lang w:val="en-US"/>
        </w:rPr>
        <w:lastRenderedPageBreak/>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0D4A7957" w14:textId="6FFA9644" w:rsidR="7139F001" w:rsidRDefault="00A52F11" w:rsidP="7139F001">
      <w:pPr>
        <w:rPr>
          <w:lang w:val="en-US"/>
        </w:rPr>
      </w:pPr>
      <w:r>
        <w:rPr>
          <w:lang w:val="en-US"/>
        </w:rPr>
        <w:t xml:space="preserve">The superior performance of </w:t>
      </w:r>
      <w:r w:rsidR="00D3771C">
        <w:rPr>
          <w:lang w:val="en-US"/>
        </w:rPr>
        <w:t xml:space="preserve">multi-stage </w:t>
      </w:r>
      <w:r>
        <w:rPr>
          <w:lang w:val="en-US"/>
        </w:rPr>
        <w:t xml:space="preserve">MPC over nominal MPC is illustrated in </w:t>
      </w:r>
      <w:r w:rsidR="00CF1BBF">
        <w:rPr>
          <w:lang w:val="en-US"/>
        </w:rPr>
        <w:t>Fig.</w:t>
      </w:r>
      <w:r>
        <w:rPr>
          <w:lang w:val="en-US"/>
        </w:rPr>
        <w:t xml:space="preserve"> 6</w:t>
      </w:r>
      <w:r w:rsidR="006E2944">
        <w:rPr>
          <w:lang w:val="en-US"/>
        </w:rPr>
        <w:t xml:space="preserve">. Clearly, nominal MPC (on the left) </w:t>
      </w:r>
      <w:r w:rsidR="00F651FC">
        <w:rPr>
          <w:lang w:val="en-US"/>
        </w:rPr>
        <w:t>fails to</w:t>
      </w:r>
      <w:r w:rsidR="006E2944">
        <w:rPr>
          <w:lang w:val="en-US"/>
        </w:rPr>
        <w:t xml:space="preserve"> ensure stability </w:t>
      </w:r>
      <w:r w:rsidR="00E532EB">
        <w:rPr>
          <w:lang w:val="en-US"/>
        </w:rPr>
        <w:t xml:space="preserve">and leads to </w:t>
      </w:r>
      <w:r w:rsidR="00F651FC">
        <w:rPr>
          <w:lang w:val="en-US"/>
        </w:rPr>
        <w:t>massive</w:t>
      </w:r>
      <w:r w:rsidR="00E532EB">
        <w:rPr>
          <w:lang w:val="en-US"/>
        </w:rPr>
        <w:t xml:space="preserve"> constraint violations, whereas </w:t>
      </w:r>
      <w:r w:rsidR="00D3771C">
        <w:rPr>
          <w:lang w:val="en-US"/>
        </w:rPr>
        <w:t>multistage</w:t>
      </w:r>
      <w:r w:rsidR="006E2944">
        <w:rPr>
          <w:lang w:val="en-US"/>
        </w:rPr>
        <w:t xml:space="preserve"> </w:t>
      </w:r>
      <w:r w:rsidR="00E532EB">
        <w:rPr>
          <w:lang w:val="en-US"/>
        </w:rPr>
        <w:t>MPC (</w:t>
      </w:r>
      <w:r w:rsidR="006E2944">
        <w:rPr>
          <w:lang w:val="en-US"/>
        </w:rPr>
        <w:t>on the right</w:t>
      </w:r>
      <w:r w:rsidR="00E532EB">
        <w:rPr>
          <w:lang w:val="en-US"/>
        </w:rPr>
        <w:t xml:space="preserve">) maintains safe GS filling levels and an overall stable process. </w:t>
      </w:r>
      <w:r w:rsidR="008D381A">
        <w:rPr>
          <w:lang w:val="en-US"/>
        </w:rPr>
        <w:t xml:space="preserve">For the simulations, </w:t>
      </w:r>
      <w:r w:rsidR="7139F001" w:rsidRPr="7139F001">
        <w:rPr>
          <w:lang w:val="en-US"/>
        </w:rPr>
        <w:t>no additional disturbance feed</w:t>
      </w:r>
      <w:r w:rsidR="003B6C99">
        <w:rPr>
          <w:lang w:val="en-US"/>
        </w:rPr>
        <w:t>ing</w:t>
      </w:r>
      <w:r w:rsidR="008D381A">
        <w:rPr>
          <w:lang w:val="en-US"/>
        </w:rPr>
        <w:t xml:space="preserve"> was considered, nor measurement </w:t>
      </w:r>
      <w:r w:rsidR="7139F001" w:rsidRPr="7139F001">
        <w:rPr>
          <w:lang w:val="en-US"/>
        </w:rPr>
        <w:t xml:space="preserve">noise on </w:t>
      </w:r>
      <w:r w:rsidR="008D381A">
        <w:rPr>
          <w:lang w:val="en-US"/>
        </w:rPr>
        <w:t xml:space="preserve">GS </w:t>
      </w:r>
      <w:r w:rsidR="7139F001" w:rsidRPr="7139F001">
        <w:rPr>
          <w:lang w:val="en-US"/>
        </w:rPr>
        <w:t>states</w:t>
      </w:r>
      <w:r w:rsidR="009554AA">
        <w:rPr>
          <w:lang w:val="en-US"/>
        </w:rPr>
        <w:t xml:space="preserve">. </w:t>
      </w:r>
      <w:commentRangeStart w:id="174"/>
      <w:r w:rsidR="00876450">
        <w:rPr>
          <w:lang w:val="en-US"/>
        </w:rPr>
        <w:t>Instead</w:t>
      </w:r>
      <w:r w:rsidR="001573D2">
        <w:rPr>
          <w:lang w:val="en-US"/>
        </w:rPr>
        <w:t>,</w:t>
      </w:r>
      <w:r w:rsidR="004F38AD">
        <w:rPr>
          <w:lang w:val="en-US"/>
        </w:rPr>
        <w:t xml:space="preserve"> i</w:t>
      </w:r>
      <w:r w:rsidR="00AB3B39">
        <w:rPr>
          <w:lang w:val="en-US"/>
        </w:rPr>
        <w:t xml:space="preserve">nfluent uncertainties were varied at </w:t>
      </w:r>
      <w:r w:rsidR="00FC6EFB">
        <w:rPr>
          <w:lang w:val="en-US"/>
        </w:rPr>
        <w:t>2</w:t>
      </w:r>
      <w:r w:rsidR="00AB3B39">
        <w:rPr>
          <w:lang w:val="en-US"/>
        </w:rPr>
        <w:t xml:space="preserve"> SD</w:t>
      </w:r>
      <w:r w:rsidR="001867A1">
        <w:rPr>
          <w:lang w:val="en-US"/>
        </w:rPr>
        <w:t>s</w:t>
      </w:r>
      <w:r w:rsidR="00AB3B39">
        <w:rPr>
          <w:lang w:val="en-US"/>
        </w:rPr>
        <w:t xml:space="preserve"> </w:t>
      </w:r>
      <w:r w:rsidR="000A4B1B">
        <w:rPr>
          <w:lang w:val="en-US"/>
        </w:rPr>
        <w:t>(cf. Tab</w:t>
      </w:r>
      <w:r w:rsidR="0054630B">
        <w:rPr>
          <w:lang w:val="en-US"/>
        </w:rPr>
        <w:t>. </w:t>
      </w:r>
      <w:r w:rsidR="000A4B1B">
        <w:rPr>
          <w:lang w:val="en-US"/>
        </w:rPr>
        <w:t>2)</w:t>
      </w:r>
      <w:r w:rsidR="001867A1">
        <w:rPr>
          <w:lang w:val="en-US"/>
        </w:rPr>
        <w:t xml:space="preserve"> to challenge </w:t>
      </w:r>
      <w:r w:rsidR="00FC6EFB">
        <w:rPr>
          <w:lang w:val="en-US"/>
        </w:rPr>
        <w:t xml:space="preserve">the </w:t>
      </w:r>
      <w:r w:rsidR="001867A1">
        <w:rPr>
          <w:lang w:val="en-US"/>
        </w:rPr>
        <w:t>controller performance</w:t>
      </w:r>
      <w:r w:rsidR="00AB3B39">
        <w:rPr>
          <w:lang w:val="en-US"/>
        </w:rPr>
        <w:t>.</w:t>
      </w:r>
      <w:r w:rsidR="008D381A">
        <w:rPr>
          <w:lang w:val="en-US"/>
        </w:rPr>
        <w:t xml:space="preserve"> </w:t>
      </w:r>
      <w:commentRangeEnd w:id="174"/>
      <w:r w:rsidR="0025752D">
        <w:rPr>
          <w:rStyle w:val="Kommentarzeichen"/>
        </w:rPr>
        <w:commentReference w:id="174"/>
      </w:r>
      <w:r w:rsidR="00FC6EFB">
        <w:rPr>
          <w:lang w:val="en-US"/>
        </w:rPr>
        <w:t>As before</w:t>
      </w:r>
      <w:r w:rsidR="001573D2">
        <w:rPr>
          <w:lang w:val="en-US"/>
        </w:rPr>
        <w:t>,</w:t>
      </w:r>
      <w:r w:rsidR="00876450">
        <w:rPr>
          <w:lang w:val="en-US"/>
        </w:rPr>
        <w:t xml:space="preserve"> m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5B0D33">
        <w:rPr>
          <w:lang w:val="en-US"/>
        </w:rPr>
        <w:t>;</w:t>
      </w:r>
      <w:r w:rsidR="00817AC1">
        <w:rPr>
          <w:lang w:val="en-US"/>
        </w:rPr>
        <w:t xml:space="preserve"> </w:t>
      </w:r>
      <w:r w:rsidR="00DD1800">
        <w:rPr>
          <w:lang w:val="en-US"/>
        </w:rPr>
        <w:t>the nominal</w:t>
      </w:r>
      <w:r w:rsidR="007E21E0">
        <w:rPr>
          <w:lang w:val="en-US"/>
        </w:rPr>
        <w:t xml:space="preserve"> MPC</w:t>
      </w:r>
      <w:r w:rsidR="00DD1800">
        <w:rPr>
          <w:lang w:val="en-US"/>
        </w:rPr>
        <w:t xml:space="preserve"> was supplied with nominal values</w:t>
      </w:r>
      <w:r w:rsidR="005B0D33">
        <w:rPr>
          <w:lang w:val="en-US"/>
        </w:rPr>
        <w:t xml:space="preserve">; and </w:t>
      </w:r>
      <w:r w:rsidR="009E692A">
        <w:rPr>
          <w:lang w:val="en-US"/>
        </w:rPr>
        <w:t xml:space="preserve">the plant assumed </w:t>
      </w:r>
      <w:r w:rsidR="00165623">
        <w:rPr>
          <w:lang w:val="en-US"/>
        </w:rPr>
        <w:t xml:space="preserve">elevated </w:t>
      </w:r>
      <w:r w:rsidR="009E692A">
        <w:rPr>
          <w:lang w:val="en-US"/>
        </w:rPr>
        <w:t>values</w:t>
      </w:r>
      <w:r w:rsidR="00FC6EFB">
        <w:rPr>
          <w:lang w:val="en-US"/>
        </w:rPr>
        <w:t xml:space="preserve"> (</w:t>
      </w:r>
      <w:r w:rsidR="005B0D33">
        <w:rPr>
          <w:rFonts w:eastAsia="Garamond" w:cs="Garamond"/>
          <w:lang w:val="en-US"/>
        </w:rPr>
        <w:t>plant block</w:t>
      </w:r>
      <w:r w:rsidR="001D2E0C">
        <w:rPr>
          <w:rFonts w:eastAsia="Garamond" w:cs="Garamond"/>
          <w:lang w:val="en-US"/>
        </w:rPr>
        <w:t xml:space="preserve"> in Fig</w:t>
      </w:r>
      <w:r w:rsidR="000C5245">
        <w:rPr>
          <w:rFonts w:eastAsia="Garamond" w:cs="Garamond"/>
          <w:lang w:val="en-US"/>
        </w:rPr>
        <w:t>.</w:t>
      </w:r>
      <w:r w:rsidR="001D2E0C">
        <w:rPr>
          <w:rFonts w:eastAsia="Garamond" w:cs="Garamond"/>
          <w:lang w:val="en-US"/>
        </w:rPr>
        <w:t> 1d</w:t>
      </w:r>
      <w:r w:rsidR="00FC6EFB">
        <w:rPr>
          <w:lang w:val="en-US"/>
        </w:rPr>
        <w:t>).</w:t>
      </w:r>
    </w:p>
    <w:p w14:paraId="63D0AF42" w14:textId="07ACB496" w:rsidR="0099276A" w:rsidRDefault="00055D10" w:rsidP="00AB797E">
      <w:pPr>
        <w:rPr>
          <w:lang w:val="en-US"/>
        </w:rPr>
      </w:pPr>
      <w:r>
        <w:rPr>
          <w:lang w:val="en-US"/>
        </w:rPr>
        <w:t xml:space="preserve">The </w:t>
      </w:r>
      <w:r w:rsidR="00884E1F">
        <w:rPr>
          <w:lang w:val="en-US"/>
        </w:rPr>
        <w:t>inferior</w:t>
      </w:r>
      <w:r w:rsidR="00621B6D">
        <w:rPr>
          <w:lang w:val="en-US"/>
        </w:rPr>
        <w:t xml:space="preserve"> performance of the nominal controller becomes apparent when considering the</w:t>
      </w:r>
      <w:r>
        <w:rPr>
          <w:lang w:val="en-US"/>
        </w:rPr>
        <w:t xml:space="preserve"> </w:t>
      </w:r>
      <w:r w:rsidR="002D3756">
        <w:rPr>
          <w:lang w:val="en-US"/>
        </w:rPr>
        <w:t>difference</w:t>
      </w:r>
      <w:r w:rsidR="00621B6D">
        <w:rPr>
          <w:lang w:val="en-US"/>
        </w:rPr>
        <w:t>s</w:t>
      </w:r>
      <w:r w:rsidR="002D3756">
        <w:rPr>
          <w:lang w:val="en-US"/>
        </w:rPr>
        <w:t xml:space="preserve"> between 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of gas production (center subplot</w:t>
      </w:r>
      <w:r w:rsidR="00191EFA">
        <w:rPr>
          <w:lang w:val="en-US"/>
        </w:rPr>
        <w:t xml:space="preserve"> and magnifications therein</w:t>
      </w:r>
      <w:r w:rsidR="00C27677">
        <w:rPr>
          <w:lang w:val="en-US"/>
        </w:rPr>
        <w:t>)</w:t>
      </w:r>
      <w:r w:rsidR="002D3756">
        <w:rPr>
          <w:lang w:val="en-US"/>
        </w:rPr>
        <w:t>:</w:t>
      </w:r>
      <w:r w:rsidR="00C27677">
        <w:rPr>
          <w:lang w:val="en-US"/>
        </w:rPr>
        <w:t xml:space="preserve"> the</w:t>
      </w:r>
      <w:r w:rsidR="002D3756">
        <w:rPr>
          <w:lang w:val="en-US"/>
        </w:rPr>
        <w:t xml:space="preserve"> controller </w:t>
      </w:r>
      <w:r w:rsidR="007D1975">
        <w:rPr>
          <w:lang w:val="en-US"/>
        </w:rPr>
        <w:t xml:space="preserve">– </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7D1975">
        <w:rPr>
          <w:lang w:val="en-US"/>
        </w:rPr>
        <w:t xml:space="preserve"> – </w:t>
      </w:r>
      <w:r w:rsidR="000D011E">
        <w:rPr>
          <w:lang w:val="en-US"/>
        </w:rPr>
        <w:t>systematically</w:t>
      </w:r>
      <w:r w:rsidR="007D1975">
        <w:rPr>
          <w:lang w:val="en-US"/>
        </w:rPr>
        <w:t xml:space="preserve"> </w:t>
      </w:r>
      <w:r w:rsidR="00614E79">
        <w:rPr>
          <w:lang w:val="en-US"/>
        </w:rPr>
        <w:t>underestimates the gas production</w:t>
      </w:r>
      <w:r w:rsidR="002435D2">
        <w:rPr>
          <w:lang w:val="en-US"/>
        </w:rPr>
        <w:t xml:space="preserve"> of substrates,</w:t>
      </w:r>
      <w:r w:rsidR="008E460B">
        <w:rPr>
          <w:lang w:val="en-US"/>
        </w:rPr>
        <w:t xml:space="preserve"> and 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hile initially</w:t>
      </w:r>
      <w:r w:rsidR="00CF6219">
        <w:rPr>
          <w:lang w:val="en-US"/>
        </w:rPr>
        <w:t xml:space="preserve"> </w:t>
      </w:r>
      <w:r w:rsidR="00171E56">
        <w:rPr>
          <w:lang w:val="en-US"/>
        </w:rPr>
        <w:t xml:space="preserve">GS constraints can be </w:t>
      </w:r>
      <w:r w:rsidR="002D3756">
        <w:rPr>
          <w:lang w:val="en-US"/>
        </w:rPr>
        <w:t>ensure</w:t>
      </w:r>
      <w:r w:rsidR="00171E56">
        <w:rPr>
          <w:lang w:val="en-US"/>
        </w:rPr>
        <w:t>d, at around day 22.3</w:t>
      </w:r>
      <w:r w:rsidR="004246B5">
        <w:rPr>
          <w:lang w:val="en-US"/>
        </w:rPr>
        <w:t xml:space="preserve"> the soft constraint (grey</w:t>
      </w:r>
      <w:r w:rsidR="003209E3">
        <w:rPr>
          <w:lang w:val="en-US"/>
        </w:rPr>
        <w:t xml:space="preserve"> dashed</w:t>
      </w:r>
      <w:r w:rsidR="004246B5">
        <w:rPr>
          <w:lang w:val="en-US"/>
        </w:rPr>
        <w:t xml:space="preserve"> line) </w:t>
      </w:r>
      <w:r w:rsidR="00162296">
        <w:rPr>
          <w:lang w:val="en-US"/>
        </w:rPr>
        <w:t>is violated</w:t>
      </w:r>
      <w:r w:rsidR="0099276A">
        <w:rPr>
          <w:lang w:val="en-US"/>
        </w:rPr>
        <w:t xml:space="preserve"> for the first time</w:t>
      </w:r>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the maximum GS filling level</w:t>
      </w:r>
      <w:r w:rsidR="00C2668F">
        <w:rPr>
          <w:lang w:val="en-US"/>
        </w:rPr>
        <w:t xml:space="preserve"> soon after (day 22.4)</w:t>
      </w:r>
      <w:r w:rsidR="006B6021">
        <w:rPr>
          <w:lang w:val="en-US"/>
        </w:rPr>
        <w:t>. Since</w:t>
      </w:r>
      <w:r w:rsidR="00C2668F">
        <w:rPr>
          <w:lang w:val="en-US"/>
        </w:rPr>
        <w:t xml:space="preserve"> state feedback </w:t>
      </w:r>
      <w:r w:rsidR="004850D9">
        <w:rPr>
          <w:lang w:val="en-US"/>
        </w:rPr>
        <w:t xml:space="preserve">was </w:t>
      </w:r>
      <w:r w:rsidR="00C2668F">
        <w:rPr>
          <w:lang w:val="en-US"/>
        </w:rPr>
        <w:t>assumed</w:t>
      </w:r>
      <w:r w:rsidR="00C95E75">
        <w:rPr>
          <w:lang w:val="en-US"/>
        </w:rPr>
        <w:t xml:space="preserve"> (i.e., </w:t>
      </w:r>
      <w:r w:rsidR="00C2668F">
        <w:rPr>
          <w:lang w:val="en-US"/>
        </w:rPr>
        <w:t xml:space="preserve">the controller </w:t>
      </w:r>
      <w:r w:rsidR="00611A89">
        <w:rPr>
          <w:lang w:val="en-US"/>
        </w:rPr>
        <w:t xml:space="preserve">initializes its </w:t>
      </w:r>
      <w:r w:rsidR="00C2668F">
        <w:rPr>
          <w:lang w:val="en-US"/>
        </w:rPr>
        <w:t xml:space="preserve">state at the beginning </w:t>
      </w:r>
      <w:r w:rsidR="00611A89">
        <w:rPr>
          <w:lang w:val="en-US"/>
        </w:rPr>
        <w:t>of the prediction horizon with the exact plant state</w:t>
      </w:r>
      <w:r w:rsidR="00C95E75">
        <w:rPr>
          <w:lang w:val="en-US"/>
        </w:rPr>
        <w:t xml:space="preserve">), the instable plant behavior </w:t>
      </w:r>
      <w:r w:rsidR="008F0B49">
        <w:rPr>
          <w:lang w:val="en-US"/>
        </w:rPr>
        <w:t xml:space="preserve">also affects the controller predictions, </w:t>
      </w:r>
      <w:r w:rsidR="00661F85">
        <w:rPr>
          <w:lang w:val="en-US"/>
        </w:rPr>
        <w:t>underscored</w:t>
      </w:r>
      <w:r w:rsidR="008F0B49">
        <w:rPr>
          <w:lang w:val="en-US"/>
        </w:rPr>
        <w:t xml:space="preserve"> by the predicted constraint violations around day 22.</w:t>
      </w:r>
      <w:r w:rsidR="002132D7">
        <w:rPr>
          <w:lang w:val="en-US"/>
        </w:rPr>
        <w:t>6</w:t>
      </w:r>
      <w:r w:rsidR="002132D7" w:rsidRPr="002132D7">
        <w:rPr>
          <w:lang w:val="en-US"/>
        </w:rPr>
        <w:t>.</w:t>
      </w:r>
      <w:r w:rsidR="00BF5244">
        <w:rPr>
          <w:lang w:val="en-US"/>
        </w:rPr>
        <w:t xml:space="preserve"> </w:t>
      </w:r>
      <w:r w:rsidR="006D23E1">
        <w:rPr>
          <w:lang w:val="en-US"/>
        </w:rPr>
        <w:t xml:space="preserve">If </w:t>
      </w:r>
      <w:r w:rsidR="004F4282">
        <w:rPr>
          <w:lang w:val="en-US"/>
        </w:rPr>
        <w:t>the</w:t>
      </w:r>
      <w:r w:rsidR="00BF5244">
        <w:rPr>
          <w:lang w:val="en-US"/>
        </w:rPr>
        <w:t xml:space="preserve"> optimization solver </w:t>
      </w:r>
      <w:r w:rsidR="004F4282">
        <w:rPr>
          <w:lang w:val="en-US"/>
        </w:rPr>
        <w:t xml:space="preserve">fails </w:t>
      </w:r>
      <w:r w:rsidR="00BF5244">
        <w:rPr>
          <w:lang w:val="en-US"/>
        </w:rPr>
        <w:t xml:space="preserve">to determine a solution that satisfies constraints, </w:t>
      </w:r>
      <w:r w:rsidR="004F4282">
        <w:rPr>
          <w:lang w:val="en-US"/>
        </w:rPr>
        <w:t xml:space="preserve">it </w:t>
      </w:r>
      <w:r w:rsidR="006D23E1">
        <w:rPr>
          <w:lang w:val="en-US"/>
        </w:rPr>
        <w:t xml:space="preserve">reverts to </w:t>
      </w:r>
      <w:r w:rsidR="004F4282">
        <w:rPr>
          <w:lang w:val="en-US"/>
        </w:rPr>
        <w:t>solv</w:t>
      </w:r>
      <w:r w:rsidR="006D23E1">
        <w:rPr>
          <w:lang w:val="en-US"/>
        </w:rPr>
        <w:t>ing</w:t>
      </w:r>
      <w:r w:rsidR="00BF5244">
        <w:rPr>
          <w:lang w:val="en-US"/>
        </w:rPr>
        <w:t xml:space="preserve"> </w:t>
      </w:r>
      <w:r w:rsidR="004F4282">
        <w:rPr>
          <w:lang w:val="en-US"/>
        </w:rPr>
        <w:t>an approximate problem with relaxed constraints</w:t>
      </w:r>
      <w:r w:rsidR="00043E37">
        <w:rPr>
          <w:lang w:val="en-US"/>
        </w:rPr>
        <w:t xml:space="preserve"> </w:t>
      </w:r>
      <w:sdt>
        <w:sdtPr>
          <w:rPr>
            <w:lang w:val="en-US"/>
          </w:rPr>
          <w:alias w:val="To edit, see citavi.com/edit"/>
          <w:tag w:val="CitaviPlaceholder#720d23f4-1bbc-4d03-a6d5-c360fa3116c2"/>
          <w:id w:val="-1826198667"/>
          <w:placeholder>
            <w:docPart w:val="DefaultPlaceholder_-1854013440"/>
          </w:placeholder>
        </w:sdtPr>
        <w:sdtContent>
          <w:r w:rsidR="00043E3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043E37">
            <w:rPr>
              <w:lang w:val="en-US"/>
            </w:rPr>
            <w:fldChar w:fldCharType="separate"/>
          </w:r>
          <w:r w:rsidR="00EC3AAE">
            <w:rPr>
              <w:lang w:val="en-US"/>
            </w:rPr>
            <w:t>(Qin and Badgwell, 2003)</w:t>
          </w:r>
          <w:r w:rsidR="00043E37">
            <w:rPr>
              <w:lang w:val="en-US"/>
            </w:rPr>
            <w:fldChar w:fldCharType="end"/>
          </w:r>
        </w:sdtContent>
      </w:sdt>
      <w:r w:rsidR="004F4282">
        <w:rPr>
          <w:lang w:val="en-US"/>
        </w:rPr>
        <w:t>.</w:t>
      </w:r>
      <w:r w:rsidR="00151162">
        <w:rPr>
          <w:lang w:val="en-US"/>
        </w:rPr>
        <w:t xml:space="preserve"> This approximate solution, however, </w:t>
      </w:r>
      <w:r w:rsidR="006A702E">
        <w:rPr>
          <w:lang w:val="en-US"/>
        </w:rPr>
        <w:t>cannot lead</w:t>
      </w:r>
      <w:r w:rsidR="00151162">
        <w:rPr>
          <w:lang w:val="en-US"/>
        </w:rPr>
        <w:t xml:space="preserve"> the system back into a stable operating point</w:t>
      </w:r>
      <w:r w:rsidR="008761F0">
        <w:rPr>
          <w:lang w:val="en-US"/>
        </w:rPr>
        <w:t xml:space="preserve">. Instead, it </w:t>
      </w:r>
      <w:r w:rsidR="00C2645B">
        <w:rPr>
          <w:lang w:val="en-US"/>
        </w:rPr>
        <w:t>further destabilizes the system</w:t>
      </w:r>
      <w:r w:rsidR="00B64F68">
        <w:rPr>
          <w:lang w:val="en-US"/>
        </w:rPr>
        <w:t>, which is apparent from the erratic feed volume flows (top subplot)</w:t>
      </w:r>
      <w:r w:rsidR="00323428">
        <w:rPr>
          <w:lang w:val="en-US"/>
        </w:rPr>
        <w:t xml:space="preserve"> and thus </w:t>
      </w:r>
      <w:r w:rsidR="00EC2215">
        <w:rPr>
          <w:lang w:val="en-US"/>
        </w:rPr>
        <w:t xml:space="preserve">fails to </w:t>
      </w:r>
      <w:r w:rsidR="00323428">
        <w:rPr>
          <w:lang w:val="en-US"/>
        </w:rPr>
        <w:t>restore stability.</w:t>
      </w:r>
      <w:r w:rsidR="00B64F68">
        <w:rPr>
          <w:lang w:val="en-US"/>
        </w:rPr>
        <w:t xml:space="preserve"> </w:t>
      </w:r>
      <w:r w:rsidR="005E1E58">
        <w:rPr>
          <w:lang w:val="en-US"/>
        </w:rPr>
        <w:t xml:space="preserve">Consequently, gas production, pH and inhibition also assume </w:t>
      </w:r>
      <w:r w:rsidR="00FB2858">
        <w:rPr>
          <w:lang w:val="en-US"/>
        </w:rPr>
        <w:t xml:space="preserve">clearly </w:t>
      </w:r>
      <w:r w:rsidR="005E1E58">
        <w:rPr>
          <w:lang w:val="en-US"/>
        </w:rPr>
        <w:t>instable</w:t>
      </w:r>
      <w:r w:rsidR="00795900">
        <w:rPr>
          <w:lang w:val="en-US"/>
        </w:rPr>
        <w:t xml:space="preserve"> or even unphysical </w:t>
      </w:r>
      <w:r w:rsidR="005E1E58">
        <w:rPr>
          <w:lang w:val="en-US"/>
        </w:rPr>
        <w:t>values</w:t>
      </w:r>
      <w:r w:rsidR="00FB2858">
        <w:rPr>
          <w:lang w:val="en-US"/>
        </w:rPr>
        <w:t xml:space="preserve">. </w:t>
      </w:r>
      <w:r w:rsidR="003C2E14">
        <w:rPr>
          <w:lang w:val="en-US"/>
        </w:rPr>
        <w:t xml:space="preserve">In real-life, such </w:t>
      </w:r>
      <w:r w:rsidR="008334E1">
        <w:rPr>
          <w:lang w:val="en-US"/>
        </w:rPr>
        <w:t xml:space="preserve">a plant behavior would require to </w:t>
      </w:r>
      <w:r w:rsidR="003C2E14">
        <w:rPr>
          <w:lang w:val="en-US"/>
        </w:rPr>
        <w:t>release</w:t>
      </w:r>
      <w:r w:rsidR="008334E1">
        <w:rPr>
          <w:lang w:val="en-US"/>
        </w:rPr>
        <w:t xml:space="preserve"> </w:t>
      </w:r>
      <w:r w:rsidR="003C2E14">
        <w:rPr>
          <w:lang w:val="en-US"/>
        </w:rPr>
        <w:t>or flare</w:t>
      </w:r>
      <w:r w:rsidR="00BE676A">
        <w:rPr>
          <w:lang w:val="en-US"/>
        </w:rPr>
        <w:t xml:space="preserve"> off</w:t>
      </w:r>
      <w:r w:rsidR="003C2E14">
        <w:rPr>
          <w:lang w:val="en-US"/>
        </w:rPr>
        <w:t xml:space="preserve"> </w:t>
      </w:r>
      <w:r w:rsidR="008334E1">
        <w:rPr>
          <w:lang w:val="en-US"/>
        </w:rPr>
        <w:t xml:space="preserve">excess biogas </w:t>
      </w:r>
      <w:r w:rsidR="00D319EC">
        <w:rPr>
          <w:lang w:val="en-US"/>
        </w:rPr>
        <w:t>from</w:t>
      </w:r>
      <w:r w:rsidR="008334E1">
        <w:rPr>
          <w:lang w:val="en-US"/>
        </w:rPr>
        <w:t xml:space="preserve"> the headspace, resulting </w:t>
      </w:r>
      <w:r w:rsidR="0063352B">
        <w:rPr>
          <w:lang w:val="en-US"/>
        </w:rPr>
        <w:t>in opportunity cost and avoidable greenhouse gas emissions</w:t>
      </w:r>
      <w:r w:rsidR="00A3775B">
        <w:rPr>
          <w:lang w:val="en-US"/>
        </w:rPr>
        <w:t xml:space="preserve"> </w:t>
      </w:r>
      <w:sdt>
        <w:sdtPr>
          <w:rPr>
            <w:lang w:val="en-US"/>
          </w:rPr>
          <w:alias w:val="To edit, see citavi.com/edit"/>
          <w:tag w:val="CitaviPlaceholder#0b383a7a-ff9e-44fc-b43c-8d45fb149e89"/>
          <w:id w:val="-2000031429"/>
          <w:placeholder>
            <w:docPart w:val="DefaultPlaceholder_-1854013440"/>
          </w:placeholder>
        </w:sdtPr>
        <w:sdtContent>
          <w:r w:rsidR="00A3775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UtMTZUMTc6MjY6NDk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instrText>
          </w:r>
          <w:r w:rsidR="00A3775B">
            <w:rPr>
              <w:lang w:val="en-US"/>
            </w:rPr>
            <w:fldChar w:fldCharType="separate"/>
          </w:r>
          <w:r w:rsidR="00EC3AAE">
            <w:rPr>
              <w:lang w:val="en-US"/>
            </w:rPr>
            <w:t>(Reinelt et al., 2016)</w:t>
          </w:r>
          <w:r w:rsidR="00A3775B">
            <w:rPr>
              <w:lang w:val="en-US"/>
            </w:rPr>
            <w:fldChar w:fldCharType="end"/>
          </w:r>
        </w:sdtContent>
      </w:sdt>
      <w:r w:rsidR="0063352B">
        <w:rPr>
          <w:lang w:val="en-US"/>
        </w:rPr>
        <w:t xml:space="preserve">. </w:t>
      </w:r>
      <w:r w:rsidR="00D319EC">
        <w:rPr>
          <w:lang w:val="en-US"/>
        </w:rPr>
        <w:t xml:space="preserve">Remedies </w:t>
      </w:r>
      <w:r w:rsidR="0099276A">
        <w:rPr>
          <w:lang w:val="en-US"/>
        </w:rPr>
        <w:t>could be longer pred</w:t>
      </w:r>
      <w:r w:rsidR="004E66FC">
        <w:rPr>
          <w:lang w:val="en-US"/>
        </w:rPr>
        <w:t>i</w:t>
      </w:r>
      <w:r w:rsidR="0099276A">
        <w:rPr>
          <w:lang w:val="en-US"/>
        </w:rPr>
        <w:t>ction horizon</w:t>
      </w:r>
      <w:r w:rsidR="00FC6755">
        <w:rPr>
          <w:lang w:val="en-US"/>
        </w:rPr>
        <w:t>s</w:t>
      </w:r>
      <w:r w:rsidR="0099276A">
        <w:rPr>
          <w:lang w:val="en-US"/>
        </w:rPr>
        <w:t xml:space="preserve"> </w:t>
      </w:r>
      <w:r w:rsidR="00FC6755">
        <w:rPr>
          <w:lang w:val="en-US"/>
        </w:rPr>
        <w:t xml:space="preserve">to better anticipate prospective CHP </w:t>
      </w:r>
      <w:r w:rsidR="00D319EC">
        <w:rPr>
          <w:lang w:val="en-US"/>
        </w:rPr>
        <w:t>down</w:t>
      </w:r>
      <w:r w:rsidR="00FC6755">
        <w:rPr>
          <w:lang w:val="en-US"/>
        </w:rPr>
        <w:t>-times</w:t>
      </w:r>
      <w:r w:rsidR="00184019">
        <w:rPr>
          <w:lang w:val="en-US"/>
        </w:rPr>
        <w:t xml:space="preserve"> </w:t>
      </w:r>
      <w:sdt>
        <w:sdtPr>
          <w:rPr>
            <w:lang w:val="en-US"/>
          </w:rPr>
          <w:alias w:val="To edit, see citavi.com/edit"/>
          <w:tag w:val="CitaviPlaceholder#3f5b32af-6e1b-4987-b3c6-1a9a12f99e81"/>
          <w:id w:val="-153601605"/>
          <w:placeholder>
            <w:docPart w:val="DefaultPlaceholder_-1854013440"/>
          </w:placeholder>
        </w:sdtPr>
        <w:sdtContent>
          <w:r w:rsidR="0018401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184019">
            <w:rPr>
              <w:lang w:val="en-US"/>
            </w:rPr>
            <w:fldChar w:fldCharType="separate"/>
          </w:r>
          <w:r w:rsidR="00EC3AAE">
            <w:rPr>
              <w:lang w:val="en-US"/>
            </w:rPr>
            <w:t>(Qin and Badgwell, 2003)</w:t>
          </w:r>
          <w:r w:rsidR="00184019">
            <w:rPr>
              <w:lang w:val="en-US"/>
            </w:rPr>
            <w:fldChar w:fldCharType="end"/>
          </w:r>
        </w:sdtContent>
      </w:sdt>
      <w:r w:rsidR="004C18D4">
        <w:rPr>
          <w:lang w:val="en-US"/>
        </w:rPr>
        <w:t xml:space="preserve">, or </w:t>
      </w:r>
      <w:r w:rsidR="006E71CB">
        <w:rPr>
          <w:lang w:val="en-US"/>
        </w:rPr>
        <w:t xml:space="preserve">lower </w:t>
      </w:r>
      <w:r w:rsidR="004C18D4">
        <w:rPr>
          <w:lang w:val="en-US"/>
        </w:rPr>
        <w:t xml:space="preserve">maximum allowed feed </w:t>
      </w:r>
      <w:r w:rsidR="006E71CB">
        <w:rPr>
          <w:lang w:val="en-US"/>
        </w:rPr>
        <w:t>volume flows to restrict the erratic feeding behavior</w:t>
      </w:r>
      <w:r w:rsidR="003C2E14">
        <w:rPr>
          <w:lang w:val="en-US"/>
        </w:rPr>
        <w:t xml:space="preserve">. </w:t>
      </w:r>
    </w:p>
    <w:p w14:paraId="4740D76D" w14:textId="03F83D2A" w:rsidR="00B31301" w:rsidRDefault="00B31301" w:rsidP="002D3756">
      <w:pPr>
        <w:rPr>
          <w:lang w:val="en-US"/>
        </w:rPr>
      </w:pPr>
      <w:r>
        <w:rPr>
          <w:lang w:val="en-US"/>
        </w:rPr>
        <w:lastRenderedPageBreak/>
        <w:t xml:space="preserve">By comparison, </w:t>
      </w:r>
      <w:r w:rsidR="008C2194">
        <w:rPr>
          <w:lang w:val="en-US"/>
        </w:rPr>
        <w:t xml:space="preserve">the robust multi-stage MPC controller (on the right) </w:t>
      </w:r>
      <w:r w:rsidR="008639DA">
        <w:rPr>
          <w:lang w:val="en-US"/>
        </w:rPr>
        <w:t>acts more conservatively</w:t>
      </w:r>
      <w:r w:rsidR="00127B0A">
        <w:rPr>
          <w:lang w:val="en-US"/>
        </w:rPr>
        <w:t xml:space="preserve">. It </w:t>
      </w:r>
      <w:r w:rsidR="008639DA">
        <w:rPr>
          <w:lang w:val="en-US"/>
        </w:rPr>
        <w:t xml:space="preserve">thereby </w:t>
      </w:r>
      <w:r w:rsidR="008C2194">
        <w:rPr>
          <w:lang w:val="en-US"/>
        </w:rPr>
        <w:t xml:space="preserve">delivers stable plant operation and safe GS filling levels, with a safety margin of </w:t>
      </w:r>
      <w:r w:rsidR="00DB6B45">
        <w:rPr>
          <w:lang w:val="en-US"/>
        </w:rPr>
        <w:t xml:space="preserve">around 15% to both </w:t>
      </w:r>
      <w:r w:rsidR="00F55AB3">
        <w:rPr>
          <w:lang w:val="en-US"/>
        </w:rPr>
        <w:t>lower and upper GS constraints</w:t>
      </w:r>
      <w:r w:rsidR="000135C7">
        <w:rPr>
          <w:lang w:val="en-US"/>
        </w:rPr>
        <w:t xml:space="preserve">, </w:t>
      </w:r>
      <w:r w:rsidR="00493CCC">
        <w:rPr>
          <w:lang w:val="en-US"/>
        </w:rPr>
        <w:t xml:space="preserve">as well as </w:t>
      </w:r>
      <w:r w:rsidR="000135C7">
        <w:rPr>
          <w:lang w:val="en-US"/>
        </w:rPr>
        <w:t xml:space="preserve">stable pH and inhibition values. </w:t>
      </w:r>
      <w:r w:rsidR="00B57A8A">
        <w:rPr>
          <w:lang w:val="en-US"/>
        </w:rPr>
        <w:t>The</w:t>
      </w:r>
      <w:r w:rsidR="00837919">
        <w:rPr>
          <w:lang w:val="en-US"/>
        </w:rPr>
        <w:t xml:space="preserve"> rare</w:t>
      </w:r>
      <w:r w:rsidR="00B57A8A">
        <w:rPr>
          <w:lang w:val="en-US"/>
        </w:rPr>
        <w:t xml:space="preserve"> </w:t>
      </w:r>
      <w:r w:rsidR="00A948DE">
        <w:rPr>
          <w:lang w:val="en-US"/>
        </w:rPr>
        <w:t xml:space="preserve">peaks in pH predictions are </w:t>
      </w:r>
      <w:r w:rsidR="008F7B1B">
        <w:rPr>
          <w:lang w:val="en-US"/>
        </w:rPr>
        <w:t xml:space="preserve">caused by </w:t>
      </w:r>
      <w:r w:rsidR="00A948DE">
        <w:rPr>
          <w:lang w:val="en-US"/>
        </w:rPr>
        <w:t xml:space="preserve">numerical noise </w:t>
      </w:r>
      <w:r w:rsidR="00935D8F">
        <w:rPr>
          <w:lang w:val="en-US"/>
        </w:rPr>
        <w:t xml:space="preserve">during </w:t>
      </w:r>
      <w:r w:rsidR="008043C0">
        <w:rPr>
          <w:lang w:val="en-US"/>
        </w:rPr>
        <w:t>orthogonal collocation. They can be reduce</w:t>
      </w:r>
      <w:r w:rsidR="005322F8">
        <w:rPr>
          <w:lang w:val="en-US"/>
        </w:rPr>
        <w:t xml:space="preserve">d </w:t>
      </w:r>
      <w:r w:rsidR="008043C0">
        <w:rPr>
          <w:lang w:val="en-US"/>
        </w:rPr>
        <w:t xml:space="preserve">with higher numbers of collocation points </w:t>
      </w:r>
      <w:r w:rsidR="005322F8">
        <w:rPr>
          <w:lang w:val="en-US"/>
        </w:rPr>
        <w:t xml:space="preserve">or higher degrees of orthogonal polynomials, </w:t>
      </w:r>
      <w:r w:rsidR="00935D8F">
        <w:rPr>
          <w:lang w:val="en-US"/>
        </w:rPr>
        <w:t xml:space="preserve">though </w:t>
      </w:r>
      <w:r w:rsidR="005322F8">
        <w:rPr>
          <w:lang w:val="en-US"/>
        </w:rPr>
        <w:t xml:space="preserve">at the </w:t>
      </w:r>
      <w:r w:rsidR="007A1605">
        <w:rPr>
          <w:lang w:val="en-US"/>
        </w:rPr>
        <w:t>expense</w:t>
      </w:r>
      <w:r w:rsidR="005322F8">
        <w:rPr>
          <w:lang w:val="en-US"/>
        </w:rPr>
        <w:t xml:space="preserve"> of increased run times.</w:t>
      </w:r>
      <w:r w:rsidR="00B57A8A">
        <w:rPr>
          <w:lang w:val="en-US"/>
        </w:rPr>
        <w:t xml:space="preserve"> </w:t>
      </w:r>
      <w:r w:rsidR="000E7ECC">
        <w:rPr>
          <w:lang w:val="en-US"/>
        </w:rPr>
        <w:t>Otherwise, the overall system performance is very similar as in the previous section, and therefore not further detailed here.</w:t>
      </w:r>
    </w:p>
    <w:p w14:paraId="7B9E2FC0" w14:textId="7BFA4F3C" w:rsidR="00F65D5C" w:rsidRDefault="00F65D5C" w:rsidP="002D3756">
      <w:pPr>
        <w:rPr>
          <w:lang w:val="en-US"/>
        </w:rPr>
      </w:pPr>
      <w:r>
        <w:rPr>
          <w:lang w:val="en-US"/>
        </w:rPr>
        <w:t>The increased robustness</w:t>
      </w:r>
      <w:r w:rsidR="00F01467">
        <w:rPr>
          <w:lang w:val="en-US"/>
        </w:rPr>
        <w:t xml:space="preserve"> of multi-stage MPC</w:t>
      </w:r>
      <w:r>
        <w:rPr>
          <w:lang w:val="en-US"/>
        </w:rPr>
        <w:t xml:space="preserve">, however, 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of 35% </w:t>
      </w:r>
      <w:r w:rsidR="003002F4">
        <w:rPr>
          <w:lang w:val="en-US"/>
        </w:rPr>
        <w:t xml:space="preserve">(plots not shown). </w:t>
      </w:r>
      <w:r w:rsidR="00EE2CA7">
        <w:rPr>
          <w:lang w:val="en-US"/>
        </w:rPr>
        <w:t>The r</w:t>
      </w:r>
      <w:r w:rsidR="003002F4">
        <w:rPr>
          <w:lang w:val="en-US"/>
        </w:rPr>
        <w:t>un time for no</w:t>
      </w:r>
      <w:r w:rsidR="00BB1624">
        <w:rPr>
          <w:lang w:val="en-US"/>
        </w:rPr>
        <w:t xml:space="preserve">minal </w:t>
      </w:r>
      <w:r w:rsidR="003528A5">
        <w:rPr>
          <w:lang w:val="en-US"/>
        </w:rPr>
        <w:t>MPC</w:t>
      </w:r>
      <w:r w:rsidR="00BB1624">
        <w:rPr>
          <w:lang w:val="en-US"/>
        </w:rPr>
        <w:t xml:space="preserve"> </w:t>
      </w:r>
      <w:r w:rsidR="00EE2CA7">
        <w:rPr>
          <w:lang w:val="en-US"/>
        </w:rPr>
        <w:t>was</w:t>
      </w:r>
      <w:r w:rsidR="00BB1624">
        <w:rPr>
          <w:lang w:val="en-US"/>
        </w:rPr>
        <w:t xml:space="preserve"> </w:t>
      </w:r>
      <w:r w:rsidR="0054630B">
        <w:rPr>
          <w:lang w:val="en-US"/>
        </w:rPr>
        <w:t>54</w:t>
      </w:r>
      <w:r w:rsidR="00817AC1">
        <w:rPr>
          <w:lang w:val="en-US"/>
        </w:rPr>
        <w:t>7</w:t>
      </w:r>
      <w:r w:rsidR="0054630B">
        <w:rPr>
          <w:lang w:val="en-US"/>
        </w:rPr>
        <w:t xml:space="preserve"> </w:t>
      </w:r>
      <w:r w:rsidR="000A29E3">
        <w:rPr>
          <w:lang w:val="en-US"/>
        </w:rPr>
        <w:t>s</w:t>
      </w:r>
      <w:r w:rsidR="00BB1624">
        <w:rPr>
          <w:lang w:val="en-US"/>
        </w:rPr>
        <w:t xml:space="preserve"> vs. </w:t>
      </w:r>
      <w:r w:rsidR="0054630B">
        <w:rPr>
          <w:lang w:val="en-US"/>
        </w:rPr>
        <w:t>9</w:t>
      </w:r>
      <w:r w:rsidR="00F276CF">
        <w:rPr>
          <w:lang w:val="en-US"/>
        </w:rPr>
        <w:t>64</w:t>
      </w:r>
      <w:r w:rsidR="0054630B" w:rsidRPr="003B3166">
        <w:rPr>
          <w:lang w:val="en-US"/>
        </w:rPr>
        <w:t xml:space="preserve"> </w:t>
      </w:r>
      <w:r w:rsidR="000A29E3">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3B3166">
        <w:rPr>
          <w:lang w:val="en-US"/>
        </w:rPr>
        <w:t>W</w:t>
      </w:r>
      <w:r w:rsidR="003528A5">
        <w:rPr>
          <w:lang w:val="en-US"/>
        </w:rPr>
        <w:t xml:space="preserve">ith a </w:t>
      </w:r>
      <w:commentRangeStart w:id="175"/>
      <w:r w:rsidR="003528A5">
        <w:rPr>
          <w:lang w:val="en-US"/>
        </w:rPr>
        <w:t>simulated time of 30 d</w:t>
      </w:r>
      <w:commentRangeEnd w:id="175"/>
      <w:r w:rsidR="0025752D">
        <w:rPr>
          <w:rStyle w:val="Kommentarzeichen"/>
        </w:rPr>
        <w:commentReference w:id="175"/>
      </w:r>
      <w:r w:rsidR="003528A5">
        <w:rPr>
          <w:lang w:val="en-US"/>
        </w:rPr>
        <w:t xml:space="preserve">, the multi-stage </w:t>
      </w:r>
      <w:r w:rsidR="005750BC">
        <w:rPr>
          <w:lang w:val="en-US"/>
        </w:rPr>
        <w:t>controller is</w:t>
      </w:r>
      <w:r w:rsidR="00F276CF">
        <w:rPr>
          <w:lang w:val="en-US"/>
        </w:rPr>
        <w:t>, however,</w:t>
      </w:r>
      <w:r w:rsidR="005750BC">
        <w:rPr>
          <w:lang w:val="en-US"/>
        </w:rPr>
        <w:t xml:space="preserve"> </w:t>
      </w:r>
      <w:r w:rsidR="003B3166">
        <w:rPr>
          <w:lang w:val="en-US"/>
        </w:rPr>
        <w:t xml:space="preserve">still </w:t>
      </w:r>
      <w:r w:rsidR="005750BC">
        <w:rPr>
          <w:lang w:val="en-US"/>
        </w:rPr>
        <w:t>real-time capable.</w:t>
      </w:r>
    </w:p>
    <w:p w14:paraId="3EEFD612" w14:textId="34AD6E07" w:rsidR="00B02161" w:rsidRDefault="6A0623E8" w:rsidP="00864BFE">
      <w:pPr>
        <w:pStyle w:val="berschrift2"/>
        <w:rPr>
          <w:lang w:val="en-US"/>
        </w:rPr>
      </w:pPr>
      <w:bookmarkStart w:id="176" w:name="_xcnexyaz5dj2"/>
      <w:bookmarkEnd w:id="176"/>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553629A6" w:rsidR="5C5F6251" w:rsidRDefault="00B84CAD" w:rsidP="008E2756">
      <w:pPr>
        <w:rPr>
          <w:lang w:val="en-US"/>
        </w:rPr>
      </w:pPr>
      <w:r>
        <w:rPr>
          <w:lang w:val="en-US"/>
        </w:rPr>
        <w:t>Th</w:t>
      </w:r>
      <w:r w:rsidR="003A517B">
        <w:rPr>
          <w:lang w:val="en-US"/>
        </w:rPr>
        <w:t xml:space="preserve">e </w:t>
      </w:r>
      <w:r w:rsidR="00B7429D">
        <w:rPr>
          <w:lang w:val="en-US"/>
        </w:rPr>
        <w:t>presented</w:t>
      </w:r>
      <w:r w:rsidR="003A517B">
        <w:rPr>
          <w:lang w:val="en-US"/>
        </w:rPr>
        <w:t xml:space="preserve"> results are based on </w:t>
      </w:r>
      <w:r>
        <w:rPr>
          <w:lang w:val="en-US"/>
        </w:rPr>
        <w:t>simulat</w:t>
      </w:r>
      <w:r w:rsidR="003A517B">
        <w:rPr>
          <w:lang w:val="en-US"/>
        </w:rPr>
        <w:t>ions</w:t>
      </w:r>
      <w:r w:rsidR="00D60B74">
        <w:rPr>
          <w:lang w:val="en-US"/>
        </w:rPr>
        <w:t>, which assumed s</w:t>
      </w:r>
      <w:r w:rsidR="00071E91">
        <w:rPr>
          <w:lang w:val="en-US"/>
        </w:rPr>
        <w:t>tate feedback</w:t>
      </w:r>
      <w:r w:rsidR="00D60B74">
        <w:rPr>
          <w:lang w:val="en-US"/>
        </w:rPr>
        <w:t xml:space="preserve">, i.e. perfect knowledge of the </w:t>
      </w:r>
      <w:r w:rsidR="006D3E7B">
        <w:rPr>
          <w:lang w:val="en-US"/>
        </w:rPr>
        <w:t xml:space="preserve">plant’s dynamic state. </w:t>
      </w:r>
      <w:r w:rsidR="00DB5D42">
        <w:rPr>
          <w:lang w:val="en-US"/>
        </w:rPr>
        <w:t xml:space="preserve">Moreover, 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in 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assumed to be 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 xml:space="preserve">is uncommon </w:t>
      </w:r>
      <w:commentRangeStart w:id="177"/>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EC3AAE">
            <w:rPr>
              <w:lang w:val="en-US"/>
            </w:rPr>
            <w:t>(Fachagentur Nachwachsende Rohstoffe e. V., 2021)</w:t>
          </w:r>
          <w:r w:rsidR="00594FEF">
            <w:rPr>
              <w:lang w:val="en-US"/>
            </w:rPr>
            <w:fldChar w:fldCharType="end"/>
          </w:r>
        </w:sdtContent>
      </w:sdt>
      <w:r w:rsidR="007C5769">
        <w:rPr>
          <w:lang w:val="en-US"/>
        </w:rPr>
        <w:t xml:space="preserve">, </w:t>
      </w:r>
      <w:commentRangeEnd w:id="177"/>
      <w:r w:rsidR="00594FEF">
        <w:rPr>
          <w:rStyle w:val="Kommentarzeichen"/>
        </w:rPr>
        <w:commentReference w:id="177"/>
      </w:r>
      <w:r w:rsidR="007C5769">
        <w:rPr>
          <w:lang w:val="en-US"/>
        </w:rPr>
        <w:t>though technically not impossible.</w:t>
      </w:r>
      <w:r w:rsidR="77A2C42C" w:rsidRPr="77A2C42C">
        <w:rPr>
          <w:lang w:val="en-US"/>
        </w:rPr>
        <w:t xml:space="preserve"> </w:t>
      </w:r>
    </w:p>
    <w:p w14:paraId="1785B0CF" w14:textId="65CD102E" w:rsidR="00776080" w:rsidRDefault="008E2756" w:rsidP="00776080">
      <w:pPr>
        <w:rPr>
          <w:lang w:val="en-US"/>
        </w:rPr>
      </w:pPr>
      <w:r>
        <w:rPr>
          <w:lang w:val="en-US"/>
        </w:rPr>
        <w:t>F</w:t>
      </w:r>
      <w:r w:rsidR="77A2C42C" w:rsidRPr="77A2C42C">
        <w:rPr>
          <w:lang w:val="en-US"/>
        </w:rPr>
        <w:t>uture research</w:t>
      </w:r>
      <w:r>
        <w:rPr>
          <w:lang w:val="en-US"/>
        </w:rPr>
        <w:t xml:space="preserve"> should therefore </w:t>
      </w:r>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r w:rsidR="0025752D">
        <w:rPr>
          <w:lang w:val="en-US"/>
        </w:rPr>
        <w:t>s</w:t>
      </w:r>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surplus revenues through demand-oriented feeding</w:t>
      </w:r>
      <w:bookmarkStart w:id="178" w:name="_6gm6o7kdfala" w:colFirst="0" w:colLast="0"/>
      <w:bookmarkEnd w:id="178"/>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5A83F59D" w14:textId="5A9C7777" w:rsidR="00CF5B9B" w:rsidRDefault="00756048" w:rsidP="00115E14">
      <w:pPr>
        <w:rPr>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179"/>
      <w:r w:rsidR="00D24281">
        <w:rPr>
          <w:lang w:val="en-US"/>
        </w:rPr>
        <w:t xml:space="preserve">agricultural </w:t>
      </w:r>
      <w:r w:rsidR="009A2C69">
        <w:rPr>
          <w:lang w:val="en-US"/>
        </w:rPr>
        <w:t xml:space="preserve">biogas </w:t>
      </w:r>
      <w:r w:rsidR="00D24281">
        <w:rPr>
          <w:lang w:val="en-US"/>
        </w:rPr>
        <w:t>plan</w:t>
      </w:r>
      <w:r w:rsidR="004E78CD">
        <w:rPr>
          <w:lang w:val="en-US"/>
        </w:rPr>
        <w:t>t</w:t>
      </w:r>
      <w:commentRangeEnd w:id="179"/>
      <w:r w:rsidR="009A2C69">
        <w:rPr>
          <w:rStyle w:val="Kommentarzeichen"/>
        </w:rPr>
        <w:commentReference w:id="179"/>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3D7B68">
        <w:rPr>
          <w:lang w:val="en-US"/>
        </w:rPr>
        <w:t xml:space="preserve">that </w:t>
      </w:r>
      <w:r w:rsidR="005C4C9C">
        <w:rPr>
          <w:lang w:val="en-US"/>
        </w:rPr>
        <w:t>GS</w:t>
      </w:r>
      <w:r w:rsidR="003D7B68" w:rsidRPr="6A0623E8">
        <w:rPr>
          <w:lang w:val="en-US"/>
        </w:rPr>
        <w:t xml:space="preserve"> capacity constraints </w:t>
      </w:r>
      <w:r w:rsidR="003D7B68">
        <w:rPr>
          <w:lang w:val="en-US"/>
        </w:rPr>
        <w:t xml:space="preserve">were </w:t>
      </w:r>
      <w:r w:rsidR="003D7B68" w:rsidRPr="6A0623E8">
        <w:rPr>
          <w:lang w:val="en-US"/>
        </w:rPr>
        <w:t>met</w:t>
      </w:r>
      <w:r w:rsidR="003D7B68">
        <w:rPr>
          <w:lang w:val="en-US"/>
        </w:rPr>
        <w:t xml:space="preserve">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w:t>
      </w:r>
      <w:r w:rsidR="00DF435F">
        <w:rPr>
          <w:lang w:val="en-US"/>
        </w:rPr>
        <w:lastRenderedPageBreak/>
        <w:t>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r w:rsidR="009A2C69">
        <w:rPr>
          <w:lang w:val="en-US"/>
        </w:rPr>
        <w:t>resulted in plant failure</w:t>
      </w:r>
      <w:r w:rsidR="00E96100">
        <w:rPr>
          <w:lang w:val="en-US"/>
        </w:rPr>
        <w:t xml:space="preserve">. </w:t>
      </w:r>
      <w:commentRangeStart w:id="180"/>
      <w:r w:rsidR="29F2F358" w:rsidRPr="29F2F358">
        <w:rPr>
          <w:lang w:val="en-US"/>
        </w:rPr>
        <w:t xml:space="preserve">Simulation runtimes confirmed real-time </w:t>
      </w:r>
      <w:r w:rsidR="000B4895">
        <w:rPr>
          <w:lang w:val="en-US"/>
        </w:rPr>
        <w:t>capability</w:t>
      </w:r>
      <w:r w:rsidR="29F2F358" w:rsidRPr="29F2F358">
        <w:rPr>
          <w:lang w:val="en-US"/>
        </w:rPr>
        <w:t xml:space="preserve"> for </w:t>
      </w:r>
      <w:r w:rsidR="00011F1D">
        <w:rPr>
          <w:lang w:val="en-US"/>
        </w:rPr>
        <w:t xml:space="preserve">a resolution of </w:t>
      </w:r>
      <w:r w:rsidR="29F2F358" w:rsidRPr="29F2F358">
        <w:rPr>
          <w:lang w:val="en-US"/>
        </w:rPr>
        <w:t xml:space="preserve">0.5 h. </w:t>
      </w:r>
      <w:commentRangeEnd w:id="180"/>
      <w:r w:rsidR="009A2C69">
        <w:rPr>
          <w:rStyle w:val="Kommentarzeichen"/>
        </w:rPr>
        <w:commentReference w:id="180"/>
      </w:r>
      <w:r w:rsidR="29F2F358" w:rsidRPr="29F2F358">
        <w:rPr>
          <w:lang w:val="en-US"/>
        </w:rPr>
        <w:t>Future work</w:t>
      </w:r>
      <w:r w:rsidR="00E52E57">
        <w:rPr>
          <w:lang w:val="en-US"/>
        </w:rPr>
        <w:t xml:space="preserve"> </w:t>
      </w:r>
      <w:r w:rsidR="00682E6D">
        <w:rPr>
          <w:lang w:val="en-US"/>
        </w:rPr>
        <w:t xml:space="preserve">should incorporate a </w:t>
      </w:r>
      <w:r w:rsidR="29F2F358" w:rsidRPr="29F2F358">
        <w:rPr>
          <w:lang w:val="en-US"/>
        </w:rPr>
        <w:t>state observer</w:t>
      </w:r>
      <w:r w:rsidR="00E52E57">
        <w:rPr>
          <w:lang w:val="en-US"/>
        </w:rPr>
        <w:t xml:space="preserve"> </w:t>
      </w:r>
      <w:r w:rsidR="29F2F358" w:rsidRPr="29F2F358">
        <w:rPr>
          <w:lang w:val="en-US"/>
        </w:rPr>
        <w:t>and</w:t>
      </w:r>
      <w:r w:rsidR="004B1FF0">
        <w:rPr>
          <w:lang w:val="en-US"/>
        </w:rPr>
        <w:t xml:space="preserve"> address experimental validation</w:t>
      </w:r>
      <w:r w:rsidR="29F2F358" w:rsidRPr="29F2F358">
        <w:rPr>
          <w:lang w:val="en-US"/>
        </w:rPr>
        <w:t xml:space="preserve">. </w:t>
      </w:r>
    </w:p>
    <w:p w14:paraId="6AFC489F" w14:textId="049060C1" w:rsidR="00CF5B9B" w:rsidRPr="00053C38" w:rsidRDefault="00CF5B9B" w:rsidP="00CF5B9B">
      <w:pPr>
        <w:pStyle w:val="berschrift1"/>
        <w:rPr>
          <w:lang w:val="en-GB"/>
        </w:rPr>
      </w:pPr>
      <w:r w:rsidRPr="00053C38">
        <w:rPr>
          <w:lang w:val="en-GB"/>
        </w:rPr>
        <w:t xml:space="preserve">Appendix A. 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7505FF48" w:rsidR="6293A840" w:rsidRDefault="6293A840" w:rsidP="6293A840">
      <w:pPr>
        <w:rPr>
          <w:lang w:val="en-US"/>
        </w:rPr>
      </w:pPr>
      <w:r w:rsidRPr="6293A840">
        <w:rPr>
          <w:lang w:val="en-US"/>
        </w:rPr>
        <w:t xml:space="preserve">The authors are </w:t>
      </w:r>
      <w:r w:rsidR="007F0941">
        <w:rPr>
          <w:lang w:val="en-US"/>
        </w:rPr>
        <w:t>grateful</w:t>
      </w:r>
      <w:r w:rsidRPr="6293A840">
        <w:rPr>
          <w:lang w:val="en-US"/>
        </w:rPr>
        <w:t xml:space="preserve"> for funding from the German Federal Ministry of Food and Agriculture of the junior research group on </w:t>
      </w:r>
      <w:r w:rsidR="006C5122">
        <w:rPr>
          <w:lang w:val="en-US"/>
        </w:rPr>
        <w:t>s</w:t>
      </w:r>
      <w:r w:rsidRPr="6293A840">
        <w:rPr>
          <w:lang w:val="en-US"/>
        </w:rPr>
        <w:t xml:space="preserve">imulation, monitoring and control of anaerobic digestion plants (grant 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07E49481"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Visualiz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Methodology, 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Methodology, </w:t>
      </w:r>
      <w:r w:rsidRPr="6293A840">
        <w:rPr>
          <w:rFonts w:eastAsia="Garamond" w:cs="Garamond"/>
          <w:lang w:val="en-US"/>
        </w:rPr>
        <w:t>Validation, Writing - Original Draft.</w:t>
      </w:r>
      <w:r w:rsidRPr="6293A840">
        <w:rPr>
          <w:rFonts w:eastAsia="Garamond" w:cs="Garamond"/>
          <w:b/>
          <w:bCs/>
          <w:lang w:val="en-US"/>
        </w:rPr>
        <w:t xml:space="preserve"> Konrad Koch: </w:t>
      </w:r>
      <w:r w:rsidRPr="6293A840">
        <w:rPr>
          <w:rFonts w:eastAsia="Garamond" w:cs="Garamond"/>
          <w:lang w:val="en-US"/>
        </w:rPr>
        <w:t>Methodology, 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r w:rsidR="00865750">
        <w:rPr>
          <w:rFonts w:eastAsia="Garamond" w:cs="Garamond"/>
          <w:lang w:val="en-US"/>
        </w:rPr>
        <w:t xml:space="preserve">, </w:t>
      </w:r>
      <w:r w:rsidRPr="6293A840">
        <w:rPr>
          <w:rFonts w:eastAsia="Garamond" w:cs="Garamond"/>
          <w:lang w:val="en-US"/>
        </w:rPr>
        <w:t>Funding acquisition</w:t>
      </w:r>
      <w:r w:rsidR="00865750">
        <w:rPr>
          <w:rFonts w:eastAsia="Garamond" w:cs="Garamond"/>
          <w:lang w:val="en-US"/>
        </w:rPr>
        <w:t>.</w:t>
      </w:r>
      <w:r w:rsidRPr="6293A840">
        <w:rPr>
          <w:rFonts w:eastAsia="Garamond" w:cs="Garamond"/>
          <w:lang w:val="en-US"/>
        </w:rPr>
        <w:t xml:space="preserve"> </w:t>
      </w:r>
      <w:r w:rsidRPr="6293A840">
        <w:rPr>
          <w:rFonts w:eastAsia="Garamond" w:cs="Garamond"/>
          <w:b/>
          <w:bCs/>
          <w:lang w:val="en-US"/>
        </w:rPr>
        <w:t xml:space="preserve">Stefan Streif: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Resources, Writing - Review &amp; Editing, Supervision, Project Administration, Funding acquisition</w:t>
      </w:r>
    </w:p>
    <w:sdt>
      <w:sdtPr>
        <w:rPr>
          <w:sz w:val="24"/>
          <w:szCs w:val="22"/>
          <w:lang w:val="en-US"/>
        </w:rPr>
        <w:tag w:val="CitaviBibliography"/>
        <w:id w:val="1000460054"/>
        <w:placeholder>
          <w:docPart w:val="181B7BB5C0A50E42B12647B8482D68E6"/>
        </w:placeholder>
      </w:sdtPr>
      <w:sdtContent>
        <w:p w14:paraId="52A8A24C" w14:textId="77777777" w:rsidR="00EC3AAE" w:rsidRDefault="00026F10" w:rsidP="00EC3AAE">
          <w:pPr>
            <w:pStyle w:val="CitaviBibliographyHeading"/>
            <w:rPr>
              <w:lang w:val="en-US"/>
            </w:rPr>
          </w:pPr>
          <w:r>
            <w:rPr>
              <w:lang w:val="en-US"/>
            </w:rPr>
            <w:fldChar w:fldCharType="begin"/>
          </w:r>
          <w:r w:rsidRPr="0028244E">
            <w:rPr>
              <w:lang w:val="en-US"/>
            </w:rPr>
            <w:instrText>ADDIN CitaviBibliography</w:instrText>
          </w:r>
          <w:r>
            <w:rPr>
              <w:lang w:val="en-US"/>
            </w:rPr>
            <w:fldChar w:fldCharType="separate"/>
          </w:r>
          <w:r w:rsidR="00EC3AAE">
            <w:rPr>
              <w:lang w:val="en-US"/>
            </w:rPr>
            <w:t>References</w:t>
          </w:r>
        </w:p>
        <w:p w14:paraId="0738B857" w14:textId="77777777" w:rsidR="00EC3AAE" w:rsidRDefault="00EC3AAE" w:rsidP="00EC3AAE">
          <w:pPr>
            <w:pStyle w:val="CitaviBibliographyEntry"/>
            <w:rPr>
              <w:lang w:val="en-US"/>
            </w:rPr>
          </w:pPr>
          <w:bookmarkStart w:id="181" w:name="_CTVL0012be9b1399c9b4afcba313c9d8c854c25"/>
          <w:r>
            <w:rPr>
              <w:lang w:val="en-US"/>
            </w:rPr>
            <w:t>Alcaraz-González, V.; Fregoso-Sánchez, F. A.; González-Alvarez, V.; Steyer, J.-P. (2021): Multivariable Robust Regulation of Alkalinities in Continuous Anaerobic Digestion Processes.</w:t>
          </w:r>
          <w:bookmarkEnd w:id="181"/>
          <w:r>
            <w:rPr>
              <w:lang w:val="en-US"/>
            </w:rPr>
            <w:t xml:space="preserve"> </w:t>
          </w:r>
          <w:r w:rsidRPr="00EC3AAE">
            <w:rPr>
              <w:i/>
              <w:lang w:val="en-US"/>
            </w:rPr>
            <w:t xml:space="preserve">Processes </w:t>
          </w:r>
          <w:r w:rsidRPr="00EC3AAE">
            <w:rPr>
              <w:lang w:val="en-US"/>
            </w:rPr>
            <w:t>9 (7), 1153.</w:t>
          </w:r>
        </w:p>
        <w:p w14:paraId="787ABDE0" w14:textId="77777777" w:rsidR="00EC3AAE" w:rsidRDefault="00EC3AAE" w:rsidP="00EC3AAE">
          <w:pPr>
            <w:pStyle w:val="CitaviBibliographyEntry"/>
            <w:rPr>
              <w:lang w:val="en-US"/>
            </w:rPr>
          </w:pPr>
          <w:bookmarkStart w:id="182" w:name="_CTVL001d3b480f1dea94134bfd53e992211490b"/>
          <w:r>
            <w:rPr>
              <w:lang w:val="en-US"/>
            </w:rPr>
            <w:t>Batstone, D. J.; Keller, J.; Angelidaki, I.; Kalyuzhnyi, S. V.; Pavlostathis, S. G.; Rozzi, A. et al. (2002): {The IWA Anaerobic Digestion Model No 1 (ADM1)}.</w:t>
          </w:r>
          <w:bookmarkEnd w:id="182"/>
          <w:r>
            <w:rPr>
              <w:lang w:val="en-US"/>
            </w:rPr>
            <w:t xml:space="preserve"> </w:t>
          </w:r>
          <w:r w:rsidRPr="00EC3AAE">
            <w:rPr>
              <w:i/>
              <w:lang w:val="en-US"/>
            </w:rPr>
            <w:t xml:space="preserve">Water Science and Technology </w:t>
          </w:r>
          <w:r w:rsidRPr="00EC3AAE">
            <w:rPr>
              <w:lang w:val="en-US"/>
            </w:rPr>
            <w:t>45 (10), 65–73.</w:t>
          </w:r>
        </w:p>
        <w:p w14:paraId="0F9E1C57" w14:textId="77777777" w:rsidR="00EC3AAE" w:rsidRDefault="00EC3AAE" w:rsidP="00EC3AAE">
          <w:pPr>
            <w:pStyle w:val="CitaviBibliographyEntry"/>
            <w:rPr>
              <w:lang w:val="en-US"/>
            </w:rPr>
          </w:pPr>
          <w:bookmarkStart w:id="183" w:name="_CTVL001cd89f87a82494c46bff9942b710f6027"/>
          <w:r>
            <w:rPr>
              <w:lang w:val="en-US"/>
            </w:rPr>
            <w:lastRenderedPageBreak/>
            <w:t>Bernard, O.; Hadj-Sadok, Z.; Dochain, D.; Genovesi, A.; Steyer, J. P. (2001): Dynamical model development and parameter identification for an anaerobic wastewater treatment process.</w:t>
          </w:r>
          <w:bookmarkEnd w:id="183"/>
          <w:r>
            <w:rPr>
              <w:lang w:val="en-US"/>
            </w:rPr>
            <w:t xml:space="preserve"> </w:t>
          </w:r>
          <w:r w:rsidRPr="00EC3AAE">
            <w:rPr>
              <w:i/>
              <w:lang w:val="en-US"/>
            </w:rPr>
            <w:t xml:space="preserve">Biotechnology and Bioengineering </w:t>
          </w:r>
          <w:r w:rsidRPr="00EC3AAE">
            <w:rPr>
              <w:lang w:val="en-US"/>
            </w:rPr>
            <w:t>75 (4), 424–438.</w:t>
          </w:r>
        </w:p>
        <w:p w14:paraId="3D97A269" w14:textId="77777777" w:rsidR="00EC3AAE" w:rsidRDefault="00EC3AAE" w:rsidP="00EC3AAE">
          <w:pPr>
            <w:pStyle w:val="CitaviBibliographyEntry"/>
            <w:rPr>
              <w:lang w:val="en-US"/>
            </w:rPr>
          </w:pPr>
          <w:bookmarkStart w:id="184" w:name="_CTVL0017cf08b89c4ed4dafbbf7bd199ca7af9d"/>
          <w:r>
            <w:rPr>
              <w:lang w:val="en-US"/>
            </w:rPr>
            <w:t>Biegler, Lorenz T. (2010): Nonlinear programming. Concepts, algorithms, and applications to chemical processes. Philadelphia, Pa.: SIAM (MOS-SIAM series on optimization, 10). Available online at http://www.loc.gov/catdir/enhancements/fy1101/2010013645-b.html.</w:t>
          </w:r>
        </w:p>
        <w:p w14:paraId="2F5144F8" w14:textId="77777777" w:rsidR="00EC3AAE" w:rsidRDefault="00EC3AAE" w:rsidP="00EC3AAE">
          <w:pPr>
            <w:pStyle w:val="CitaviBibliographyEntry"/>
            <w:rPr>
              <w:lang w:val="en-US"/>
            </w:rPr>
          </w:pPr>
          <w:bookmarkStart w:id="185" w:name="_CTVL001f946c55861c14065a6faac3de0573d70"/>
          <w:bookmarkEnd w:id="184"/>
          <w:r>
            <w:rPr>
              <w:lang w:val="en-US"/>
            </w:rPr>
            <w:t>Bonk, F.; Popp, D.; Weinrich, S.; Sträuber, H.; Kleinsteuber, S.; Harms, H.; Centler, F. (2018): Intermittent fasting for microbes: how discontinuous feeding increases functional stability in anaerobic digestion.</w:t>
          </w:r>
          <w:bookmarkEnd w:id="185"/>
          <w:r>
            <w:rPr>
              <w:lang w:val="en-US"/>
            </w:rPr>
            <w:t xml:space="preserve"> </w:t>
          </w:r>
          <w:r w:rsidRPr="00EC3AAE">
            <w:rPr>
              <w:i/>
              <w:lang w:val="en-US"/>
            </w:rPr>
            <w:t xml:space="preserve">Biotechnology for biofuels </w:t>
          </w:r>
          <w:r w:rsidRPr="00EC3AAE">
            <w:rPr>
              <w:lang w:val="en-US"/>
            </w:rPr>
            <w:t>11, 274.</w:t>
          </w:r>
        </w:p>
        <w:p w14:paraId="45830785" w14:textId="77777777" w:rsidR="00EC3AAE" w:rsidRDefault="00EC3AAE" w:rsidP="00EC3AAE">
          <w:pPr>
            <w:pStyle w:val="CitaviBibliographyEntry"/>
            <w:rPr>
              <w:lang w:val="en-US"/>
            </w:rPr>
          </w:pPr>
          <w:bookmarkStart w:id="186" w:name="_CTVL00183dd57aa214045ac89260e8fe9596f38"/>
          <w:r>
            <w:rPr>
              <w:lang w:val="en-US"/>
            </w:rPr>
            <w:t>Cruz, I. A.; Andrade, L. R.; Bharagava, R. N.; Nadda, A. K.; Bilal, M.; Figueiredo, R. T.; Ferreira, L. F. (2021): An overview of process monitoring for anaerobic digestion.</w:t>
          </w:r>
          <w:bookmarkEnd w:id="186"/>
          <w:r>
            <w:rPr>
              <w:lang w:val="en-US"/>
            </w:rPr>
            <w:t xml:space="preserve"> </w:t>
          </w:r>
          <w:r w:rsidRPr="00EC3AAE">
            <w:rPr>
              <w:i/>
              <w:lang w:val="en-US"/>
            </w:rPr>
            <w:t xml:space="preserve">Biosystems Engineering </w:t>
          </w:r>
          <w:r w:rsidRPr="00EC3AAE">
            <w:rPr>
              <w:lang w:val="en-US"/>
            </w:rPr>
            <w:t>207 (1), 106–119.</w:t>
          </w:r>
        </w:p>
        <w:p w14:paraId="792C3629" w14:textId="77777777" w:rsidR="00EC3AAE" w:rsidRPr="00EC3AAE" w:rsidRDefault="00EC3AAE" w:rsidP="00EC3AAE">
          <w:pPr>
            <w:pStyle w:val="CitaviBibliographyEntry"/>
            <w:rPr>
              <w:lang w:val="de-DE"/>
            </w:rPr>
          </w:pPr>
          <w:bookmarkStart w:id="187" w:name="_CTVL001abb9dfefffdb424ba289fe6241f04073"/>
          <w:r>
            <w:rPr>
              <w:lang w:val="en-US"/>
            </w:rPr>
            <w:t>Dandikas, V.; Heuwinkel, H.; Lichti, F.; Eckl, T.; Drewes, J. E.; Koch, K. (2018): Correlation between hydrolysis rate constant and chemical composition of energy crops.</w:t>
          </w:r>
          <w:bookmarkEnd w:id="187"/>
          <w:r>
            <w:rPr>
              <w:lang w:val="en-US"/>
            </w:rPr>
            <w:t xml:space="preserve"> </w:t>
          </w:r>
          <w:r w:rsidRPr="00EC3AAE">
            <w:rPr>
              <w:i/>
              <w:lang w:val="de-DE"/>
            </w:rPr>
            <w:t xml:space="preserve">Renewable Energy </w:t>
          </w:r>
          <w:r w:rsidRPr="00EC3AAE">
            <w:rPr>
              <w:lang w:val="de-DE"/>
            </w:rPr>
            <w:t>118, 34–42.</w:t>
          </w:r>
        </w:p>
        <w:p w14:paraId="1024DED4" w14:textId="77777777" w:rsidR="00EC3AAE" w:rsidRDefault="00EC3AAE" w:rsidP="00EC3AAE">
          <w:pPr>
            <w:pStyle w:val="CitaviBibliographyEntry"/>
            <w:rPr>
              <w:lang w:val="en-US"/>
            </w:rPr>
          </w:pPr>
          <w:bookmarkStart w:id="188" w:name="_CTVL0016a321e2a7ea74dae80122740f454d057"/>
          <w:r w:rsidRPr="00EC3AAE">
            <w:rPr>
              <w:lang w:val="de-DE"/>
            </w:rPr>
            <w:t>Daniel</w:t>
          </w:r>
          <w:r w:rsidRPr="00EC3AAE">
            <w:rPr>
              <w:rFonts w:ascii="Times New Roman" w:hAnsi="Times New Roman" w:cs="Times New Roman"/>
              <w:lang w:val="de-DE"/>
            </w:rPr>
            <w:t>‐</w:t>
          </w:r>
          <w:r w:rsidRPr="00EC3AAE">
            <w:rPr>
              <w:lang w:val="de-DE"/>
            </w:rPr>
            <w:t>Gromke, J.; Rensberg, N.; Denysenko, V.; Stinner, W.; Schmalfu</w:t>
          </w:r>
          <w:r w:rsidRPr="00EC3AAE">
            <w:rPr>
              <w:rFonts w:cs="Garamond"/>
              <w:lang w:val="de-DE"/>
            </w:rPr>
            <w:t>ß</w:t>
          </w:r>
          <w:r w:rsidRPr="00EC3AAE">
            <w:rPr>
              <w:lang w:val="de-DE"/>
            </w:rPr>
            <w:t xml:space="preserve">, T.; Scheftelowitz, M. et al. </w:t>
          </w:r>
          <w:r>
            <w:rPr>
              <w:lang w:val="en-US"/>
            </w:rPr>
            <w:t>(2018): Current Developments in Production and Utilization of Biogas and Biomethane in Germany.</w:t>
          </w:r>
          <w:bookmarkEnd w:id="188"/>
          <w:r>
            <w:rPr>
              <w:lang w:val="en-US"/>
            </w:rPr>
            <w:t xml:space="preserve"> </w:t>
          </w:r>
          <w:r w:rsidRPr="00EC3AAE">
            <w:rPr>
              <w:i/>
              <w:lang w:val="en-US"/>
            </w:rPr>
            <w:t xml:space="preserve">Chemie Ingenieur Technik </w:t>
          </w:r>
          <w:r w:rsidRPr="00EC3AAE">
            <w:rPr>
              <w:lang w:val="en-US"/>
            </w:rPr>
            <w:t>90 (1-2), 17–35.</w:t>
          </w:r>
        </w:p>
        <w:p w14:paraId="2BB89DAC" w14:textId="77777777" w:rsidR="00EC3AAE" w:rsidRDefault="00EC3AAE" w:rsidP="00EC3AAE">
          <w:pPr>
            <w:pStyle w:val="CitaviBibliographyEntry"/>
            <w:rPr>
              <w:lang w:val="en-US"/>
            </w:rPr>
          </w:pPr>
          <w:bookmarkStart w:id="189" w:name="_CTVL0012b2e3149523a4957bf15cdab053b8326"/>
          <w:r>
            <w:rPr>
              <w:lang w:val="en-US"/>
            </w:rPr>
            <w:t>Delory, F.; Neubauer, P.; Weinrich, S. (2025): Uncertainty Analysis of a Simplified ADM1 Applied to Dynamic Agricultural Experimental Data.</w:t>
          </w:r>
          <w:bookmarkEnd w:id="189"/>
          <w:r>
            <w:rPr>
              <w:lang w:val="en-US"/>
            </w:rPr>
            <w:t xml:space="preserve"> </w:t>
          </w:r>
          <w:r w:rsidRPr="00EC3AAE">
            <w:rPr>
              <w:i/>
              <w:lang w:val="en-US"/>
            </w:rPr>
            <w:t xml:space="preserve">Water Science &amp; Technology </w:t>
          </w:r>
          <w:r w:rsidRPr="00EC3AAE">
            <w:rPr>
              <w:lang w:val="en-US"/>
            </w:rPr>
            <w:t>(Special Issue, "Anaerobic Digestion: Towards a More Sustainable Future" (under review)).</w:t>
          </w:r>
        </w:p>
        <w:p w14:paraId="6C90AEF7" w14:textId="77777777" w:rsidR="00EC3AAE" w:rsidRPr="00EC3AAE" w:rsidRDefault="00EC3AAE" w:rsidP="00EC3AAE">
          <w:pPr>
            <w:pStyle w:val="CitaviBibliographyEntry"/>
            <w:rPr>
              <w:lang w:val="de-DE"/>
            </w:rPr>
          </w:pPr>
          <w:bookmarkStart w:id="190" w:name="_CTVL0011527233a22f74eba9d3072e8cd87597e"/>
          <w:r>
            <w:rPr>
              <w:lang w:val="en-US"/>
            </w:rPr>
            <w:t>Dittmer, C.; Ohnmacht, B.; Krümpel, J.; Lemmer, A. (2022): Model Predictive Control.</w:t>
          </w:r>
          <w:bookmarkEnd w:id="190"/>
          <w:r>
            <w:rPr>
              <w:lang w:val="en-US"/>
            </w:rPr>
            <w:t xml:space="preserve"> </w:t>
          </w:r>
          <w:r w:rsidRPr="00EC3AAE">
            <w:rPr>
              <w:i/>
              <w:lang w:val="de-DE"/>
            </w:rPr>
            <w:t xml:space="preserve">Microorganisms </w:t>
          </w:r>
          <w:r w:rsidRPr="00EC3AAE">
            <w:rPr>
              <w:lang w:val="de-DE"/>
            </w:rPr>
            <w:t>10 (4).</w:t>
          </w:r>
        </w:p>
        <w:p w14:paraId="7DA2760B" w14:textId="77777777" w:rsidR="00EC3AAE" w:rsidRPr="00EC3AAE" w:rsidRDefault="00EC3AAE" w:rsidP="00EC3AAE">
          <w:pPr>
            <w:pStyle w:val="CitaviBibliographyEntry"/>
            <w:rPr>
              <w:lang w:val="de-DE"/>
            </w:rPr>
          </w:pPr>
          <w:bookmarkStart w:id="191" w:name="_CTVL0018bb36f6f59f645808b33fe138bdbb13d"/>
          <w:r w:rsidRPr="00EC3AAE">
            <w:rPr>
              <w:lang w:val="de-DE"/>
            </w:rPr>
            <w:t>Fachagentur Nachwachsende Rohstoffe e. V. (2021): Biogas-Messprogramm III. 1. Auflage. Gülzow: Fachagentur Nachwachsende Rohstoffe.</w:t>
          </w:r>
        </w:p>
        <w:p w14:paraId="0AD00099" w14:textId="77777777" w:rsidR="00EC3AAE" w:rsidRDefault="00EC3AAE" w:rsidP="00EC3AAE">
          <w:pPr>
            <w:pStyle w:val="CitaviBibliographyEntry"/>
            <w:rPr>
              <w:lang w:val="en-US"/>
            </w:rPr>
          </w:pPr>
          <w:bookmarkStart w:id="192" w:name="_CTVL0018b4156a579284c11956711fbe076bad0"/>
          <w:bookmarkEnd w:id="191"/>
          <w:r w:rsidRPr="00EC3AAE">
            <w:rPr>
              <w:lang w:val="de-DE"/>
            </w:rPr>
            <w:lastRenderedPageBreak/>
            <w:t>Fiedler, F.; Karg, B.; Lüken, L.; Brandner, D.; Heinlein, M.; Brabender, F.; Lucia, S. (2023): do-mpc: Towards FAIR nonlinear and robust model predictive control.</w:t>
          </w:r>
          <w:bookmarkEnd w:id="192"/>
          <w:r w:rsidRPr="00EC3AAE">
            <w:rPr>
              <w:lang w:val="de-DE"/>
            </w:rPr>
            <w:t xml:space="preserve"> </w:t>
          </w:r>
          <w:r w:rsidRPr="00EC3AAE">
            <w:rPr>
              <w:i/>
              <w:lang w:val="en-US"/>
            </w:rPr>
            <w:t xml:space="preserve">Control Engineering Practice </w:t>
          </w:r>
          <w:r w:rsidRPr="00EC3AAE">
            <w:rPr>
              <w:lang w:val="en-US"/>
            </w:rPr>
            <w:t>140, 105676.</w:t>
          </w:r>
        </w:p>
        <w:p w14:paraId="7B497BB3" w14:textId="77777777" w:rsidR="00EC3AAE" w:rsidRDefault="00EC3AAE" w:rsidP="00EC3AAE">
          <w:pPr>
            <w:pStyle w:val="CitaviBibliographyEntry"/>
            <w:rPr>
              <w:lang w:val="en-US"/>
            </w:rPr>
          </w:pPr>
          <w:bookmarkStart w:id="193" w:name="_CTVL001e48928d35d2345349c7085abe4257f69"/>
          <w:r>
            <w:rPr>
              <w:lang w:val="en-US"/>
            </w:rPr>
            <w:t>Finlayson, B. A. (1980): Orthogonal collocation on finite elements—progress and potential.</w:t>
          </w:r>
          <w:bookmarkEnd w:id="193"/>
          <w:r>
            <w:rPr>
              <w:lang w:val="en-US"/>
            </w:rPr>
            <w:t xml:space="preserve"> </w:t>
          </w:r>
          <w:r w:rsidRPr="00EC3AAE">
            <w:rPr>
              <w:i/>
              <w:lang w:val="en-US"/>
            </w:rPr>
            <w:t xml:space="preserve">Mathematics and Computers in Simulation </w:t>
          </w:r>
          <w:r w:rsidRPr="00EC3AAE">
            <w:rPr>
              <w:lang w:val="en-US"/>
            </w:rPr>
            <w:t>22 (1), 11–17.</w:t>
          </w:r>
        </w:p>
        <w:p w14:paraId="244A746D" w14:textId="77777777" w:rsidR="00EC3AAE" w:rsidRDefault="00EC3AAE" w:rsidP="00EC3AAE">
          <w:pPr>
            <w:pStyle w:val="CitaviBibliographyEntry"/>
            <w:rPr>
              <w:lang w:val="en-US"/>
            </w:rPr>
          </w:pPr>
          <w:bookmarkStart w:id="194"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194"/>
          <w:r>
            <w:rPr>
              <w:lang w:val="en-US"/>
            </w:rPr>
            <w:t xml:space="preserve"> </w:t>
          </w:r>
          <w:r w:rsidRPr="00EC3AAE">
            <w:rPr>
              <w:i/>
              <w:lang w:val="en-US"/>
            </w:rPr>
            <w:t xml:space="preserve">Data in brief </w:t>
          </w:r>
          <w:r w:rsidRPr="00EC3AAE">
            <w:rPr>
              <w:lang w:val="en-US"/>
            </w:rPr>
            <w:t>29, 105212.</w:t>
          </w:r>
        </w:p>
        <w:p w14:paraId="5336D8A3" w14:textId="77777777" w:rsidR="00EC3AAE" w:rsidRDefault="00EC3AAE" w:rsidP="00EC3AAE">
          <w:pPr>
            <w:pStyle w:val="CitaviBibliographyEntry"/>
            <w:rPr>
              <w:lang w:val="en-US"/>
            </w:rPr>
          </w:pPr>
          <w:bookmarkStart w:id="195" w:name="_CTVL001a37ad25d8cc144a9b343f22d0b23a69b"/>
          <w:r>
            <w:rPr>
              <w:lang w:val="en-US"/>
            </w:rPr>
            <w:t>Gaida, D.; Wolf, C.; Bongards, M. (2017): Feed control of anaerobic digestion processes for renewable energy production.</w:t>
          </w:r>
          <w:bookmarkEnd w:id="195"/>
          <w:r>
            <w:rPr>
              <w:lang w:val="en-US"/>
            </w:rPr>
            <w:t xml:space="preserve"> </w:t>
          </w:r>
          <w:r w:rsidRPr="00EC3AAE">
            <w:rPr>
              <w:i/>
              <w:lang w:val="en-US"/>
            </w:rPr>
            <w:t xml:space="preserve">Renewable and Sustainable Energy Reviews </w:t>
          </w:r>
          <w:r w:rsidRPr="00EC3AAE">
            <w:rPr>
              <w:lang w:val="en-US"/>
            </w:rPr>
            <w:t>68, 869–875.</w:t>
          </w:r>
        </w:p>
        <w:p w14:paraId="20FC7E6C" w14:textId="77777777" w:rsidR="00EC3AAE" w:rsidRDefault="00EC3AAE" w:rsidP="00EC3AAE">
          <w:pPr>
            <w:pStyle w:val="CitaviBibliographyEntry"/>
            <w:rPr>
              <w:lang w:val="en-US"/>
            </w:rPr>
          </w:pPr>
          <w:bookmarkStart w:id="196" w:name="_CTVL00145041b9c08e74331817b3fb33f56ae73"/>
          <w:r>
            <w:rPr>
              <w:lang w:val="en-US"/>
            </w:rPr>
            <w:t>García-Sandoval, J. P.; Méndez-Acosta, H. O.; González-Alvarez, V.; Schaum, A.; Alvarez, J. (2016): VFA robust control of an anaerobic digestion pilot plant: experimental implementation.</w:t>
          </w:r>
          <w:bookmarkEnd w:id="196"/>
          <w:r>
            <w:rPr>
              <w:lang w:val="en-US"/>
            </w:rPr>
            <w:t xml:space="preserve"> </w:t>
          </w:r>
          <w:r w:rsidRPr="00EC3AAE">
            <w:rPr>
              <w:i/>
              <w:lang w:val="en-US"/>
            </w:rPr>
            <w:t xml:space="preserve">IFAC-PapersOnLine </w:t>
          </w:r>
          <w:r w:rsidRPr="00EC3AAE">
            <w:rPr>
              <w:lang w:val="en-US"/>
            </w:rPr>
            <w:t>49 (7), 973–977.</w:t>
          </w:r>
        </w:p>
        <w:p w14:paraId="1C476EA8" w14:textId="77777777" w:rsidR="00EC3AAE" w:rsidRDefault="00EC3AAE" w:rsidP="00EC3AAE">
          <w:pPr>
            <w:pStyle w:val="CitaviBibliographyEntry"/>
            <w:rPr>
              <w:lang w:val="en-US"/>
            </w:rPr>
          </w:pPr>
          <w:bookmarkStart w:id="197" w:name="_CTVL001716f4881f40d4fffbeec3badb186409e"/>
          <w:r>
            <w:rPr>
              <w:lang w:val="en-US"/>
            </w:rPr>
            <w:t>Gehring, Tito; Lübken, Manfred; Koch, Konrad; Wichern, Marc (2013): ADM1 simulation of the thermophilic mono-fermentation of maize silage – Use of an uncertainty analysis for substrate characterization. In</w:t>
          </w:r>
          <w:bookmarkEnd w:id="197"/>
          <w:r>
            <w:rPr>
              <w:lang w:val="en-US"/>
            </w:rPr>
            <w:t xml:space="preserve"> </w:t>
          </w:r>
          <w:r w:rsidRPr="00EC3AAE">
            <w:rPr>
              <w:i/>
              <w:lang w:val="en-US"/>
            </w:rPr>
            <w:t>13th World Congress on Anaerobic Digestion: Recovering (bio)Resources for the World</w:t>
          </w:r>
          <w:r w:rsidRPr="00EC3AAE">
            <w:rPr>
              <w:lang w:val="en-US"/>
            </w:rPr>
            <w:t>.</w:t>
          </w:r>
        </w:p>
        <w:p w14:paraId="250158D0" w14:textId="77777777" w:rsidR="00EC3AAE" w:rsidRDefault="00EC3AAE" w:rsidP="00EC3AAE">
          <w:pPr>
            <w:pStyle w:val="CitaviBibliographyEntry"/>
            <w:rPr>
              <w:lang w:val="en-US"/>
            </w:rPr>
          </w:pPr>
          <w:bookmarkStart w:id="198" w:name="_CTVL0010e5594fc5ffa4a92b30278004668739b"/>
          <w:r>
            <w:rPr>
              <w:lang w:val="en-US"/>
            </w:rPr>
            <w:t>Giovannini, G.; Sbarciog, M.; Steyer, J.-P.; Chamy, R.; Vande Wouwer, A. (2018): On the derivation of a simple dynamic model of anaerobic digestion including the evolution of hydrogen.</w:t>
          </w:r>
          <w:bookmarkEnd w:id="198"/>
          <w:r>
            <w:rPr>
              <w:lang w:val="en-US"/>
            </w:rPr>
            <w:t xml:space="preserve"> </w:t>
          </w:r>
          <w:r w:rsidRPr="00EC3AAE">
            <w:rPr>
              <w:i/>
              <w:lang w:val="en-US"/>
            </w:rPr>
            <w:t xml:space="preserve">Water Research </w:t>
          </w:r>
          <w:r w:rsidRPr="00EC3AAE">
            <w:rPr>
              <w:lang w:val="en-US"/>
            </w:rPr>
            <w:t>134, 209–225.</w:t>
          </w:r>
        </w:p>
        <w:p w14:paraId="63D5B43D" w14:textId="77777777" w:rsidR="00EC3AAE" w:rsidRDefault="00EC3AAE" w:rsidP="00EC3AAE">
          <w:pPr>
            <w:pStyle w:val="CitaviBibliographyEntry"/>
            <w:rPr>
              <w:lang w:val="en-US"/>
            </w:rPr>
          </w:pPr>
          <w:bookmarkStart w:id="199" w:name="_CTVL001dda7a75174c24a08aa2c4f6bc7c02285"/>
          <w:r>
            <w:rPr>
              <w:lang w:val="en-US"/>
            </w:rPr>
            <w:t>Hafner, S. D.; Fruteau de Laclos, H.; Koch, K.; Holliger, C. (2020): Improving Inter-Laboratory Reproducibility in Measurement of Biochemical Methane Potential (BMP).</w:t>
          </w:r>
          <w:bookmarkEnd w:id="199"/>
          <w:r>
            <w:rPr>
              <w:lang w:val="en-US"/>
            </w:rPr>
            <w:t xml:space="preserve"> </w:t>
          </w:r>
          <w:r w:rsidRPr="00EC3AAE">
            <w:rPr>
              <w:i/>
              <w:lang w:val="en-US"/>
            </w:rPr>
            <w:t xml:space="preserve">Water </w:t>
          </w:r>
          <w:r w:rsidRPr="00EC3AAE">
            <w:rPr>
              <w:lang w:val="en-US"/>
            </w:rPr>
            <w:t>12 (6), 1752.</w:t>
          </w:r>
        </w:p>
        <w:p w14:paraId="1A1661A5" w14:textId="77777777" w:rsidR="00EC3AAE" w:rsidRDefault="00EC3AAE" w:rsidP="00EC3AAE">
          <w:pPr>
            <w:pStyle w:val="CitaviBibliographyEntry"/>
            <w:rPr>
              <w:lang w:val="en-US"/>
            </w:rPr>
          </w:pPr>
          <w:bookmarkStart w:id="200"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200"/>
          <w:r>
            <w:rPr>
              <w:lang w:val="en-US"/>
            </w:rPr>
            <w:t xml:space="preserve"> </w:t>
          </w:r>
          <w:r w:rsidRPr="00EC3AAE">
            <w:rPr>
              <w:i/>
              <w:lang w:val="en-US"/>
            </w:rPr>
            <w:t xml:space="preserve">Energies </w:t>
          </w:r>
          <w:r w:rsidRPr="00EC3AAE">
            <w:rPr>
              <w:lang w:val="en-US"/>
            </w:rPr>
            <w:t>9 (5), 368.</w:t>
          </w:r>
        </w:p>
        <w:p w14:paraId="344AC259" w14:textId="77777777" w:rsidR="00EC3AAE" w:rsidRDefault="00EC3AAE" w:rsidP="00EC3AAE">
          <w:pPr>
            <w:pStyle w:val="CitaviBibliographyEntry"/>
            <w:rPr>
              <w:lang w:val="en-US"/>
            </w:rPr>
          </w:pPr>
          <w:bookmarkStart w:id="201" w:name="_CTVL00162194bb43f664366b430ad14f4eeee4e"/>
          <w:r>
            <w:rPr>
              <w:lang w:val="en-US"/>
            </w:rPr>
            <w:lastRenderedPageBreak/>
            <w:t>Jimenez, J.; Latrille, E.; Harmand, J.; Robles, A.; Ferrer, J.; Steyer, J.-P. (2015): Instrumentation and control of anaerobic digestion processes.</w:t>
          </w:r>
          <w:bookmarkEnd w:id="201"/>
          <w:r>
            <w:rPr>
              <w:lang w:val="en-US"/>
            </w:rPr>
            <w:t xml:space="preserve"> </w:t>
          </w:r>
          <w:r w:rsidRPr="00EC3AAE">
            <w:rPr>
              <w:i/>
              <w:lang w:val="en-US"/>
            </w:rPr>
            <w:t xml:space="preserve">Reviews in Environmental Science and Bio/Technology </w:t>
          </w:r>
          <w:r w:rsidRPr="00EC3AAE">
            <w:rPr>
              <w:lang w:val="en-US"/>
            </w:rPr>
            <w:t>14 (4), 615–648.</w:t>
          </w:r>
        </w:p>
        <w:p w14:paraId="719566DF" w14:textId="77777777" w:rsidR="00EC3AAE" w:rsidRPr="00EC3AAE" w:rsidRDefault="00EC3AAE" w:rsidP="00EC3AAE">
          <w:pPr>
            <w:pStyle w:val="CitaviBibliographyEntry"/>
            <w:rPr>
              <w:lang w:val="de-DE"/>
            </w:rPr>
          </w:pPr>
          <w:bookmarkStart w:id="202"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202"/>
          <w:r>
            <w:rPr>
              <w:lang w:val="en-US"/>
            </w:rPr>
            <w:t xml:space="preserve"> </w:t>
          </w:r>
          <w:r w:rsidRPr="00EC3AAE">
            <w:rPr>
              <w:i/>
              <w:lang w:val="de-DE"/>
            </w:rPr>
            <w:t xml:space="preserve">Energies </w:t>
          </w:r>
          <w:r w:rsidRPr="00EC3AAE">
            <w:rPr>
              <w:lang w:val="de-DE"/>
            </w:rPr>
            <w:t>15 (16), 5827.</w:t>
          </w:r>
        </w:p>
        <w:p w14:paraId="4AD24B94" w14:textId="77777777" w:rsidR="00EC3AAE" w:rsidRDefault="00EC3AAE" w:rsidP="00EC3AAE">
          <w:pPr>
            <w:pStyle w:val="CitaviBibliographyEntry"/>
            <w:rPr>
              <w:lang w:val="en-US"/>
            </w:rPr>
          </w:pPr>
          <w:bookmarkStart w:id="203" w:name="_CTVL00110280bd6c11742f5ac2978cf0b531132"/>
          <w:r w:rsidRPr="00EC3AAE">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203"/>
          <w:r>
            <w:rPr>
              <w:lang w:val="en-US"/>
            </w:rPr>
            <w:t xml:space="preserve"> </w:t>
          </w:r>
          <w:r w:rsidRPr="00EC3AAE">
            <w:rPr>
              <w:i/>
              <w:lang w:val="en-US"/>
            </w:rPr>
            <w:t xml:space="preserve">Energy Reports </w:t>
          </w:r>
          <w:r w:rsidRPr="00EC3AAE">
            <w:rPr>
              <w:lang w:val="en-US"/>
            </w:rPr>
            <w:t>10, 3848–3858.</w:t>
          </w:r>
        </w:p>
        <w:p w14:paraId="09FDE143" w14:textId="77777777" w:rsidR="00EC3AAE" w:rsidRDefault="00EC3AAE" w:rsidP="00EC3AAE">
          <w:pPr>
            <w:pStyle w:val="CitaviBibliographyEntry"/>
            <w:rPr>
              <w:lang w:val="en-US"/>
            </w:rPr>
          </w:pPr>
          <w:bookmarkStart w:id="204" w:name="_CTVL00109d29270eb9947939a5023fd459758f8"/>
          <w:r>
            <w:rPr>
              <w:lang w:val="en-US"/>
            </w:rPr>
            <w:t>Kegl, T.; Torres Jiménez, E.; Kegl, B.; Kovač Kralj, A.; Kegl, M. (2025): Modeling and optimization of anaerobic digestion technology: Current status and future outlook.</w:t>
          </w:r>
          <w:bookmarkEnd w:id="204"/>
          <w:r>
            <w:rPr>
              <w:lang w:val="en-US"/>
            </w:rPr>
            <w:t xml:space="preserve"> </w:t>
          </w:r>
          <w:r w:rsidRPr="00EC3AAE">
            <w:rPr>
              <w:i/>
              <w:lang w:val="en-US"/>
            </w:rPr>
            <w:t xml:space="preserve">Progress in Energy and Combustion Science </w:t>
          </w:r>
          <w:r w:rsidRPr="00EC3AAE">
            <w:rPr>
              <w:lang w:val="en-US"/>
            </w:rPr>
            <w:t>106, 101199.</w:t>
          </w:r>
        </w:p>
        <w:p w14:paraId="440FBFC8" w14:textId="77777777" w:rsidR="00EC3AAE" w:rsidRDefault="00EC3AAE" w:rsidP="00EC3AAE">
          <w:pPr>
            <w:pStyle w:val="CitaviBibliographyEntry"/>
            <w:rPr>
              <w:lang w:val="en-US"/>
            </w:rPr>
          </w:pPr>
          <w:bookmarkStart w:id="205" w:name="_CTVL001c709e85c77024936b9d07f9ccb35b455"/>
          <w:r>
            <w:rPr>
              <w:lang w:val="en-US"/>
            </w:rPr>
            <w:t>Kim, J. W.; Krausch, N.; Aizpuru, J.; Barz, T.; Lucia, S.; Neubauer, P.; Cruz Bournazou, M. N. (2023): Model predictive control and moving horizon estimation for adaptive optimal bolus feeding in high-throughput cultivation of E. coli.</w:t>
          </w:r>
          <w:bookmarkEnd w:id="205"/>
          <w:r>
            <w:rPr>
              <w:lang w:val="en-US"/>
            </w:rPr>
            <w:t xml:space="preserve"> </w:t>
          </w:r>
          <w:r w:rsidRPr="00EC3AAE">
            <w:rPr>
              <w:i/>
              <w:lang w:val="en-US"/>
            </w:rPr>
            <w:t xml:space="preserve">Computers &amp; Chemical Engineering </w:t>
          </w:r>
          <w:r w:rsidRPr="00EC3AAE">
            <w:rPr>
              <w:lang w:val="en-US"/>
            </w:rPr>
            <w:t>172, 108158.</w:t>
          </w:r>
        </w:p>
        <w:p w14:paraId="4C02191C" w14:textId="77777777" w:rsidR="00EC3AAE" w:rsidRDefault="00EC3AAE" w:rsidP="00EC3AAE">
          <w:pPr>
            <w:pStyle w:val="CitaviBibliographyEntry"/>
            <w:rPr>
              <w:lang w:val="en-US"/>
            </w:rPr>
          </w:pPr>
          <w:bookmarkStart w:id="206" w:name="_CTVL00138d43eeeeb8144698dbf90b5a413db7f"/>
          <w:r>
            <w:rPr>
              <w:lang w:val="en-US"/>
            </w:rPr>
            <w:t>Koch, K.; Hafner, S. D.; Weinrich, S.; Astals, S.; Holliger, C. (2020): Power and Limitations of Biochemical Methane Potential (BMP) Tests.</w:t>
          </w:r>
          <w:bookmarkEnd w:id="206"/>
          <w:r>
            <w:rPr>
              <w:lang w:val="en-US"/>
            </w:rPr>
            <w:t xml:space="preserve"> </w:t>
          </w:r>
          <w:r w:rsidRPr="00EC3AAE">
            <w:rPr>
              <w:i/>
              <w:lang w:val="en-US"/>
            </w:rPr>
            <w:t xml:space="preserve">Frontiers in Energy Research </w:t>
          </w:r>
          <w:r w:rsidRPr="00EC3AAE">
            <w:rPr>
              <w:lang w:val="en-US"/>
            </w:rPr>
            <w:t>8, Article 63.</w:t>
          </w:r>
        </w:p>
        <w:p w14:paraId="256FA482" w14:textId="77777777" w:rsidR="00EC3AAE" w:rsidRDefault="00EC3AAE" w:rsidP="00EC3AAE">
          <w:pPr>
            <w:pStyle w:val="CitaviBibliographyEntry"/>
            <w:rPr>
              <w:lang w:val="en-US"/>
            </w:rPr>
          </w:pPr>
          <w:bookmarkStart w:id="207" w:name="_CTVL00183734d8d74ed4a239bcf1c4dc098da8f"/>
          <w:r>
            <w:rPr>
              <w:lang w:val="en-US"/>
            </w:rPr>
            <w:t>Körber, M.; Weinrich, S.; Span, R.; Gerber, M. (2022): Demand-oriented biogas production to cover residual load of an electricity self-sufficient community using a simple kinetic model.</w:t>
          </w:r>
          <w:bookmarkEnd w:id="207"/>
          <w:r>
            <w:rPr>
              <w:lang w:val="en-US"/>
            </w:rPr>
            <w:t xml:space="preserve"> </w:t>
          </w:r>
          <w:r w:rsidRPr="00EC3AAE">
            <w:rPr>
              <w:i/>
              <w:lang w:val="en-US"/>
            </w:rPr>
            <w:t xml:space="preserve">Bioresource technology </w:t>
          </w:r>
          <w:r w:rsidRPr="00EC3AAE">
            <w:rPr>
              <w:lang w:val="en-US"/>
            </w:rPr>
            <w:t>361, 127664.</w:t>
          </w:r>
        </w:p>
        <w:p w14:paraId="64A8175B" w14:textId="77777777" w:rsidR="00EC3AAE" w:rsidRDefault="00EC3AAE" w:rsidP="00EC3AAE">
          <w:pPr>
            <w:pStyle w:val="CitaviBibliographyEntry"/>
            <w:rPr>
              <w:lang w:val="en-US"/>
            </w:rPr>
          </w:pPr>
          <w:bookmarkStart w:id="208" w:name="_CTVL001f846f4f7d3934acb9097be2341ee47a0"/>
          <w:r>
            <w:rPr>
              <w:lang w:val="en-US"/>
            </w:rPr>
            <w:t>Ku, H. H. (1966): Notes on the use of propagation of error formulas.</w:t>
          </w:r>
          <w:bookmarkEnd w:id="208"/>
          <w:r>
            <w:rPr>
              <w:lang w:val="en-US"/>
            </w:rPr>
            <w:t xml:space="preserve"> </w:t>
          </w:r>
          <w:r w:rsidRPr="00EC3AAE">
            <w:rPr>
              <w:i/>
              <w:lang w:val="en-US"/>
            </w:rPr>
            <w:t xml:space="preserve">Journal of Research of the National Bureau of Standards, Section C: Engineering and Instrumentation </w:t>
          </w:r>
          <w:r w:rsidRPr="00EC3AAE">
            <w:rPr>
              <w:lang w:val="en-US"/>
            </w:rPr>
            <w:t>70C (4), 263.</w:t>
          </w:r>
        </w:p>
        <w:p w14:paraId="53ABE8C5" w14:textId="77777777" w:rsidR="00EC3AAE" w:rsidRDefault="00EC3AAE" w:rsidP="00EC3AAE">
          <w:pPr>
            <w:pStyle w:val="CitaviBibliographyEntry"/>
            <w:rPr>
              <w:lang w:val="en-US"/>
            </w:rPr>
          </w:pPr>
          <w:bookmarkStart w:id="209" w:name="_CTVL001c3b78bc64261460886accb7573639093"/>
          <w:r w:rsidRPr="00EC3AAE">
            <w:rPr>
              <w:lang w:val="de-DE"/>
            </w:rPr>
            <w:t xml:space="preserve">Liebetrau, Jan; Pfeiffer, Diana (Eds.) </w:t>
          </w:r>
          <w:r>
            <w:rPr>
              <w:lang w:val="en-US"/>
            </w:rPr>
            <w:t xml:space="preserve">(2020): Collection of Methods for Biogas. Methods to determine parameters for analysis purposes and parameters that describe processes in the biogas sector. </w:t>
          </w:r>
          <w:r w:rsidRPr="00EC3AAE">
            <w:rPr>
              <w:lang w:val="de-DE"/>
            </w:rPr>
            <w:t xml:space="preserve">Deutsches Biomasseforschungszentrum gemeinnützige GmbH. 2nd Edition. Leipzig: Deutsches Biomasseforschungszentrum gemeinnützige GmbH (Biomass energy use, Volume 7). </w:t>
          </w:r>
          <w:r>
            <w:rPr>
              <w:lang w:val="en-US"/>
            </w:rPr>
            <w:t>Available online at https://nbn-resolving.org/urn:nbn:de:101:1-2020120712002544871918.</w:t>
          </w:r>
        </w:p>
        <w:p w14:paraId="73F29E48" w14:textId="77777777" w:rsidR="00EC3AAE" w:rsidRDefault="00EC3AAE" w:rsidP="00EC3AAE">
          <w:pPr>
            <w:pStyle w:val="CitaviBibliographyEntry"/>
            <w:rPr>
              <w:lang w:val="en-US"/>
            </w:rPr>
          </w:pPr>
          <w:bookmarkStart w:id="210" w:name="_CTVL001aa10622fc825473c887011dc382fbeeb"/>
          <w:bookmarkEnd w:id="209"/>
          <w:r>
            <w:rPr>
              <w:lang w:val="en-US"/>
            </w:rPr>
            <w:lastRenderedPageBreak/>
            <w:t>Lübken, M.; Kosse, P.; Koch, K.; Gehring, T.; Wichern, M. (2015): Influent Fractionation for Modeling Continuous Anaerobic Digestion Processes.</w:t>
          </w:r>
          <w:bookmarkEnd w:id="210"/>
          <w:r>
            <w:rPr>
              <w:lang w:val="en-US"/>
            </w:rPr>
            <w:t xml:space="preserve"> </w:t>
          </w:r>
          <w:r w:rsidRPr="00EC3AAE">
            <w:rPr>
              <w:i/>
              <w:lang w:val="en-US"/>
            </w:rPr>
            <w:t xml:space="preserve">Advances in biochemical engineering/biotechnology </w:t>
          </w:r>
          <w:r w:rsidRPr="00EC3AAE">
            <w:rPr>
              <w:lang w:val="en-US"/>
            </w:rPr>
            <w:t>151, 137–169.</w:t>
          </w:r>
        </w:p>
        <w:p w14:paraId="22817D7E" w14:textId="77777777" w:rsidR="00EC3AAE" w:rsidRDefault="00EC3AAE" w:rsidP="00EC3AAE">
          <w:pPr>
            <w:pStyle w:val="CitaviBibliographyEntry"/>
            <w:rPr>
              <w:lang w:val="en-US"/>
            </w:rPr>
          </w:pPr>
          <w:bookmarkStart w:id="211" w:name="_CTVL0017baf63e5af284abfbcbb4b1f236fe958"/>
          <w:r>
            <w:rPr>
              <w:lang w:val="en-US"/>
            </w:rPr>
            <w:t>Lucia, S.; Engell, S. (2014): Control of towing kites under uncertainty using robust economic nonlinear model predictive control:</w:t>
          </w:r>
          <w:bookmarkEnd w:id="211"/>
          <w:r>
            <w:rPr>
              <w:lang w:val="en-US"/>
            </w:rPr>
            <w:t xml:space="preserve"> </w:t>
          </w:r>
          <w:r w:rsidRPr="00EC3AAE">
            <w:rPr>
              <w:i/>
              <w:lang w:val="en-US"/>
            </w:rPr>
            <w:t xml:space="preserve">European Control Conference (ECC), 2014. </w:t>
          </w:r>
          <w:r w:rsidRPr="00EC3AAE">
            <w:rPr>
              <w:lang w:val="en-US"/>
            </w:rPr>
            <w:t>Strasbourg, France, 1158–1163.</w:t>
          </w:r>
        </w:p>
        <w:p w14:paraId="73521457" w14:textId="77777777" w:rsidR="00EC3AAE" w:rsidRDefault="00EC3AAE" w:rsidP="00EC3AAE">
          <w:pPr>
            <w:pStyle w:val="CitaviBibliographyEntry"/>
            <w:rPr>
              <w:lang w:val="en-US"/>
            </w:rPr>
          </w:pPr>
          <w:bookmarkStart w:id="212" w:name="_CTVL0015c34a15e3a6541d0899b329ba07ee9d2"/>
          <w:r>
            <w:rPr>
              <w:lang w:val="en-US"/>
            </w:rPr>
            <w:t>Lucia, S.; Finkler, T.; Engell, S. (2013): Multi-stage nonlinear model predictive control applied to a semi-batch polymerization reactor under uncertainty.</w:t>
          </w:r>
          <w:bookmarkEnd w:id="212"/>
          <w:r>
            <w:rPr>
              <w:lang w:val="en-US"/>
            </w:rPr>
            <w:t xml:space="preserve"> </w:t>
          </w:r>
          <w:r w:rsidRPr="00EC3AAE">
            <w:rPr>
              <w:i/>
              <w:lang w:val="en-US"/>
            </w:rPr>
            <w:t xml:space="preserve">Journal of Process Control </w:t>
          </w:r>
          <w:r w:rsidRPr="00EC3AAE">
            <w:rPr>
              <w:lang w:val="en-US"/>
            </w:rPr>
            <w:t>23 (9), 1306–1319.</w:t>
          </w:r>
        </w:p>
        <w:p w14:paraId="6C90AA78" w14:textId="77777777" w:rsidR="00EC3AAE" w:rsidRDefault="00EC3AAE" w:rsidP="00EC3AAE">
          <w:pPr>
            <w:pStyle w:val="CitaviBibliographyEntry"/>
            <w:rPr>
              <w:lang w:val="en-US"/>
            </w:rPr>
          </w:pPr>
          <w:bookmarkStart w:id="213" w:name="_CTVL0019889140e2152407c9698f77e545c5cd4"/>
          <w:r>
            <w:rPr>
              <w:lang w:val="en-US"/>
            </w:rPr>
            <w:t>Mata-Alvarez, J.; Dosta, J.; Macé, S.; Astals, S. (2011): Codigestion of solid wastes: a review of its uses and perspectives including modeling.</w:t>
          </w:r>
          <w:bookmarkEnd w:id="213"/>
          <w:r>
            <w:rPr>
              <w:lang w:val="en-US"/>
            </w:rPr>
            <w:t xml:space="preserve"> </w:t>
          </w:r>
          <w:r w:rsidRPr="00EC3AAE">
            <w:rPr>
              <w:i/>
              <w:lang w:val="en-US"/>
            </w:rPr>
            <w:t xml:space="preserve">Critical reviews in biotechnology </w:t>
          </w:r>
          <w:r w:rsidRPr="00EC3AAE">
            <w:rPr>
              <w:lang w:val="en-US"/>
            </w:rPr>
            <w:t>31 (2), 99–111.</w:t>
          </w:r>
        </w:p>
        <w:p w14:paraId="7CB582D9" w14:textId="77777777" w:rsidR="00EC3AAE" w:rsidRDefault="00EC3AAE" w:rsidP="00EC3AAE">
          <w:pPr>
            <w:pStyle w:val="CitaviBibliographyEntry"/>
            <w:rPr>
              <w:lang w:val="en-US"/>
            </w:rPr>
          </w:pPr>
          <w:bookmarkStart w:id="214" w:name="_CTVL00125a47e44351c41d8814ac7303d06f6e1"/>
          <w:r>
            <w:rPr>
              <w:lang w:val="en-US"/>
            </w:rPr>
            <w:t>Mauky, E.; Weinrich, S.; Nägele, H.-J.; Jacobi, H. F.; Liebetrau, J.; Nelles, M. (2016): Model Predictive Control for Demand-Driven Biogas Production in Full Scale.</w:t>
          </w:r>
          <w:bookmarkEnd w:id="214"/>
          <w:r>
            <w:rPr>
              <w:lang w:val="en-US"/>
            </w:rPr>
            <w:t xml:space="preserve"> </w:t>
          </w:r>
          <w:r w:rsidRPr="00EC3AAE">
            <w:rPr>
              <w:i/>
              <w:lang w:val="en-US"/>
            </w:rPr>
            <w:t xml:space="preserve">Chemical Engineering &amp; Technology </w:t>
          </w:r>
          <w:r w:rsidRPr="00EC3AAE">
            <w:rPr>
              <w:lang w:val="en-US"/>
            </w:rPr>
            <w:t>39 (4), 652–664.</w:t>
          </w:r>
        </w:p>
        <w:p w14:paraId="1B1F9238" w14:textId="77777777" w:rsidR="00EC3AAE" w:rsidRDefault="00EC3AAE" w:rsidP="00EC3AAE">
          <w:pPr>
            <w:pStyle w:val="CitaviBibliographyEntry"/>
            <w:rPr>
              <w:lang w:val="en-US"/>
            </w:rPr>
          </w:pPr>
          <w:bookmarkStart w:id="215" w:name="_CTVL0013051c0cddf4f42568eae54078ad0bd70"/>
          <w:r>
            <w:rPr>
              <w:lang w:val="en-US"/>
            </w:rPr>
            <w:t>Mayne, D. Q. (2014): Model predictive control: Recent developments and future promise.</w:t>
          </w:r>
          <w:bookmarkEnd w:id="215"/>
          <w:r>
            <w:rPr>
              <w:lang w:val="en-US"/>
            </w:rPr>
            <w:t xml:space="preserve"> </w:t>
          </w:r>
          <w:r w:rsidRPr="00EC3AAE">
            <w:rPr>
              <w:i/>
              <w:lang w:val="en-US"/>
            </w:rPr>
            <w:t xml:space="preserve">Automatica </w:t>
          </w:r>
          <w:r w:rsidRPr="00EC3AAE">
            <w:rPr>
              <w:lang w:val="en-US"/>
            </w:rPr>
            <w:t>50 (12), 2967–2986.</w:t>
          </w:r>
        </w:p>
        <w:p w14:paraId="684BAFD2" w14:textId="77777777" w:rsidR="00EC3AAE" w:rsidRDefault="00EC3AAE" w:rsidP="00EC3AAE">
          <w:pPr>
            <w:pStyle w:val="CitaviBibliographyEntry"/>
            <w:rPr>
              <w:lang w:val="en-US"/>
            </w:rPr>
          </w:pPr>
          <w:bookmarkStart w:id="216" w:name="_CTVL0019836156639df4933b501911f3c806a05"/>
          <w:r>
            <w:rPr>
              <w:lang w:val="en-US"/>
            </w:rPr>
            <w:t>Méndez-Acosta, H. O.; Palacios-Ruiz, B.; Alcaraz-González, V.; Steyer, J.-P.; González-Álvarez, V.; Latrille, E. (2008): Robust Control of Volatile Fatty Acids in Anaerobic Digestion Processes.</w:t>
          </w:r>
          <w:bookmarkEnd w:id="216"/>
          <w:r>
            <w:rPr>
              <w:lang w:val="en-US"/>
            </w:rPr>
            <w:t xml:space="preserve"> </w:t>
          </w:r>
          <w:r w:rsidRPr="00EC3AAE">
            <w:rPr>
              <w:i/>
              <w:lang w:val="en-US"/>
            </w:rPr>
            <w:t xml:space="preserve">Industrial &amp; Engineering Chemistry Research </w:t>
          </w:r>
          <w:r w:rsidRPr="00EC3AAE">
            <w:rPr>
              <w:lang w:val="en-US"/>
            </w:rPr>
            <w:t>47 (20), 7715–7720.</w:t>
          </w:r>
        </w:p>
        <w:p w14:paraId="3F1895EE" w14:textId="77777777" w:rsidR="00EC3AAE" w:rsidRDefault="00EC3AAE" w:rsidP="00EC3AAE">
          <w:pPr>
            <w:pStyle w:val="CitaviBibliographyEntry"/>
            <w:rPr>
              <w:lang w:val="en-US"/>
            </w:rPr>
          </w:pPr>
          <w:bookmarkStart w:id="217" w:name="_CTVL001b3c753199fa1416c82e8912240005fe1"/>
          <w:r>
            <w:rPr>
              <w:lang w:val="en-US"/>
            </w:rPr>
            <w:t>Piceno-Díaz, E. R.; Ricardez-Sandoval, L. A.; Gutierrez-Limon, M. A.; Méndez-Acosta, H. O.; Puebla, H. (2020): Robust Nonlinear Model Predictive Control for Two-Stage Anaerobic Digesters.</w:t>
          </w:r>
          <w:bookmarkEnd w:id="217"/>
          <w:r>
            <w:rPr>
              <w:lang w:val="en-US"/>
            </w:rPr>
            <w:t xml:space="preserve"> </w:t>
          </w:r>
          <w:r w:rsidRPr="00EC3AAE">
            <w:rPr>
              <w:i/>
              <w:lang w:val="en-US"/>
            </w:rPr>
            <w:t xml:space="preserve">Industrial &amp; Engineering Chemistry Research </w:t>
          </w:r>
          <w:r w:rsidRPr="00EC3AAE">
            <w:rPr>
              <w:lang w:val="en-US"/>
            </w:rPr>
            <w:t>59 (52), 22559–22572.</w:t>
          </w:r>
        </w:p>
        <w:p w14:paraId="4872829C" w14:textId="77777777" w:rsidR="00EC3AAE" w:rsidRDefault="00EC3AAE" w:rsidP="00EC3AAE">
          <w:pPr>
            <w:pStyle w:val="CitaviBibliographyEntry"/>
            <w:rPr>
              <w:lang w:val="en-US"/>
            </w:rPr>
          </w:pPr>
          <w:bookmarkStart w:id="218"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218"/>
          <w:r>
            <w:rPr>
              <w:lang w:val="en-US"/>
            </w:rPr>
            <w:t xml:space="preserve"> </w:t>
          </w:r>
          <w:r w:rsidRPr="00EC3AAE">
            <w:rPr>
              <w:i/>
              <w:lang w:val="en-US"/>
            </w:rPr>
            <w:t xml:space="preserve">Energy, Sustainability and Society </w:t>
          </w:r>
          <w:r w:rsidRPr="00EC3AAE">
            <w:rPr>
              <w:lang w:val="en-US"/>
            </w:rPr>
            <w:t>8 (1).</w:t>
          </w:r>
        </w:p>
        <w:p w14:paraId="4F57C95C" w14:textId="77777777" w:rsidR="00EC3AAE" w:rsidRDefault="00EC3AAE" w:rsidP="00EC3AAE">
          <w:pPr>
            <w:pStyle w:val="CitaviBibliographyEntry"/>
            <w:rPr>
              <w:lang w:val="en-US"/>
            </w:rPr>
          </w:pPr>
          <w:bookmarkStart w:id="219" w:name="_CTVL001613817b73b44408b87fd77151cc11fc5"/>
          <w:r>
            <w:rPr>
              <w:lang w:val="en-US"/>
            </w:rPr>
            <w:t>Qin, S.; Badgwell, T. A. (2003): A survey of industrial model predictive control technology.</w:t>
          </w:r>
          <w:bookmarkEnd w:id="219"/>
          <w:r>
            <w:rPr>
              <w:lang w:val="en-US"/>
            </w:rPr>
            <w:t xml:space="preserve"> </w:t>
          </w:r>
          <w:r w:rsidRPr="00EC3AAE">
            <w:rPr>
              <w:i/>
              <w:lang w:val="en-US"/>
            </w:rPr>
            <w:t xml:space="preserve">Control Engineering Practice </w:t>
          </w:r>
          <w:r w:rsidRPr="00EC3AAE">
            <w:rPr>
              <w:lang w:val="en-US"/>
            </w:rPr>
            <w:t>11 (7), 733–764.</w:t>
          </w:r>
        </w:p>
        <w:p w14:paraId="34CE9BB6" w14:textId="77777777" w:rsidR="00EC3AAE" w:rsidRDefault="00EC3AAE" w:rsidP="00EC3AAE">
          <w:pPr>
            <w:pStyle w:val="CitaviBibliographyEntry"/>
            <w:rPr>
              <w:lang w:val="en-US"/>
            </w:rPr>
          </w:pPr>
          <w:bookmarkStart w:id="220" w:name="_CTVL00135a7796cceac458e9e0ceb102a610b4c"/>
          <w:r>
            <w:rPr>
              <w:lang w:val="en-US"/>
            </w:rPr>
            <w:lastRenderedPageBreak/>
            <w:t>Raeyatdoost, N.; Bongards, M.; Bäck, T.; Wolf, C. (2023): Robust state estimation of the anaerobic digestion process for municipal organic waste using an unscented Kalman filter.</w:t>
          </w:r>
          <w:bookmarkEnd w:id="220"/>
          <w:r>
            <w:rPr>
              <w:lang w:val="en-US"/>
            </w:rPr>
            <w:t xml:space="preserve"> </w:t>
          </w:r>
          <w:r w:rsidRPr="00EC3AAE">
            <w:rPr>
              <w:i/>
              <w:lang w:val="en-US"/>
            </w:rPr>
            <w:t xml:space="preserve">Journal of Process Control </w:t>
          </w:r>
          <w:r w:rsidRPr="00EC3AAE">
            <w:rPr>
              <w:lang w:val="en-US"/>
            </w:rPr>
            <w:t>121 (1), 50–59.</w:t>
          </w:r>
        </w:p>
        <w:p w14:paraId="10CBEE12" w14:textId="77777777" w:rsidR="00EC3AAE" w:rsidRDefault="00EC3AAE" w:rsidP="00EC3AAE">
          <w:pPr>
            <w:pStyle w:val="CitaviBibliographyEntry"/>
            <w:rPr>
              <w:lang w:val="en-US"/>
            </w:rPr>
          </w:pPr>
          <w:bookmarkStart w:id="221" w:name="_CTVL00148b52c53a17144a7a75217f0fd9189fb"/>
          <w:r>
            <w:rPr>
              <w:lang w:val="en-US"/>
            </w:rPr>
            <w:t>Reinelt, T.; Liebetrau, J.; Nelles, M. (2016): Analysis of operational methane emissions from pressure relief valves from biogas storages of biogas plants.</w:t>
          </w:r>
          <w:bookmarkEnd w:id="221"/>
          <w:r>
            <w:rPr>
              <w:lang w:val="en-US"/>
            </w:rPr>
            <w:t xml:space="preserve"> </w:t>
          </w:r>
          <w:r w:rsidRPr="00EC3AAE">
            <w:rPr>
              <w:i/>
              <w:lang w:val="en-US"/>
            </w:rPr>
            <w:t xml:space="preserve">Bioresource technology </w:t>
          </w:r>
          <w:r w:rsidRPr="00EC3AAE">
            <w:rPr>
              <w:lang w:val="en-US"/>
            </w:rPr>
            <w:t>217, 257–264.</w:t>
          </w:r>
        </w:p>
        <w:p w14:paraId="59692DEC" w14:textId="77777777" w:rsidR="00EC3AAE" w:rsidRDefault="00EC3AAE" w:rsidP="00EC3AAE">
          <w:pPr>
            <w:pStyle w:val="CitaviBibliographyEntry"/>
            <w:rPr>
              <w:lang w:val="en-US"/>
            </w:rPr>
          </w:pPr>
          <w:bookmarkStart w:id="222" w:name="_CTVL0011f46e661315044e7b7e4ebff727a66ca"/>
          <w:r>
            <w:rPr>
              <w:lang w:val="en-US"/>
            </w:rPr>
            <w:t>Schmid, C.; Horschig, T.; Pfeiffer, A.; Szarka, N.; Thrän, D. (2019): Biogas Upgrading: A Review of National Biomethane Strategies and Support Policies in Selected Countries.</w:t>
          </w:r>
          <w:bookmarkEnd w:id="222"/>
          <w:r>
            <w:rPr>
              <w:lang w:val="en-US"/>
            </w:rPr>
            <w:t xml:space="preserve"> </w:t>
          </w:r>
          <w:r w:rsidRPr="00EC3AAE">
            <w:rPr>
              <w:i/>
              <w:lang w:val="en-US"/>
            </w:rPr>
            <w:t xml:space="preserve">Energies </w:t>
          </w:r>
          <w:r w:rsidRPr="00EC3AAE">
            <w:rPr>
              <w:lang w:val="en-US"/>
            </w:rPr>
            <w:t>12 (19), 3803.</w:t>
          </w:r>
        </w:p>
        <w:p w14:paraId="0D6F3AA7" w14:textId="77777777" w:rsidR="00EC3AAE" w:rsidRDefault="00EC3AAE" w:rsidP="00EC3AAE">
          <w:pPr>
            <w:pStyle w:val="CitaviBibliographyEntry"/>
            <w:rPr>
              <w:lang w:val="en-US"/>
            </w:rPr>
          </w:pPr>
          <w:bookmarkStart w:id="223" w:name="_CTVL0016c399863ccfe40b086b86d64a0941922"/>
          <w:r>
            <w:rPr>
              <w:lang w:val="en-US"/>
            </w:rPr>
            <w:t>Schröer, D.; Latacz</w:t>
          </w:r>
          <w:r>
            <w:rPr>
              <w:rFonts w:ascii="Times New Roman" w:hAnsi="Times New Roman" w:cs="Times New Roman"/>
              <w:lang w:val="en-US"/>
            </w:rPr>
            <w:t>‐</w:t>
          </w:r>
          <w:r>
            <w:rPr>
              <w:lang w:val="en-US"/>
            </w:rPr>
            <w:t>Lohmann, U. (2024): Flexibilization or biomethane upgrading? Investment preference of German biogas plant operators for the follow</w:t>
          </w:r>
          <w:r>
            <w:rPr>
              <w:rFonts w:ascii="Times New Roman" w:hAnsi="Times New Roman" w:cs="Times New Roman"/>
              <w:lang w:val="en-US"/>
            </w:rPr>
            <w:t>‐</w:t>
          </w:r>
          <w:r>
            <w:rPr>
              <w:lang w:val="en-US"/>
            </w:rPr>
            <w:t>up of guaranteed feed</w:t>
          </w:r>
          <w:r>
            <w:rPr>
              <w:rFonts w:ascii="Times New Roman" w:hAnsi="Times New Roman" w:cs="Times New Roman"/>
              <w:lang w:val="en-US"/>
            </w:rPr>
            <w:t>‐</w:t>
          </w:r>
          <w:r>
            <w:rPr>
              <w:lang w:val="en-US"/>
            </w:rPr>
            <w:t>in tariffs.</w:t>
          </w:r>
          <w:bookmarkEnd w:id="223"/>
          <w:r>
            <w:rPr>
              <w:lang w:val="en-US"/>
            </w:rPr>
            <w:t xml:space="preserve"> </w:t>
          </w:r>
          <w:r w:rsidRPr="00EC3AAE">
            <w:rPr>
              <w:i/>
              <w:lang w:val="en-US"/>
            </w:rPr>
            <w:t xml:space="preserve">GCB Bioenergy </w:t>
          </w:r>
          <w:r w:rsidRPr="00EC3AAE">
            <w:rPr>
              <w:lang w:val="en-US"/>
            </w:rPr>
            <w:t>16 (2), Article e13111.</w:t>
          </w:r>
        </w:p>
        <w:p w14:paraId="6E2F3F01" w14:textId="77777777" w:rsidR="00EC3AAE" w:rsidRPr="00EC3AAE" w:rsidRDefault="00EC3AAE" w:rsidP="00EC3AAE">
          <w:pPr>
            <w:pStyle w:val="CitaviBibliographyEntry"/>
            <w:rPr>
              <w:lang w:val="de-DE"/>
            </w:rPr>
          </w:pPr>
          <w:bookmarkStart w:id="224" w:name="_CTVL0016898c431e65640d492a95a80bb1e400c"/>
          <w:r>
            <w:rPr>
              <w:lang w:val="en-US"/>
            </w:rPr>
            <w:t>Steindl, M.; Venus, T. J.; Koch, K. (2025): A new framework for the technical biogas potential: Concept design, method development, and analytical application in a case study from Germany.</w:t>
          </w:r>
          <w:bookmarkEnd w:id="224"/>
          <w:r>
            <w:rPr>
              <w:lang w:val="en-US"/>
            </w:rPr>
            <w:t xml:space="preserve"> </w:t>
          </w:r>
          <w:r w:rsidRPr="00EC3AAE">
            <w:rPr>
              <w:i/>
              <w:lang w:val="de-DE"/>
            </w:rPr>
            <w:t xml:space="preserve">Renewable and Sustainable Energy Reviews </w:t>
          </w:r>
          <w:r w:rsidRPr="00EC3AAE">
            <w:rPr>
              <w:lang w:val="de-DE"/>
            </w:rPr>
            <w:t>216, 115645.</w:t>
          </w:r>
        </w:p>
        <w:p w14:paraId="57CEFFB9" w14:textId="77777777" w:rsidR="00EC3AAE" w:rsidRPr="00EC3AAE" w:rsidRDefault="00EC3AAE" w:rsidP="00EC3AAE">
          <w:pPr>
            <w:pStyle w:val="CitaviBibliographyEntry"/>
            <w:rPr>
              <w:lang w:val="de-DE"/>
            </w:rPr>
          </w:pPr>
          <w:bookmarkStart w:id="225" w:name="_CTVL001ce24aa14885f4936b489a97cce8cd787"/>
          <w:r w:rsidRPr="00EC3AAE">
            <w:rPr>
              <w:lang w:val="de-DE"/>
            </w:rPr>
            <w:t>Stur, M.; Pohl, M.; Krebs, C.; Mauky, E. (2022): Charakterisierung von Biogasspeichern: Einflüsse und Methodenvergleich.</w:t>
          </w:r>
        </w:p>
        <w:p w14:paraId="3E536749" w14:textId="77777777" w:rsidR="00EC3AAE" w:rsidRDefault="00EC3AAE" w:rsidP="00EC3AAE">
          <w:pPr>
            <w:pStyle w:val="CitaviBibliographyEntry"/>
            <w:rPr>
              <w:lang w:val="en-US"/>
            </w:rPr>
          </w:pPr>
          <w:bookmarkStart w:id="226" w:name="_CTVL00145abb379c65c4fa2be432c706bc9c886"/>
          <w:bookmarkEnd w:id="225"/>
          <w:r w:rsidRPr="00EC3AAE">
            <w:rPr>
              <w:lang w:val="de-DE"/>
            </w:rPr>
            <w:t>Theuerl, S.; Herrmann, C.; Heiermann, M.; Grundmann, P.; Landwehr, N.; Kreidenweis, U.; Prochnow, A. (2019): The Future Agricultural Biogas Plant in Germany.</w:t>
          </w:r>
          <w:bookmarkEnd w:id="226"/>
          <w:r w:rsidRPr="00EC3AAE">
            <w:rPr>
              <w:lang w:val="de-DE"/>
            </w:rPr>
            <w:t xml:space="preserve"> </w:t>
          </w:r>
          <w:r w:rsidRPr="00EC3AAE">
            <w:rPr>
              <w:i/>
              <w:lang w:val="en-US"/>
            </w:rPr>
            <w:t xml:space="preserve">Energies </w:t>
          </w:r>
          <w:r w:rsidRPr="00EC3AAE">
            <w:rPr>
              <w:lang w:val="en-US"/>
            </w:rPr>
            <w:t>12 (3), 396.</w:t>
          </w:r>
        </w:p>
        <w:p w14:paraId="4CF5BEE8" w14:textId="77777777" w:rsidR="00EC3AAE" w:rsidRDefault="00EC3AAE" w:rsidP="00EC3AAE">
          <w:pPr>
            <w:pStyle w:val="CitaviBibliographyEntry"/>
            <w:rPr>
              <w:lang w:val="en-US"/>
            </w:rPr>
          </w:pPr>
          <w:bookmarkStart w:id="227" w:name="_CTVL0010fd60b7558314efbb8aa4629189e2aff"/>
          <w:r>
            <w:rPr>
              <w:lang w:val="en-US"/>
            </w:rPr>
            <w:t>Tisocco, S.; Weinrich, S.; Lyons, G.; Wills, M.; Zhan, X.; Crosson, P. (2024): Application of a simplified ADM1 for full-scale anaerobic co-digestion of cattle slurry and grass silage: assessment of input variability.</w:t>
          </w:r>
          <w:bookmarkEnd w:id="227"/>
          <w:r>
            <w:rPr>
              <w:lang w:val="en-US"/>
            </w:rPr>
            <w:t xml:space="preserve"> </w:t>
          </w:r>
          <w:r w:rsidRPr="00EC3AAE">
            <w:rPr>
              <w:i/>
              <w:lang w:val="en-US"/>
            </w:rPr>
            <w:t xml:space="preserve">Frontiers of Environmental Science &amp; Engineering </w:t>
          </w:r>
          <w:r w:rsidRPr="00EC3AAE">
            <w:rPr>
              <w:lang w:val="en-US"/>
            </w:rPr>
            <w:t>18 (4).</w:t>
          </w:r>
        </w:p>
        <w:p w14:paraId="52A297E4" w14:textId="77777777" w:rsidR="00EC3AAE" w:rsidRDefault="00EC3AAE" w:rsidP="00EC3AAE">
          <w:pPr>
            <w:pStyle w:val="CitaviBibliographyEntry"/>
            <w:rPr>
              <w:lang w:val="en-US"/>
            </w:rPr>
          </w:pPr>
          <w:bookmarkStart w:id="228" w:name="_CTVL001a6c19f5ed0b04d3a96021ade56571554"/>
          <w:r>
            <w:rPr>
              <w:lang w:val="en-US"/>
            </w:rPr>
            <w:t>Wächter, A.; Biegler, L. T. (2006): On the implementation of an interior-point filter line-search algorithm for large-scale nonlinear programming.</w:t>
          </w:r>
          <w:bookmarkEnd w:id="228"/>
          <w:r>
            <w:rPr>
              <w:lang w:val="en-US"/>
            </w:rPr>
            <w:t xml:space="preserve"> </w:t>
          </w:r>
          <w:r w:rsidRPr="00EC3AAE">
            <w:rPr>
              <w:i/>
              <w:lang w:val="en-US"/>
            </w:rPr>
            <w:t xml:space="preserve">Mathematical Programming </w:t>
          </w:r>
          <w:r w:rsidRPr="00EC3AAE">
            <w:rPr>
              <w:lang w:val="en-US"/>
            </w:rPr>
            <w:t>106 (1), 25–57.</w:t>
          </w:r>
        </w:p>
        <w:p w14:paraId="55990CF0" w14:textId="77777777" w:rsidR="00EC3AAE" w:rsidRDefault="00EC3AAE" w:rsidP="00EC3AAE">
          <w:pPr>
            <w:pStyle w:val="CitaviBibliographyEntry"/>
            <w:rPr>
              <w:lang w:val="en-US"/>
            </w:rPr>
          </w:pPr>
          <w:bookmarkStart w:id="229" w:name="_CTVL0016df8aa821b7747acb1edb4d9183c161a"/>
          <w:r>
            <w:rPr>
              <w:lang w:val="en-US"/>
            </w:rPr>
            <w:t>Weinrich, S.; Mauky, E.; Schmidt, T.; Krebs, C.; Liebetrau, J.; Nelles, M. (2021): Systematic simplification of the Anaerobic Digestion Model No. 1 ({ADM1}) - Laboratory experiments and model application.</w:t>
          </w:r>
          <w:bookmarkEnd w:id="229"/>
          <w:r>
            <w:rPr>
              <w:lang w:val="en-US"/>
            </w:rPr>
            <w:t xml:space="preserve"> </w:t>
          </w:r>
          <w:r w:rsidRPr="00EC3AAE">
            <w:rPr>
              <w:i/>
              <w:lang w:val="en-US"/>
            </w:rPr>
            <w:t xml:space="preserve">Bioresource technology </w:t>
          </w:r>
          <w:r w:rsidRPr="00EC3AAE">
            <w:rPr>
              <w:lang w:val="en-US"/>
            </w:rPr>
            <w:t>333, 125104.</w:t>
          </w:r>
        </w:p>
        <w:p w14:paraId="3B349B01" w14:textId="77777777" w:rsidR="00EC3AAE" w:rsidRPr="00EC3AAE" w:rsidRDefault="00EC3AAE" w:rsidP="00EC3AAE">
          <w:pPr>
            <w:pStyle w:val="CitaviBibliographyEntry"/>
            <w:rPr>
              <w:lang w:val="de-DE"/>
            </w:rPr>
          </w:pPr>
          <w:bookmarkStart w:id="230" w:name="_CTVL0011ab1625a1f8746d89116961d23d09cb8"/>
          <w:r>
            <w:rPr>
              <w:lang w:val="en-US"/>
            </w:rPr>
            <w:lastRenderedPageBreak/>
            <w:t>Weinrich, S.; Nelles, M. (2021): Systematic simplification of the Anaerobic Digestion Model No. 1 ({ADM1}) - Model development and stoichiometric analysis.</w:t>
          </w:r>
          <w:bookmarkEnd w:id="230"/>
          <w:r>
            <w:rPr>
              <w:lang w:val="en-US"/>
            </w:rPr>
            <w:t xml:space="preserve"> </w:t>
          </w:r>
          <w:r w:rsidRPr="00EC3AAE">
            <w:rPr>
              <w:i/>
              <w:lang w:val="de-DE"/>
            </w:rPr>
            <w:t xml:space="preserve">Bioresource technology </w:t>
          </w:r>
          <w:r w:rsidRPr="00EC3AAE">
            <w:rPr>
              <w:lang w:val="de-DE"/>
            </w:rPr>
            <w:t>333, 125124.</w:t>
          </w:r>
        </w:p>
        <w:p w14:paraId="6B8CDDEB" w14:textId="77777777" w:rsidR="00EC3AAE" w:rsidRPr="00EC3AAE" w:rsidRDefault="00EC3AAE" w:rsidP="00EC3AAE">
          <w:pPr>
            <w:pStyle w:val="CitaviBibliographyEntry"/>
            <w:rPr>
              <w:lang w:val="de-DE"/>
            </w:rPr>
          </w:pPr>
          <w:bookmarkStart w:id="231" w:name="_CTVL001f1aa20dc1733474cba6c9c9c69c24f87"/>
          <w:r w:rsidRPr="00EC3AAE">
            <w:rPr>
              <w:lang w:val="de-DE"/>
            </w:rPr>
            <w:t xml:space="preserve">Weinrich, Sören; Schäfer, Franziska; Liebetrau, Jan; Bochmann, Günther (Eds.) </w:t>
          </w:r>
          <w:r>
            <w:rPr>
              <w:lang w:val="en-US"/>
            </w:rPr>
            <w:t xml:space="preserve">(2018): Value of batch tests for biogas potential analysis. Method comparison and challenges of substrate and efficiency evaluation of biogas plants. With assistance of Urs Baier, Jerry D. Murphy. International Energy Agency. </w:t>
          </w:r>
          <w:r w:rsidRPr="00EC3AAE">
            <w:rPr>
              <w:lang w:val="de-DE"/>
            </w:rPr>
            <w:t>Erscheinungsort nicht ermittelbar: IEA Bioenergy. Available online at https://edocs.tib.eu/files/e01fn19/1682125734.pdf.</w:t>
          </w:r>
        </w:p>
        <w:p w14:paraId="50668217" w14:textId="77777777" w:rsidR="00EC3AAE" w:rsidRDefault="00EC3AAE" w:rsidP="00EC3AAE">
          <w:pPr>
            <w:pStyle w:val="CitaviBibliographyEntry"/>
            <w:rPr>
              <w:lang w:val="en-US"/>
            </w:rPr>
          </w:pPr>
          <w:bookmarkStart w:id="232" w:name="_CTVL00160a56f986bdf4450b09e42cf639c09b9"/>
          <w:bookmarkEnd w:id="231"/>
          <w:r>
            <w:rPr>
              <w:lang w:val="en-US"/>
            </w:rPr>
            <w:t>Weißbach, F. (2009): Evaluation of the renewable primary products for biogas production. Part I: Gas production potential of the fermentable nutrients.</w:t>
          </w:r>
          <w:bookmarkEnd w:id="232"/>
          <w:r>
            <w:rPr>
              <w:lang w:val="en-US"/>
            </w:rPr>
            <w:t xml:space="preserve"> </w:t>
          </w:r>
          <w:r w:rsidRPr="00EC3AAE">
            <w:rPr>
              <w:i/>
              <w:lang w:val="en-US"/>
            </w:rPr>
            <w:t xml:space="preserve">German journal of agronomy </w:t>
          </w:r>
          <w:r w:rsidRPr="00EC3AAE">
            <w:rPr>
              <w:lang w:val="en-US"/>
            </w:rPr>
            <w:t>(13 Nr. 2), 72–85.</w:t>
          </w:r>
        </w:p>
        <w:p w14:paraId="2ECC311B" w14:textId="77777777" w:rsidR="00EC3AAE" w:rsidRDefault="00EC3AAE" w:rsidP="00EC3AAE">
          <w:pPr>
            <w:pStyle w:val="CitaviBibliographyEntry"/>
            <w:rPr>
              <w:lang w:val="en-US"/>
            </w:rPr>
          </w:pPr>
          <w:bookmarkStart w:id="233" w:name="_CTVL001d161db80b0484e89b63cc8a7402f653a"/>
          <w:r>
            <w:rPr>
              <w:lang w:val="en-US"/>
            </w:rPr>
            <w:t>Weißbach, F.; Strubelt, C. (2008a): Correcting the Dry Matter Content of Grass Silages as a Substrate for Biogas Production.</w:t>
          </w:r>
          <w:bookmarkEnd w:id="233"/>
          <w:r>
            <w:rPr>
              <w:lang w:val="en-US"/>
            </w:rPr>
            <w:t xml:space="preserve"> </w:t>
          </w:r>
          <w:r w:rsidRPr="00EC3AAE">
            <w:rPr>
              <w:i/>
              <w:lang w:val="en-US"/>
            </w:rPr>
            <w:t xml:space="preserve">Landtechnik </w:t>
          </w:r>
          <w:r w:rsidRPr="00EC3AAE">
            <w:rPr>
              <w:lang w:val="en-US"/>
            </w:rPr>
            <w:t>(63 Nr. 4), 210–211.</w:t>
          </w:r>
        </w:p>
        <w:p w14:paraId="43FF3F10" w14:textId="77777777" w:rsidR="00EC3AAE" w:rsidRDefault="00EC3AAE" w:rsidP="00EC3AAE">
          <w:pPr>
            <w:pStyle w:val="CitaviBibliographyEntry"/>
            <w:rPr>
              <w:lang w:val="en-US"/>
            </w:rPr>
          </w:pPr>
          <w:bookmarkStart w:id="234" w:name="_CTVL001f9b5c747b038492e9f48c128844d030f"/>
          <w:r>
            <w:rPr>
              <w:lang w:val="en-US"/>
            </w:rPr>
            <w:t>Weißbach, F.; Strubelt, C. (2008b): Correcting the Dry Matter Content of Maize Silages as a Substrate for Biogas Production.</w:t>
          </w:r>
          <w:bookmarkEnd w:id="234"/>
          <w:r>
            <w:rPr>
              <w:lang w:val="en-US"/>
            </w:rPr>
            <w:t xml:space="preserve"> </w:t>
          </w:r>
          <w:r w:rsidRPr="00EC3AAE">
            <w:rPr>
              <w:i/>
              <w:lang w:val="en-US"/>
            </w:rPr>
            <w:t xml:space="preserve">Landtechnik </w:t>
          </w:r>
          <w:r w:rsidRPr="00EC3AAE">
            <w:rPr>
              <w:lang w:val="en-US"/>
            </w:rPr>
            <w:t>(63 Nr. 2), 82–83.</w:t>
          </w:r>
        </w:p>
        <w:p w14:paraId="0738BF60" w14:textId="59A2E0D4" w:rsidR="00D5169A" w:rsidRDefault="00EC3AAE" w:rsidP="00EC3AAE">
          <w:pPr>
            <w:pStyle w:val="CitaviBibliographyEntry"/>
            <w:rPr>
              <w:lang w:val="en-US"/>
            </w:rPr>
          </w:pPr>
          <w:bookmarkStart w:id="235" w:name="_CTVL0013b3a74e421b54e41aa1cd75eb414af95"/>
          <w:r>
            <w:rPr>
              <w:lang w:val="en-US"/>
            </w:rPr>
            <w:t>Weißbach, F.; Strubelt, C. (2008c): Correcting the Dry Matter Content of Sugar Beet Silages as a Substrate for Biogas Production.</w:t>
          </w:r>
          <w:bookmarkEnd w:id="235"/>
          <w:r>
            <w:rPr>
              <w:lang w:val="en-US"/>
            </w:rPr>
            <w:t xml:space="preserve"> </w:t>
          </w:r>
          <w:r w:rsidRPr="00EC3AAE">
            <w:rPr>
              <w:i/>
              <w:lang w:val="en-US"/>
            </w:rPr>
            <w:t xml:space="preserve">Landtechnik </w:t>
          </w:r>
          <w:r w:rsidRPr="00EC3AAE">
            <w:rPr>
              <w:lang w:val="en-US"/>
            </w:rPr>
            <w:t>(63 Nr. 6), 354–355.</w:t>
          </w:r>
          <w:r w:rsidR="00026F10">
            <w:rPr>
              <w:lang w:val="en-US"/>
            </w:rPr>
            <w:fldChar w:fldCharType="end"/>
          </w:r>
        </w:p>
      </w:sdtContent>
    </w:sdt>
    <w:p w14:paraId="12747BA9" w14:textId="20EABFD4" w:rsidR="000F4985" w:rsidRDefault="000F4985">
      <w:pPr>
        <w:spacing w:after="0" w:line="276" w:lineRule="auto"/>
        <w:ind w:right="0" w:firstLine="0"/>
        <w:jc w:val="left"/>
        <w:rPr>
          <w:lang w:val="en-US"/>
        </w:rPr>
      </w:pPr>
      <w:r>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236"/>
      <w:r w:rsidRPr="005F0CBB">
        <w:rPr>
          <w:rFonts w:eastAsia="Garamond" w:cs="Garamond"/>
          <w:b/>
          <w:sz w:val="22"/>
          <w:lang w:val="en-US"/>
        </w:rPr>
        <w:t xml:space="preserve">Table </w:t>
      </w:r>
      <w:r w:rsidR="00C65AFD">
        <w:rPr>
          <w:rFonts w:eastAsia="Garamond" w:cs="Garamond"/>
          <w:b/>
          <w:sz w:val="22"/>
          <w:lang w:val="en-US"/>
        </w:rPr>
        <w:t>1</w:t>
      </w:r>
      <w:commentRangeEnd w:id="236"/>
      <w:r w:rsidR="00AA0A51">
        <w:rPr>
          <w:rStyle w:val="Kommentarzeichen"/>
        </w:rPr>
        <w:commentReference w:id="236"/>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0F4985">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0F4985">
        <w:trPr>
          <w:trHeight w:val="300"/>
          <w:jc w:val="center"/>
        </w:trPr>
        <w:tc>
          <w:tcPr>
            <w:tcW w:w="1843" w:type="dxa"/>
            <w:vMerge w:val="restart"/>
            <w:tcBorders>
              <w:top w:val="single" w:sz="4" w:space="0" w:color="auto"/>
              <w:bottom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0F4985">
        <w:trPr>
          <w:trHeight w:val="300"/>
          <w:jc w:val="center"/>
        </w:trPr>
        <w:tc>
          <w:tcPr>
            <w:tcW w:w="1843" w:type="dxa"/>
            <w:vMerge/>
            <w:tcBorders>
              <w:bottom w:val="single" w:sz="4" w:space="0" w:color="auto"/>
            </w:tcBorders>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0F4985">
        <w:trPr>
          <w:trHeight w:val="300"/>
          <w:jc w:val="center"/>
        </w:trPr>
        <w:tc>
          <w:tcPr>
            <w:tcW w:w="1843" w:type="dxa"/>
            <w:vMerge/>
            <w:tcBorders>
              <w:bottom w:val="single" w:sz="4" w:space="0" w:color="auto"/>
            </w:tcBorders>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000000"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00000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000000"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000000"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F1C1785" w:rsidR="0066698B" w:rsidRPr="005F0CBB" w:rsidRDefault="00BC591E"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30</w:t>
            </w:r>
            <w:r w:rsidR="0066698B" w:rsidRPr="005F0CBB">
              <w:rPr>
                <w:rFonts w:eastAsia="Garamond" w:cs="Garamond"/>
                <w:color w:val="000000" w:themeColor="text1"/>
                <w:szCs w:val="24"/>
                <w:lang w:val="en-US"/>
              </w:rPr>
              <w:t>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000000"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0F4985">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000000"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38C91FC8" w14:textId="1CFA046E" w:rsidR="0066698B" w:rsidRPr="005F0CBB" w:rsidRDefault="00000000"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0F4985">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000000"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07393FBA" w14:textId="1C181D7C" w:rsidR="0066698B" w:rsidRPr="005F0CBB" w:rsidRDefault="00000000"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0F4985">
        <w:trPr>
          <w:trHeight w:val="300"/>
          <w:jc w:val="center"/>
        </w:trPr>
        <w:tc>
          <w:tcPr>
            <w:tcW w:w="1843" w:type="dxa"/>
            <w:vMerge/>
            <w:tcBorders>
              <w:bottom w:val="dotted" w:sz="4" w:space="0" w:color="auto"/>
            </w:tcBorders>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1F5BF455" w14:textId="68DBBD04"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Borders>
              <w:bottom w:val="dotted" w:sz="4" w:space="0" w:color="auto"/>
            </w:tcBorders>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00000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0F4985">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dotted" w:sz="4" w:space="0" w:color="auto"/>
            </w:tcBorders>
            <w:tcMar>
              <w:top w:w="15" w:type="dxa"/>
              <w:left w:w="15" w:type="dxa"/>
              <w:bottom w:w="15" w:type="dxa"/>
              <w:right w:w="15" w:type="dxa"/>
            </w:tcMar>
            <w:vAlign w:val="center"/>
          </w:tcPr>
          <w:p w14:paraId="52F9C95B" w14:textId="6EE5616F"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Borders>
              <w:top w:val="dotted" w:sz="4" w:space="0" w:color="auto"/>
            </w:tcBorders>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000000"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000000"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00000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000000"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2B7220ED" w:rsidR="0066698B" w:rsidRDefault="00EC303E" w:rsidP="0066698B">
            <w:pPr>
              <w:widowControl w:val="0"/>
              <w:spacing w:line="360" w:lineRule="auto"/>
              <w:jc w:val="right"/>
              <w:rPr>
                <w:rFonts w:eastAsia="Garamond" w:cs="Garamond"/>
                <w:bCs/>
                <w:lang w:val="en-US"/>
              </w:rPr>
            </w:pPr>
            <m:oMath>
              <m:r>
                <w:ins w:id="237" w:author="Simon Hellmann" w:date="2025-06-08T16:01:00Z" w16du:dateUtc="2025-06-08T14:01:00Z">
                  <w:rPr>
                    <w:rFonts w:ascii="Cambria Math" w:eastAsia="Garamond" w:hAnsi="Cambria Math" w:cs="Garamond"/>
                    <w:lang w:val="en-US"/>
                  </w:rPr>
                  <m:t>XA</m:t>
                </w:ins>
              </m:r>
              <m:bar>
                <m:barPr>
                  <m:pos m:val="top"/>
                  <m:ctrlPr>
                    <w:del w:id="238" w:author="Simon Hellmann" w:date="2025-06-08T16:01:00Z" w16du:dateUtc="2025-06-08T14:01:00Z">
                      <w:rPr>
                        <w:rFonts w:ascii="Cambria Math" w:eastAsia="Garamond" w:hAnsi="Cambria Math" w:cs="Garamond"/>
                        <w:bCs/>
                        <w:i/>
                        <w:lang w:val="en-US"/>
                      </w:rPr>
                    </w:del>
                  </m:ctrlPr>
                </m:barPr>
                <m:e>
                  <m:r>
                    <w:del w:id="239" w:author="Simon Hellmann" w:date="2025-06-08T16:01:00Z" w16du:dateUtc="2025-06-08T14:01:00Z">
                      <w:rPr>
                        <w:rFonts w:ascii="Cambria Math" w:eastAsia="Garamond" w:hAnsi="Cambria Math" w:cs="Garamond"/>
                        <w:lang w:val="en-US"/>
                      </w:rPr>
                      <m:t>XA</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124D6B2F" w:rsidR="0066698B" w:rsidRPr="005F0CBB" w:rsidRDefault="00EC303E" w:rsidP="0066698B">
            <w:pPr>
              <w:spacing w:line="360" w:lineRule="auto"/>
              <w:ind w:firstLine="0"/>
              <w:jc w:val="right"/>
              <w:rPr>
                <w:rFonts w:eastAsia="Garamond" w:cs="Garamond"/>
                <w:color w:val="000000" w:themeColor="text1"/>
                <w:lang w:val="en-US"/>
              </w:rPr>
            </w:pPr>
            <m:oMath>
              <m:r>
                <w:ins w:id="240" w:author="Simon Hellmann" w:date="2025-06-08T16:01:00Z" w16du:dateUtc="2025-06-08T14:01:00Z">
                  <w:rPr>
                    <w:rFonts w:ascii="Cambria Math" w:eastAsia="Garamond" w:hAnsi="Cambria Math" w:cs="Garamond"/>
                    <w:lang w:val="en-US"/>
                  </w:rPr>
                  <m:t>XP</m:t>
                </w:ins>
              </m:r>
              <m:bar>
                <m:barPr>
                  <m:pos m:val="top"/>
                  <m:ctrlPr>
                    <w:del w:id="241" w:author="Simon Hellmann" w:date="2025-06-08T16:01:00Z" w16du:dateUtc="2025-06-08T14:01:00Z">
                      <w:rPr>
                        <w:rFonts w:ascii="Cambria Math" w:eastAsia="Garamond" w:hAnsi="Cambria Math" w:cs="Garamond"/>
                        <w:bCs/>
                        <w:i/>
                        <w:lang w:val="en-US"/>
                      </w:rPr>
                    </w:del>
                  </m:ctrlPr>
                </m:barPr>
                <m:e>
                  <m:r>
                    <w:del w:id="242" w:author="Simon Hellmann" w:date="2025-06-08T16:01:00Z" w16du:dateUtc="2025-06-08T14:01:00Z">
                      <w:rPr>
                        <w:rFonts w:ascii="Cambria Math" w:eastAsia="Garamond" w:hAnsi="Cambria Math" w:cs="Garamond"/>
                        <w:lang w:val="en-US"/>
                      </w:rPr>
                      <m:t>XP</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6F080B42" w:rsidR="0066698B" w:rsidRPr="005F0CBB" w:rsidRDefault="00EC303E" w:rsidP="0066698B">
            <w:pPr>
              <w:spacing w:line="360" w:lineRule="auto"/>
              <w:ind w:firstLine="0"/>
              <w:jc w:val="right"/>
              <w:rPr>
                <w:rFonts w:eastAsia="Garamond" w:cs="Garamond"/>
                <w:color w:val="000000" w:themeColor="text1"/>
                <w:lang w:val="en-US"/>
              </w:rPr>
            </w:pPr>
            <m:oMath>
              <m:r>
                <w:ins w:id="243" w:author="Simon Hellmann" w:date="2025-06-08T16:01:00Z" w16du:dateUtc="2025-06-08T14:01:00Z">
                  <w:rPr>
                    <w:rFonts w:ascii="Cambria Math" w:eastAsia="Garamond" w:hAnsi="Cambria Math" w:cs="Garamond"/>
                    <w:lang w:val="en-US"/>
                  </w:rPr>
                  <m:t>XL</m:t>
                </w:ins>
              </m:r>
              <m:bar>
                <m:barPr>
                  <m:pos m:val="top"/>
                  <m:ctrlPr>
                    <w:del w:id="244" w:author="Simon Hellmann" w:date="2025-06-08T16:01:00Z" w16du:dateUtc="2025-06-08T14:01:00Z">
                      <w:rPr>
                        <w:rFonts w:ascii="Cambria Math" w:eastAsia="Garamond" w:hAnsi="Cambria Math" w:cs="Garamond"/>
                        <w:bCs/>
                        <w:i/>
                        <w:lang w:val="en-US"/>
                      </w:rPr>
                    </w:del>
                  </m:ctrlPr>
                </m:barPr>
                <m:e>
                  <m:r>
                    <w:del w:id="245" w:author="Simon Hellmann" w:date="2025-06-08T16:01:00Z" w16du:dateUtc="2025-06-08T14:01:00Z">
                      <w:rPr>
                        <w:rFonts w:ascii="Cambria Math" w:eastAsia="Garamond" w:hAnsi="Cambria Math" w:cs="Garamond"/>
                        <w:lang w:val="en-US"/>
                      </w:rPr>
                      <m:t>XL</m:t>
                    </w:del>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246"/>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commentRangeEnd w:id="246"/>
            <w:r w:rsidR="00EC3AAE">
              <w:rPr>
                <w:rFonts w:eastAsia="Garamond" w:cs="Garamond"/>
                <w:szCs w:val="24"/>
                <w:vertAlign w:val="superscript"/>
                <w:lang w:val="en-US"/>
              </w:rPr>
              <w:t>e</w:t>
            </w:r>
            <w:proofErr w:type="spellEnd"/>
            <w:r>
              <w:rPr>
                <w:rStyle w:val="Kommentarzeichen"/>
              </w:rPr>
              <w:t xml:space="preserve"> </w:t>
            </w:r>
            <w:r>
              <w:rPr>
                <w:rStyle w:val="Kommentarzeichen"/>
              </w:rPr>
              <w:commentReference w:id="246"/>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351667A" w:rsidR="0066698B" w:rsidRDefault="0066698B" w:rsidP="0066698B">
            <w:pPr>
              <w:spacing w:line="360" w:lineRule="auto"/>
              <w:jc w:val="left"/>
            </w:pPr>
            <w:r>
              <w:rPr>
                <w:rFonts w:eastAsia="Garamond" w:cs="Garamond"/>
                <w:lang w:val="en-US"/>
              </w:rPr>
              <w:t>c</w:t>
            </w:r>
            <w:r w:rsidRPr="00E363D1">
              <w:rPr>
                <w:rFonts w:eastAsia="Garamond" w:cs="Garamond"/>
                <w:lang w:val="en-US"/>
              </w:rPr>
              <w:t>orn 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0F4985">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0F4985">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0F4985">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4F8D60FD"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w:t>
      </w:r>
      <w:r w:rsidR="00BC591E">
        <w:rPr>
          <w:rFonts w:eastAsia="Garamond" w:cs="Garamond"/>
          <w:sz w:val="18"/>
          <w:szCs w:val="24"/>
          <w:lang w:val="en-US"/>
        </w:rPr>
        <w:t>T</w:t>
      </w:r>
      <w:r w:rsidR="00EC3AAE">
        <w:rPr>
          <w:rFonts w:eastAsia="Garamond" w:cs="Garamond"/>
          <w:sz w:val="18"/>
          <w:szCs w:val="24"/>
          <w:lang w:val="en-US"/>
        </w:rPr>
        <w:t xml:space="preserve">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MjBjNmE0Yy04ZWExLTQxMTgtOTYzZS1hYTJkYjExNDA2NWUiLCJUZXh0IjoiV2VpbnJpY2ggYW5kIE5lbGxlcyIsIldBSVZlcnNpb24iOiI2LjE5LjIuMSJ9}</w:instrText>
          </w:r>
          <w:r w:rsidR="00EC3AAE">
            <w:rPr>
              <w:rFonts w:eastAsia="Garamond" w:cs="Garamond"/>
              <w:sz w:val="18"/>
              <w:szCs w:val="24"/>
              <w:lang w:val="en-US"/>
            </w:rPr>
            <w:fldChar w:fldCharType="separate"/>
          </w:r>
          <w:r w:rsidR="00EC3AAE">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mE0NDk1ZDktNTQ4Yi00ZTVkLTljNzYtODA5YWExZDRkODg1IiwiVGV4dCI6IigyMDIxKSIsIldBSVZlcnNpb24iOiI2LjE5LjIuMSJ9}</w:instrText>
          </w:r>
          <w:r w:rsidR="00EC3AAE">
            <w:rPr>
              <w:rFonts w:eastAsia="Garamond" w:cs="Garamond"/>
              <w:sz w:val="18"/>
              <w:szCs w:val="24"/>
              <w:lang w:val="en-US"/>
            </w:rPr>
            <w:fldChar w:fldCharType="separate"/>
          </w:r>
          <w:r w:rsidR="00EC3AAE">
            <w:rPr>
              <w:rFonts w:eastAsia="Garamond" w:cs="Garamond"/>
              <w:sz w:val="18"/>
              <w:szCs w:val="24"/>
              <w:lang w:val="en-US"/>
            </w:rPr>
            <w:t>(2021)</w:t>
          </w:r>
          <w:r w:rsidR="00EC3AAE">
            <w:rPr>
              <w:rFonts w:eastAsia="Garamond" w:cs="Garamond"/>
              <w:sz w:val="18"/>
              <w:szCs w:val="24"/>
              <w:lang w:val="en-US"/>
            </w:rPr>
            <w:fldChar w:fldCharType="end"/>
          </w:r>
        </w:sdtContent>
      </w:sdt>
      <w:r w:rsidR="00983785">
        <w:rPr>
          <w:rFonts w:eastAsia="Garamond" w:cs="Garamond"/>
          <w:sz w:val="18"/>
          <w:szCs w:val="24"/>
          <w:lang w:val="en-US"/>
        </w:rPr>
        <w:t>, t</w:t>
      </w:r>
      <w:r w:rsidR="00EC3AAE">
        <w:rPr>
          <w:rFonts w:eastAsia="Garamond" w:cs="Garamond"/>
          <w:sz w:val="18"/>
          <w:szCs w:val="24"/>
          <w:lang w:val="en-US"/>
        </w:rPr>
        <w:t xml:space="preserve">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7A97FD63"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EC3AAE">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1LTE2VDE3OjI2OjQ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EC3AAE">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7B71A7">
        <w:rPr>
          <w:rFonts w:eastAsia="Garamond" w:cs="Garamond"/>
          <w:sz w:val="18"/>
          <w:szCs w:val="24"/>
          <w:lang w:val="en-US"/>
        </w:rPr>
        <w:t xml:space="preserve">from 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3353B511"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r>
          <w:ins w:id="247" w:author="Simon Hellmann" w:date="2025-06-08T16:01:00Z" w16du:dateUtc="2025-06-08T14:01:00Z">
            <w:rPr>
              <w:rFonts w:ascii="Cambria Math" w:eastAsia="Garamond" w:hAnsi="Cambria Math" w:cs="Garamond"/>
              <w:sz w:val="18"/>
              <w:szCs w:val="24"/>
              <w:lang w:val="en-US"/>
            </w:rPr>
            <m:t>XA</m:t>
          </w:ins>
        </m:r>
        <m:acc>
          <m:accPr>
            <m:chr m:val="̅"/>
            <m:ctrlPr>
              <w:del w:id="248" w:author="Simon Hellmann" w:date="2025-06-08T16:01:00Z" w16du:dateUtc="2025-06-08T14:01:00Z">
                <w:rPr>
                  <w:rFonts w:ascii="Cambria Math" w:eastAsia="Garamond" w:hAnsi="Cambria Math" w:cs="Garamond"/>
                  <w:i/>
                  <w:sz w:val="18"/>
                  <w:szCs w:val="24"/>
                  <w:lang w:val="en-US"/>
                </w:rPr>
              </w:del>
            </m:ctrlPr>
          </m:accPr>
          <m:e>
            <m:r>
              <w:del w:id="249" w:author="Simon Hellmann" w:date="2025-06-08T16:01:00Z" w16du:dateUtc="2025-06-08T14:01:00Z">
                <w:rPr>
                  <w:rFonts w:ascii="Cambria Math" w:eastAsia="Garamond" w:hAnsi="Cambria Math" w:cs="Garamond"/>
                  <w:sz w:val="18"/>
                  <w:szCs w:val="24"/>
                  <w:lang w:val="en-US"/>
                </w:rPr>
                <m:t>XA</m:t>
              </w:del>
            </m:r>
          </m:e>
        </m:acc>
      </m:oMath>
      <w:r w:rsidR="00D50FBE">
        <w:rPr>
          <w:rFonts w:eastAsia="Garamond" w:cs="Garamond"/>
          <w:sz w:val="18"/>
          <w:szCs w:val="24"/>
          <w:lang w:val="en-US"/>
        </w:rPr>
        <w:t>,</w:t>
      </w:r>
      <w:ins w:id="250" w:author="Simon Hellmann" w:date="2025-06-08T16:01:00Z" w16du:dateUtc="2025-06-08T14:01:00Z">
        <w:r w:rsidR="00EC303E">
          <w:rPr>
            <w:rFonts w:eastAsia="Garamond" w:cs="Garamond"/>
            <w:sz w:val="18"/>
            <w:szCs w:val="24"/>
            <w:lang w:val="en-US"/>
          </w:rPr>
          <w:t xml:space="preserve"> </w:t>
        </w:r>
      </w:ins>
      <m:oMath>
        <m:r>
          <w:ins w:id="251" w:author="Simon Hellmann" w:date="2025-06-08T16:01:00Z" w16du:dateUtc="2025-06-08T14:01:00Z">
            <w:rPr>
              <w:rFonts w:ascii="Cambria Math" w:eastAsia="Garamond" w:hAnsi="Cambria Math" w:cs="Garamond"/>
              <w:sz w:val="18"/>
              <w:szCs w:val="24"/>
              <w:lang w:val="en-US"/>
            </w:rPr>
            <m:t>XP</m:t>
          </w:ins>
        </m:r>
        <m:r>
          <w:del w:id="252" w:author="Simon Hellmann" w:date="2025-06-08T16:01:00Z" w16du:dateUtc="2025-06-08T14:01:00Z">
            <w:rPr>
              <w:rFonts w:ascii="Cambria Math" w:eastAsia="Garamond" w:hAnsi="Cambria Math" w:cs="Garamond"/>
              <w:sz w:val="18"/>
              <w:szCs w:val="24"/>
              <w:lang w:val="en-US"/>
            </w:rPr>
            <m:t xml:space="preserve"> </m:t>
          </w:del>
        </m:r>
        <m:acc>
          <m:accPr>
            <m:chr m:val="̅"/>
            <m:ctrlPr>
              <w:del w:id="253" w:author="Simon Hellmann" w:date="2025-06-08T16:01:00Z" w16du:dateUtc="2025-06-08T14:01:00Z">
                <w:rPr>
                  <w:rFonts w:ascii="Cambria Math" w:eastAsia="Garamond" w:hAnsi="Cambria Math" w:cs="Garamond"/>
                  <w:i/>
                  <w:sz w:val="18"/>
                  <w:szCs w:val="24"/>
                  <w:lang w:val="en-US"/>
                </w:rPr>
              </w:del>
            </m:ctrlPr>
          </m:accPr>
          <m:e>
            <m:r>
              <w:del w:id="254" w:author="Simon Hellmann" w:date="2025-06-08T16:01:00Z" w16du:dateUtc="2025-06-08T14:01:00Z">
                <w:rPr>
                  <w:rFonts w:ascii="Cambria Math" w:eastAsia="Garamond" w:hAnsi="Cambria Math" w:cs="Garamond"/>
                  <w:sz w:val="18"/>
                  <w:szCs w:val="24"/>
                  <w:lang w:val="en-US"/>
                </w:rPr>
                <m:t>XP</m:t>
              </w:del>
            </m:r>
          </m:e>
        </m:acc>
      </m:oMath>
      <w:r w:rsidR="00D50FBE">
        <w:rPr>
          <w:rFonts w:eastAsia="Garamond" w:cs="Garamond"/>
          <w:sz w:val="18"/>
          <w:szCs w:val="24"/>
          <w:lang w:val="en-US"/>
        </w:rPr>
        <w:t xml:space="preserve">, </w:t>
      </w:r>
      <m:oMath>
        <m:r>
          <w:ins w:id="255" w:author="Simon Hellmann" w:date="2025-06-08T16:01:00Z" w16du:dateUtc="2025-06-08T14:01:00Z">
            <w:rPr>
              <w:rFonts w:ascii="Cambria Math" w:eastAsia="Garamond" w:hAnsi="Cambria Math" w:cs="Garamond"/>
              <w:sz w:val="18"/>
              <w:szCs w:val="24"/>
              <w:lang w:val="en-US"/>
            </w:rPr>
            <m:t>XL</m:t>
          </w:ins>
        </m:r>
        <m:acc>
          <m:accPr>
            <m:chr m:val="̅"/>
            <m:ctrlPr>
              <w:del w:id="256" w:author="Simon Hellmann" w:date="2025-06-08T16:01:00Z" w16du:dateUtc="2025-06-08T14:01:00Z">
                <w:rPr>
                  <w:rFonts w:ascii="Cambria Math" w:eastAsia="Garamond" w:hAnsi="Cambria Math" w:cs="Garamond"/>
                  <w:i/>
                  <w:sz w:val="18"/>
                  <w:szCs w:val="24"/>
                  <w:lang w:val="en-US"/>
                </w:rPr>
              </w:del>
            </m:ctrlPr>
          </m:accPr>
          <m:e>
            <m:r>
              <w:del w:id="257" w:author="Simon Hellmann" w:date="2025-06-08T16:01:00Z" w16du:dateUtc="2025-06-08T14:01:00Z">
                <w:rPr>
                  <w:rFonts w:ascii="Cambria Math" w:eastAsia="Garamond" w:hAnsi="Cambria Math" w:cs="Garamond"/>
                  <w:sz w:val="18"/>
                  <w:szCs w:val="24"/>
                  <w:lang w:val="en-US"/>
                </w:rPr>
                <m:t>XL</m:t>
              </w:del>
            </m:r>
          </m:e>
        </m:acc>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1F80C5E9"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1LTE2VDE3OjI2OjQ5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S0xNlQxNzoyNjo0O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r>
          <w:ins w:id="258" w:author="Simon Hellmann" w:date="2025-06-08T16:01:00Z" w16du:dateUtc="2025-06-08T14:01:00Z">
            <w:rPr>
              <w:rFonts w:ascii="Cambria Math" w:hAnsi="Cambria Math"/>
              <w:sz w:val="18"/>
              <w:lang w:val="en-US"/>
            </w:rPr>
            <m:t>XP</m:t>
          </w:ins>
        </m:r>
        <m:bar>
          <m:barPr>
            <m:pos m:val="top"/>
            <m:ctrlPr>
              <w:del w:id="259" w:author="Simon Hellmann" w:date="2025-06-08T16:01:00Z" w16du:dateUtc="2025-06-08T14:01:00Z">
                <w:rPr>
                  <w:rFonts w:ascii="Cambria Math" w:hAnsi="Cambria Math"/>
                  <w:i/>
                  <w:sz w:val="18"/>
                  <w:lang w:val="en-US"/>
                </w:rPr>
              </w:del>
            </m:ctrlPr>
          </m:barPr>
          <m:e>
            <m:r>
              <w:del w:id="260" w:author="Simon Hellmann" w:date="2025-06-08T16:01:00Z" w16du:dateUtc="2025-06-08T14:01:00Z">
                <w:rPr>
                  <w:rFonts w:ascii="Cambria Math" w:hAnsi="Cambria Math"/>
                  <w:sz w:val="18"/>
                  <w:lang w:val="en-US"/>
                </w:rPr>
                <m:t>XP</m:t>
              </w:del>
            </m:r>
          </m:e>
        </m:bar>
      </m:oMath>
      <w:r w:rsidR="001D3BAC" w:rsidRPr="00220152">
        <w:rPr>
          <w:sz w:val="18"/>
          <w:lang w:val="en-US"/>
        </w:rPr>
        <w:t xml:space="preserve">, </w:t>
      </w:r>
      <m:oMath>
        <m:r>
          <w:ins w:id="261" w:author="Simon Hellmann" w:date="2025-06-08T16:01:00Z" w16du:dateUtc="2025-06-08T14:01:00Z">
            <w:rPr>
              <w:rFonts w:ascii="Cambria Math" w:hAnsi="Cambria Math"/>
              <w:sz w:val="18"/>
              <w:lang w:val="en-US"/>
            </w:rPr>
            <m:t>XL</m:t>
          </w:ins>
        </m:r>
        <m:bar>
          <m:barPr>
            <m:pos m:val="top"/>
            <m:ctrlPr>
              <w:del w:id="262" w:author="Simon Hellmann" w:date="2025-06-08T16:01:00Z" w16du:dateUtc="2025-06-08T14:01:00Z">
                <w:rPr>
                  <w:rFonts w:ascii="Cambria Math" w:hAnsi="Cambria Math"/>
                  <w:i/>
                  <w:sz w:val="18"/>
                  <w:lang w:val="en-US"/>
                </w:rPr>
              </w:del>
            </m:ctrlPr>
          </m:barPr>
          <m:e>
            <m:r>
              <w:del w:id="263" w:author="Simon Hellmann" w:date="2025-06-08T16:01:00Z" w16du:dateUtc="2025-06-08T14:01:00Z">
                <w:rPr>
                  <w:rFonts w:ascii="Cambria Math" w:hAnsi="Cambria Math"/>
                  <w:sz w:val="18"/>
                  <w:lang w:val="en-US"/>
                </w:rPr>
                <m:t>XL</m:t>
              </w:del>
            </m:r>
          </m:e>
        </m:bar>
      </m:oMath>
      <w:r w:rsidR="001D3BAC" w:rsidRPr="00220152">
        <w:rPr>
          <w:sz w:val="18"/>
          <w:lang w:val="en-US"/>
        </w:rPr>
        <w:t xml:space="preserve">, and </w:t>
      </w:r>
      <m:oMath>
        <m:r>
          <w:ins w:id="264" w:author="Simon Hellmann" w:date="2025-06-08T16:01:00Z" w16du:dateUtc="2025-06-08T14:01:00Z">
            <w:rPr>
              <w:rFonts w:ascii="Cambria Math" w:hAnsi="Cambria Math"/>
              <w:sz w:val="18"/>
              <w:lang w:val="en-US"/>
            </w:rPr>
            <m:t>XA</m:t>
          </w:ins>
        </m:r>
        <m:bar>
          <m:barPr>
            <m:pos m:val="top"/>
            <m:ctrlPr>
              <w:del w:id="265" w:author="Simon Hellmann" w:date="2025-06-08T16:01:00Z" w16du:dateUtc="2025-06-08T14:01:00Z">
                <w:rPr>
                  <w:rFonts w:ascii="Cambria Math" w:hAnsi="Cambria Math"/>
                  <w:i/>
                  <w:sz w:val="18"/>
                  <w:lang w:val="en-US"/>
                </w:rPr>
              </w:del>
            </m:ctrlPr>
          </m:barPr>
          <m:e>
            <m:r>
              <w:del w:id="266" w:author="Simon Hellmann" w:date="2025-06-08T16:01:00Z" w16du:dateUtc="2025-06-08T14:01:00Z">
                <w:rPr>
                  <w:rFonts w:ascii="Cambria Math" w:hAnsi="Cambria Math"/>
                  <w:sz w:val="18"/>
                  <w:lang w:val="en-US"/>
                </w:rPr>
                <m:t>XA</m:t>
              </w:del>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001D3BAC" w:rsidRPr="00220152">
            <w:rPr>
              <w:sz w:val="18"/>
              <w:lang w:val="en-US"/>
            </w:rPr>
            <w:fldChar w:fldCharType="separate"/>
          </w:r>
          <w:r>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001D3BAC" w:rsidRPr="00220152">
            <w:rPr>
              <w:sz w:val="18"/>
              <w:lang w:val="en-US"/>
            </w:rPr>
            <w:fldChar w:fldCharType="separate"/>
          </w:r>
          <w:r>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r w:rsidR="00521731">
        <w:rPr>
          <w:rFonts w:eastAsia="Garamond" w:cs="Garamond"/>
          <w:sz w:val="22"/>
          <w:lang w:val="en-US"/>
        </w:rPr>
        <w:t xml:space="preserve"> for case study 1 and 2</w:t>
      </w:r>
    </w:p>
    <w:tbl>
      <w:tblPr>
        <w:tblW w:w="8396" w:type="dxa"/>
        <w:jc w:val="center"/>
        <w:tblLook w:val="04A0" w:firstRow="1" w:lastRow="0" w:firstColumn="1" w:lastColumn="0" w:noHBand="0" w:noVBand="1"/>
      </w:tblPr>
      <w:tblGrid>
        <w:gridCol w:w="1722"/>
        <w:gridCol w:w="1680"/>
        <w:gridCol w:w="426"/>
        <w:gridCol w:w="1417"/>
        <w:gridCol w:w="1843"/>
        <w:gridCol w:w="1308"/>
      </w:tblGrid>
      <w:tr w:rsidR="008605C6" w:rsidRPr="00FF12B8" w14:paraId="7C608B34" w14:textId="77777777" w:rsidTr="00220152">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680"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267"/>
            <w:r w:rsidRPr="00D836E2">
              <w:rPr>
                <w:rFonts w:eastAsia="Garamond" w:cs="Garamond"/>
                <w:color w:val="000000" w:themeColor="text1"/>
                <w:lang w:val="en-US"/>
              </w:rPr>
              <w:t>Value</w:t>
            </w:r>
            <w:commentRangeEnd w:id="267"/>
            <w:r w:rsidR="009A2C69">
              <w:rPr>
                <w:rStyle w:val="Kommentarzeichen"/>
              </w:rPr>
              <w:commentReference w:id="267"/>
            </w:r>
          </w:p>
        </w:tc>
        <w:tc>
          <w:tcPr>
            <w:tcW w:w="1308"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220152">
        <w:trPr>
          <w:trHeight w:val="300"/>
          <w:jc w:val="center"/>
        </w:trPr>
        <w:tc>
          <w:tcPr>
            <w:tcW w:w="1722" w:type="dxa"/>
            <w:vMerge w:val="restart"/>
            <w:tcBorders>
              <w:top w:val="single" w:sz="4" w:space="0" w:color="auto"/>
            </w:tcBorders>
            <w:vAlign w:val="center"/>
          </w:tcPr>
          <w:p w14:paraId="175397B4" w14:textId="0F2A6F22"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p>
        </w:tc>
        <w:tc>
          <w:tcPr>
            <w:tcW w:w="1680" w:type="dxa"/>
            <w:tcBorders>
              <w:top w:val="single" w:sz="4" w:space="0" w:color="auto"/>
            </w:tcBorders>
            <w:tcMar>
              <w:top w:w="15" w:type="dxa"/>
              <w:left w:w="15" w:type="dxa"/>
              <w:bottom w:w="15" w:type="dxa"/>
              <w:right w:w="15" w:type="dxa"/>
            </w:tcMar>
            <w:vAlign w:val="center"/>
          </w:tcPr>
          <w:p w14:paraId="7CEFA3A9" w14:textId="1749ED56"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05626BF7" w:rsidR="008605C6" w:rsidRPr="00220152" w:rsidRDefault="008605C6" w:rsidP="00F93776">
            <w:pPr>
              <w:spacing w:line="360" w:lineRule="auto"/>
              <w:ind w:firstLine="1406"/>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220152">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10B438A" w14:textId="1570C27B"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21E1A6CD"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35</w:t>
            </w:r>
          </w:p>
        </w:tc>
        <w:tc>
          <w:tcPr>
            <w:tcW w:w="1308"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220152">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75C8E9E7" w14:textId="7AE82A89"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37B4CD32" w:rsidR="008605C6" w:rsidRPr="00220152" w:rsidRDefault="008605C6" w:rsidP="00220152">
            <w:pPr>
              <w:spacing w:line="360" w:lineRule="auto"/>
              <w:ind w:firstLine="1400"/>
              <w:jc w:val="left"/>
              <w:rPr>
                <w:rFonts w:eastAsia="Garamond" w:cs="Garamond"/>
                <w:color w:val="000000" w:themeColor="text1"/>
                <w:lang w:val="en-US"/>
              </w:rPr>
            </w:pPr>
            <w:r w:rsidRPr="0CD80FEA">
              <w:rPr>
                <w:rFonts w:eastAsia="Garamond" w:cs="Garamond"/>
                <w:color w:val="000000" w:themeColor="text1"/>
                <w:lang w:val="en-US"/>
              </w:rPr>
              <w:t>50</w:t>
            </w:r>
          </w:p>
        </w:tc>
        <w:tc>
          <w:tcPr>
            <w:tcW w:w="1308"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220152">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5C8C2E2E"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20</w:t>
            </w:r>
          </w:p>
        </w:tc>
        <w:tc>
          <w:tcPr>
            <w:tcW w:w="1308"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FF12B8" w14:paraId="3CBFF3CD" w14:textId="77777777" w:rsidTr="00BC2F81">
        <w:trPr>
          <w:trHeight w:val="300"/>
          <w:jc w:val="center"/>
        </w:trPr>
        <w:tc>
          <w:tcPr>
            <w:tcW w:w="1722" w:type="dxa"/>
            <w:tcBorders>
              <w:top w:val="dotted" w:sz="4" w:space="0" w:color="auto"/>
              <w:bottom w:val="dotted" w:sz="4" w:space="0" w:color="auto"/>
            </w:tcBorders>
            <w:vAlign w:val="center"/>
          </w:tcPr>
          <w:p w14:paraId="26963B73" w14:textId="0A22AD06" w:rsidR="00F64570" w:rsidRPr="00401FD5" w:rsidRDefault="00F64570" w:rsidP="00AE45FC">
            <w:pPr>
              <w:spacing w:line="360" w:lineRule="auto"/>
              <w:jc w:val="right"/>
              <w:rPr>
                <w:lang w:val="en-US"/>
              </w:rPr>
            </w:pPr>
          </w:p>
        </w:tc>
        <w:tc>
          <w:tcPr>
            <w:tcW w:w="1680"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6F547C2B"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r w:rsidRPr="00220152">
              <w:rPr>
                <w:rFonts w:eastAsia="Garamond" w:cs="Garamond"/>
                <w:color w:val="000000" w:themeColor="text1"/>
                <w:vertAlign w:val="superscript"/>
                <w:lang w:val="en-US"/>
              </w:rPr>
              <w:t>a</w:t>
            </w:r>
          </w:p>
        </w:tc>
        <w:tc>
          <w:tcPr>
            <w:tcW w:w="1843" w:type="dxa"/>
            <w:tcBorders>
              <w:top w:val="dotted" w:sz="4" w:space="0" w:color="auto"/>
              <w:bottom w:val="dotted" w:sz="4" w:space="0" w:color="auto"/>
            </w:tcBorders>
            <w:vAlign w:val="center"/>
          </w:tcPr>
          <w:p w14:paraId="7753F729" w14:textId="636D1154"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6416C8" w:rsidRPr="00FF12B8">
              <w:rPr>
                <w:rFonts w:eastAsia="Garamond" w:cs="Garamond"/>
                <w:color w:val="000000" w:themeColor="text1"/>
                <w:vertAlign w:val="superscript"/>
                <w:lang w:val="en-US"/>
              </w:rPr>
              <w:t>b</w:t>
            </w:r>
          </w:p>
        </w:tc>
        <w:tc>
          <w:tcPr>
            <w:tcW w:w="1308"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28382E" w:rsidRPr="00FF12B8" w14:paraId="3861E691" w14:textId="77777777" w:rsidTr="00F93776">
        <w:trPr>
          <w:trHeight w:val="300"/>
          <w:jc w:val="center"/>
        </w:trPr>
        <w:tc>
          <w:tcPr>
            <w:tcW w:w="1722" w:type="dxa"/>
            <w:vMerge w:val="restart"/>
            <w:tcBorders>
              <w:top w:val="dotted" w:sz="4" w:space="0" w:color="auto"/>
            </w:tcBorders>
            <w:vAlign w:val="center"/>
          </w:tcPr>
          <w:p w14:paraId="6F0D7B88" w14:textId="3440BE1C" w:rsidR="0028382E" w:rsidRPr="00401FD5" w:rsidRDefault="0028382E" w:rsidP="00AE45FC">
            <w:pPr>
              <w:spacing w:line="360" w:lineRule="auto"/>
              <w:jc w:val="right"/>
              <w:rPr>
                <w:lang w:val="en-US"/>
              </w:rPr>
            </w:pPr>
            <w:r>
              <w:rPr>
                <w:rFonts w:eastAsia="Garamond" w:cs="Garamond"/>
                <w:color w:val="000000" w:themeColor="text1"/>
                <w:lang w:val="en-US"/>
              </w:rPr>
              <w:t>MPC parameters</w:t>
            </w:r>
          </w:p>
        </w:tc>
        <w:tc>
          <w:tcPr>
            <w:tcW w:w="1680" w:type="dxa"/>
            <w:tcBorders>
              <w:top w:val="dotted" w:sz="4" w:space="0" w:color="auto"/>
            </w:tcBorders>
            <w:tcMar>
              <w:top w:w="15" w:type="dxa"/>
              <w:left w:w="15" w:type="dxa"/>
              <w:bottom w:w="15" w:type="dxa"/>
              <w:right w:w="15" w:type="dxa"/>
            </w:tcMar>
            <w:vAlign w:val="center"/>
          </w:tcPr>
          <w:p w14:paraId="73490118" w14:textId="55BD7975" w:rsidR="0028382E" w:rsidRPr="00220152" w:rsidRDefault="0028382E"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3686" w:type="dxa"/>
            <w:gridSpan w:val="3"/>
            <w:tcBorders>
              <w:top w:val="dotted" w:sz="4" w:space="0" w:color="auto"/>
            </w:tcBorders>
            <w:tcMar>
              <w:top w:w="15" w:type="dxa"/>
              <w:left w:w="15" w:type="dxa"/>
              <w:bottom w:w="15" w:type="dxa"/>
              <w:right w:w="15" w:type="dxa"/>
            </w:tcMar>
            <w:vAlign w:val="center"/>
          </w:tcPr>
          <w:p w14:paraId="10EA2412" w14:textId="59B252E5" w:rsidR="0028382E" w:rsidRPr="00220152" w:rsidRDefault="0028382E" w:rsidP="00F93776">
            <w:pPr>
              <w:spacing w:line="360" w:lineRule="auto"/>
              <w:ind w:firstLine="1406"/>
              <w:rPr>
                <w:rFonts w:eastAsia="Garamond" w:cs="Garamond"/>
                <w:color w:val="000000" w:themeColor="text1"/>
                <w:lang w:val="en-US"/>
              </w:rPr>
            </w:pPr>
            <w:r w:rsidRPr="00220152">
              <w:rPr>
                <w:rFonts w:eastAsia="Garamond" w:cs="Garamond"/>
                <w:color w:val="000000" w:themeColor="text1"/>
                <w:lang w:val="en-US"/>
              </w:rPr>
              <w:t>0.5</w:t>
            </w:r>
          </w:p>
        </w:tc>
        <w:tc>
          <w:tcPr>
            <w:tcW w:w="1308" w:type="dxa"/>
            <w:tcBorders>
              <w:top w:val="dotted" w:sz="4" w:space="0" w:color="auto"/>
            </w:tcBorders>
            <w:tcMar>
              <w:top w:w="15" w:type="dxa"/>
              <w:left w:w="15" w:type="dxa"/>
              <w:bottom w:w="15" w:type="dxa"/>
              <w:right w:w="15" w:type="dxa"/>
            </w:tcMar>
            <w:vAlign w:val="center"/>
          </w:tcPr>
          <w:p w14:paraId="0176748D" w14:textId="068C98F9" w:rsidR="0028382E" w:rsidRPr="00220152" w:rsidRDefault="0028382E"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h</w:t>
            </w:r>
          </w:p>
        </w:tc>
      </w:tr>
      <w:tr w:rsidR="0028382E" w:rsidRPr="00FF12B8" w14:paraId="039963BA" w14:textId="77777777" w:rsidTr="0095169D">
        <w:trPr>
          <w:trHeight w:val="300"/>
          <w:jc w:val="center"/>
        </w:trPr>
        <w:tc>
          <w:tcPr>
            <w:tcW w:w="1722" w:type="dxa"/>
            <w:vMerge/>
            <w:vAlign w:val="center"/>
          </w:tcPr>
          <w:p w14:paraId="6DEA0311" w14:textId="048F30B4" w:rsidR="0028382E" w:rsidRPr="00401FD5" w:rsidRDefault="0028382E" w:rsidP="00AE45FC">
            <w:pPr>
              <w:spacing w:line="360" w:lineRule="auto"/>
              <w:jc w:val="right"/>
              <w:rPr>
                <w:lang w:val="en-US"/>
              </w:rPr>
            </w:pPr>
          </w:p>
        </w:tc>
        <w:tc>
          <w:tcPr>
            <w:tcW w:w="1680" w:type="dxa"/>
            <w:tcMar>
              <w:top w:w="15" w:type="dxa"/>
              <w:left w:w="15" w:type="dxa"/>
              <w:bottom w:w="15" w:type="dxa"/>
              <w:right w:w="15" w:type="dxa"/>
            </w:tcMar>
            <w:vAlign w:val="center"/>
          </w:tcPr>
          <w:p w14:paraId="45848422" w14:textId="77D50EB4" w:rsidR="0028382E" w:rsidRPr="00401FD5" w:rsidRDefault="00000000" w:rsidP="00AE45FC">
            <w:pPr>
              <w:spacing w:after="0" w:line="360" w:lineRule="auto"/>
              <w:jc w:val="left"/>
              <w:rPr>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426" w:type="dxa"/>
            <w:tcMar>
              <w:top w:w="15" w:type="dxa"/>
              <w:left w:w="15" w:type="dxa"/>
              <w:bottom w:w="15" w:type="dxa"/>
              <w:right w:w="15" w:type="dxa"/>
            </w:tcMar>
            <w:vAlign w:val="center"/>
          </w:tcPr>
          <w:p w14:paraId="1A2509B4" w14:textId="5D9D03D8" w:rsidR="0028382E" w:rsidRPr="00220152" w:rsidRDefault="0028382E" w:rsidP="00AE45FC">
            <w:pPr>
              <w:spacing w:line="360" w:lineRule="auto"/>
              <w:ind w:firstLine="0"/>
              <w:jc w:val="left"/>
              <w:rPr>
                <w:rFonts w:eastAsia="Garamond" w:cs="Garamond"/>
                <w:color w:val="000000" w:themeColor="text1"/>
                <w:lang w:val="en-US"/>
              </w:rPr>
            </w:pPr>
          </w:p>
        </w:tc>
        <w:tc>
          <w:tcPr>
            <w:tcW w:w="1417" w:type="dxa"/>
            <w:vAlign w:val="center"/>
          </w:tcPr>
          <w:p w14:paraId="6BEA69DC" w14:textId="366A9DF8" w:rsidR="0028382E" w:rsidRPr="00220152" w:rsidRDefault="0028382E"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07CDE7FE" w14:textId="63EA13A3" w:rsidR="0028382E" w:rsidRPr="00220152" w:rsidRDefault="0028382E"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Mar>
              <w:top w:w="15" w:type="dxa"/>
              <w:left w:w="15" w:type="dxa"/>
              <w:bottom w:w="15" w:type="dxa"/>
              <w:right w:w="15" w:type="dxa"/>
            </w:tcMar>
            <w:vAlign w:val="center"/>
          </w:tcPr>
          <w:p w14:paraId="0149B45F" w14:textId="539761A5" w:rsidR="0028382E" w:rsidRPr="00220152" w:rsidRDefault="0028382E"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w:t>
            </w:r>
          </w:p>
        </w:tc>
      </w:tr>
      <w:tr w:rsidR="0028382E" w:rsidRPr="00FF12B8" w14:paraId="6BF52900" w14:textId="77777777" w:rsidTr="0095169D">
        <w:trPr>
          <w:trHeight w:val="300"/>
          <w:jc w:val="center"/>
        </w:trPr>
        <w:tc>
          <w:tcPr>
            <w:tcW w:w="1722" w:type="dxa"/>
            <w:vMerge/>
            <w:tcMar>
              <w:top w:w="15" w:type="dxa"/>
              <w:left w:w="15" w:type="dxa"/>
              <w:bottom w:w="15" w:type="dxa"/>
              <w:right w:w="15" w:type="dxa"/>
            </w:tcMar>
            <w:vAlign w:val="center"/>
          </w:tcPr>
          <w:p w14:paraId="2B4BBF5D" w14:textId="77777777" w:rsidR="0028382E" w:rsidRPr="00AE030B" w:rsidRDefault="0028382E"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3F91181" w14:textId="21248B6A" w:rsidR="0028382E" w:rsidRPr="00220152" w:rsidRDefault="00000000"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426" w:type="dxa"/>
            <w:tcMar>
              <w:top w:w="15" w:type="dxa"/>
              <w:left w:w="15" w:type="dxa"/>
              <w:bottom w:w="15" w:type="dxa"/>
              <w:right w:w="15" w:type="dxa"/>
            </w:tcMar>
            <w:vAlign w:val="center"/>
          </w:tcPr>
          <w:p w14:paraId="7375E846" w14:textId="6BA95FA4" w:rsidR="0028382E" w:rsidRPr="00220152" w:rsidRDefault="0028382E" w:rsidP="00AE45FC">
            <w:pPr>
              <w:spacing w:line="360" w:lineRule="auto"/>
              <w:ind w:firstLine="0"/>
              <w:jc w:val="left"/>
              <w:rPr>
                <w:rFonts w:eastAsia="Garamond" w:cs="Garamond"/>
                <w:color w:val="000000" w:themeColor="text1"/>
                <w:lang w:val="en-US"/>
              </w:rPr>
            </w:pPr>
          </w:p>
        </w:tc>
        <w:tc>
          <w:tcPr>
            <w:tcW w:w="1417" w:type="dxa"/>
            <w:vAlign w:val="center"/>
          </w:tcPr>
          <w:p w14:paraId="7638FA13" w14:textId="48FFDB8F" w:rsidR="0028382E" w:rsidRPr="00220152" w:rsidRDefault="0028382E"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28382E" w:rsidRPr="00220152" w:rsidRDefault="0028382E"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308" w:type="dxa"/>
            <w:tcMar>
              <w:top w:w="15" w:type="dxa"/>
              <w:left w:w="15" w:type="dxa"/>
              <w:bottom w:w="15" w:type="dxa"/>
              <w:right w:w="15" w:type="dxa"/>
            </w:tcMar>
            <w:vAlign w:val="center"/>
          </w:tcPr>
          <w:p w14:paraId="344591BF" w14:textId="32EB8A4A" w:rsidR="0028382E" w:rsidRPr="00220152" w:rsidRDefault="0028382E" w:rsidP="00AE45FC">
            <w:pPr>
              <w:spacing w:after="0" w:line="360" w:lineRule="auto"/>
              <w:ind w:firstLine="0"/>
              <w:jc w:val="right"/>
              <w:rPr>
                <w:rFonts w:eastAsia="Garamond" w:cs="Garamond"/>
                <w:lang w:val="en-US"/>
              </w:rPr>
            </w:pPr>
            <w:r w:rsidRPr="00220152">
              <w:rPr>
                <w:rFonts w:eastAsia="Garamond" w:cs="Garamond"/>
                <w:lang w:val="en-US"/>
              </w:rPr>
              <w:t>-</w:t>
            </w:r>
          </w:p>
        </w:tc>
      </w:tr>
      <w:tr w:rsidR="0028382E" w:rsidRPr="00FF12B8" w14:paraId="61892678" w14:textId="77777777" w:rsidTr="0095169D">
        <w:trPr>
          <w:trHeight w:val="300"/>
          <w:jc w:val="center"/>
        </w:trPr>
        <w:tc>
          <w:tcPr>
            <w:tcW w:w="1722" w:type="dxa"/>
            <w:vMerge/>
            <w:tcMar>
              <w:top w:w="15" w:type="dxa"/>
              <w:left w:w="15" w:type="dxa"/>
              <w:bottom w:w="15" w:type="dxa"/>
              <w:right w:w="15" w:type="dxa"/>
            </w:tcMar>
            <w:vAlign w:val="center"/>
          </w:tcPr>
          <w:p w14:paraId="5C24CA7D" w14:textId="77777777" w:rsidR="0028382E" w:rsidRPr="00AE030B" w:rsidRDefault="0028382E"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0A790317" w14:textId="156CE925" w:rsidR="0028382E" w:rsidRDefault="00000000"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426" w:type="dxa"/>
            <w:tcMar>
              <w:top w:w="15" w:type="dxa"/>
              <w:left w:w="15" w:type="dxa"/>
              <w:bottom w:w="15" w:type="dxa"/>
              <w:right w:w="15" w:type="dxa"/>
            </w:tcMar>
            <w:vAlign w:val="center"/>
          </w:tcPr>
          <w:p w14:paraId="275CED9D" w14:textId="5BC6FF2D" w:rsidR="0028382E" w:rsidRPr="00220152" w:rsidRDefault="0028382E" w:rsidP="00AE45FC">
            <w:pPr>
              <w:spacing w:line="360" w:lineRule="auto"/>
              <w:ind w:firstLine="0"/>
              <w:jc w:val="left"/>
              <w:rPr>
                <w:rFonts w:eastAsia="Garamond" w:cs="Garamond"/>
                <w:color w:val="000000" w:themeColor="text1"/>
                <w:lang w:val="en-US"/>
              </w:rPr>
            </w:pPr>
          </w:p>
        </w:tc>
        <w:tc>
          <w:tcPr>
            <w:tcW w:w="1417" w:type="dxa"/>
            <w:vAlign w:val="center"/>
          </w:tcPr>
          <w:p w14:paraId="258E48DA" w14:textId="1A96E9D3" w:rsidR="0028382E" w:rsidRPr="00220152" w:rsidRDefault="0028382E"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28382E" w:rsidRPr="00220152" w:rsidRDefault="0028382E"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 xml:space="preserve"> (2)</w:t>
            </w:r>
          </w:p>
        </w:tc>
        <w:tc>
          <w:tcPr>
            <w:tcW w:w="1308" w:type="dxa"/>
            <w:tcMar>
              <w:top w:w="15" w:type="dxa"/>
              <w:left w:w="15" w:type="dxa"/>
              <w:bottom w:w="15" w:type="dxa"/>
              <w:right w:w="15" w:type="dxa"/>
            </w:tcMar>
            <w:vAlign w:val="center"/>
          </w:tcPr>
          <w:p w14:paraId="77D5D63F" w14:textId="16147D67" w:rsidR="0028382E" w:rsidRPr="00220152" w:rsidRDefault="0028382E" w:rsidP="00AE45FC">
            <w:pPr>
              <w:spacing w:after="0" w:line="360" w:lineRule="auto"/>
              <w:ind w:firstLine="0"/>
              <w:jc w:val="right"/>
              <w:rPr>
                <w:lang w:val="en-US"/>
              </w:rPr>
            </w:pPr>
            <w:r>
              <w:rPr>
                <w:lang w:val="en-US"/>
              </w:rPr>
              <w:t>-</w:t>
            </w:r>
          </w:p>
        </w:tc>
      </w:tr>
      <w:tr w:rsidR="0028382E" w:rsidRPr="00FF12B8" w14:paraId="1073A536" w14:textId="77777777" w:rsidTr="0095169D">
        <w:trPr>
          <w:trHeight w:val="326"/>
          <w:jc w:val="center"/>
        </w:trPr>
        <w:tc>
          <w:tcPr>
            <w:tcW w:w="1722" w:type="dxa"/>
            <w:vMerge/>
            <w:tcMar>
              <w:top w:w="15" w:type="dxa"/>
              <w:left w:w="15" w:type="dxa"/>
              <w:bottom w:w="15" w:type="dxa"/>
              <w:right w:w="15" w:type="dxa"/>
            </w:tcMar>
            <w:vAlign w:val="center"/>
          </w:tcPr>
          <w:p w14:paraId="2F1599D2" w14:textId="77777777" w:rsidR="0028382E" w:rsidRPr="00AE030B" w:rsidRDefault="0028382E"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ABAD9CA" w14:textId="3C8913B8" w:rsidR="0028382E" w:rsidRPr="00220152" w:rsidRDefault="00000000" w:rsidP="00AE45FC">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426" w:type="dxa"/>
            <w:tcMar>
              <w:top w:w="15" w:type="dxa"/>
              <w:left w:w="15" w:type="dxa"/>
              <w:bottom w:w="15" w:type="dxa"/>
              <w:right w:w="15" w:type="dxa"/>
            </w:tcMar>
            <w:vAlign w:val="center"/>
          </w:tcPr>
          <w:p w14:paraId="0BAE7B6D" w14:textId="7C385110" w:rsidR="0028382E" w:rsidRPr="00220152" w:rsidRDefault="0028382E" w:rsidP="00AE45FC">
            <w:pPr>
              <w:spacing w:line="360" w:lineRule="auto"/>
              <w:ind w:firstLine="0"/>
              <w:jc w:val="left"/>
              <w:rPr>
                <w:rFonts w:eastAsia="Garamond" w:cs="Garamond"/>
                <w:color w:val="000000" w:themeColor="text1"/>
                <w:lang w:val="en-US"/>
              </w:rPr>
            </w:pPr>
          </w:p>
        </w:tc>
        <w:tc>
          <w:tcPr>
            <w:tcW w:w="1417" w:type="dxa"/>
            <w:vAlign w:val="center"/>
          </w:tcPr>
          <w:p w14:paraId="08E0C240" w14:textId="41DDDC81" w:rsidR="0028382E" w:rsidRPr="00220152" w:rsidRDefault="0028382E"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r>
              <w:rPr>
                <w:rFonts w:eastAsia="Garamond" w:cs="Garamond"/>
                <w:color w:val="000000" w:themeColor="text1"/>
                <w:lang w:val="en-US"/>
              </w:rPr>
              <w:t>E3</w:t>
            </w:r>
          </w:p>
        </w:tc>
        <w:tc>
          <w:tcPr>
            <w:tcW w:w="1843" w:type="dxa"/>
            <w:vAlign w:val="center"/>
          </w:tcPr>
          <w:p w14:paraId="3188C327" w14:textId="61045641" w:rsidR="0028382E" w:rsidRPr="00220152" w:rsidRDefault="0028382E" w:rsidP="00AE45FC">
            <w:pPr>
              <w:spacing w:line="360" w:lineRule="auto"/>
              <w:jc w:val="left"/>
              <w:rPr>
                <w:rFonts w:eastAsia="Garamond" w:cs="Garamond"/>
                <w:color w:val="000000" w:themeColor="text1"/>
                <w:lang w:val="en-US"/>
              </w:rPr>
            </w:pPr>
            <w:r>
              <w:rPr>
                <w:rFonts w:eastAsia="Garamond" w:cs="Garamond"/>
                <w:color w:val="000000" w:themeColor="text1"/>
                <w:lang w:val="en-US"/>
              </w:rPr>
              <w:t>1E3 (1E4)</w:t>
            </w:r>
          </w:p>
        </w:tc>
        <w:tc>
          <w:tcPr>
            <w:tcW w:w="1308" w:type="dxa"/>
            <w:tcMar>
              <w:top w:w="15" w:type="dxa"/>
              <w:left w:w="15" w:type="dxa"/>
              <w:bottom w:w="15" w:type="dxa"/>
              <w:right w:w="15" w:type="dxa"/>
            </w:tcMar>
            <w:vAlign w:val="center"/>
          </w:tcPr>
          <w:p w14:paraId="66B387F5" w14:textId="2B1B8F1E" w:rsidR="0028382E" w:rsidRPr="00220152" w:rsidRDefault="0028382E" w:rsidP="00AE45FC">
            <w:pPr>
              <w:spacing w:after="0" w:line="360" w:lineRule="auto"/>
              <w:ind w:firstLine="0"/>
              <w:jc w:val="right"/>
              <w:rPr>
                <w:rFonts w:eastAsia="Garamond" w:cs="Garamond"/>
                <w:lang w:val="en-US"/>
              </w:rPr>
            </w:pPr>
            <w:r>
              <w:rPr>
                <w:rFonts w:eastAsia="Garamond" w:cs="Garamond"/>
                <w:lang w:val="en-US"/>
              </w:rPr>
              <w:t>-</w:t>
            </w:r>
          </w:p>
        </w:tc>
      </w:tr>
      <w:tr w:rsidR="0028382E" w:rsidRPr="00FF12B8" w14:paraId="1BB9D07E" w14:textId="77777777" w:rsidTr="0095169D">
        <w:trPr>
          <w:trHeight w:val="300"/>
          <w:jc w:val="center"/>
        </w:trPr>
        <w:tc>
          <w:tcPr>
            <w:tcW w:w="1722" w:type="dxa"/>
            <w:vMerge/>
            <w:tcMar>
              <w:top w:w="15" w:type="dxa"/>
              <w:left w:w="15" w:type="dxa"/>
              <w:bottom w:w="15" w:type="dxa"/>
              <w:right w:w="15" w:type="dxa"/>
            </w:tcMar>
          </w:tcPr>
          <w:p w14:paraId="2C3B71D2" w14:textId="7C32C773" w:rsidR="0028382E" w:rsidRPr="00AE030B" w:rsidRDefault="0028382E"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7834DFA" w14:textId="0DBEE367" w:rsidR="0028382E" w:rsidRPr="00AE030B" w:rsidRDefault="00000000" w:rsidP="00AE45FC">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426" w:type="dxa"/>
            <w:tcMar>
              <w:top w:w="15" w:type="dxa"/>
              <w:left w:w="15" w:type="dxa"/>
              <w:bottom w:w="15" w:type="dxa"/>
              <w:right w:w="15" w:type="dxa"/>
            </w:tcMar>
            <w:vAlign w:val="center"/>
          </w:tcPr>
          <w:p w14:paraId="6DC6606E" w14:textId="42CE3DA3" w:rsidR="0028382E" w:rsidRPr="00220152" w:rsidRDefault="0028382E" w:rsidP="00AE45FC">
            <w:pPr>
              <w:spacing w:line="360" w:lineRule="auto"/>
              <w:ind w:firstLine="0"/>
              <w:jc w:val="left"/>
              <w:rPr>
                <w:rFonts w:eastAsia="Garamond" w:cs="Garamond"/>
                <w:color w:val="000000" w:themeColor="text1"/>
                <w:lang w:val="en-US"/>
              </w:rPr>
            </w:pPr>
          </w:p>
        </w:tc>
        <w:tc>
          <w:tcPr>
            <w:tcW w:w="1417" w:type="dxa"/>
            <w:vAlign w:val="center"/>
          </w:tcPr>
          <w:p w14:paraId="2EDE0222" w14:textId="7922D10C" w:rsidR="0028382E" w:rsidRPr="00220152" w:rsidRDefault="0028382E"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1</w:t>
            </w:r>
          </w:p>
        </w:tc>
        <w:tc>
          <w:tcPr>
            <w:tcW w:w="1843" w:type="dxa"/>
            <w:vAlign w:val="center"/>
          </w:tcPr>
          <w:p w14:paraId="4134F5B3" w14:textId="15E35173" w:rsidR="0028382E" w:rsidRPr="00220152" w:rsidRDefault="0028382E"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0</w:t>
            </w:r>
            <w:r>
              <w:rPr>
                <w:rFonts w:eastAsia="Garamond" w:cs="Garamond"/>
                <w:color w:val="000000" w:themeColor="text1"/>
                <w:lang w:val="en-US"/>
              </w:rPr>
              <w:t>0</w:t>
            </w:r>
          </w:p>
        </w:tc>
        <w:tc>
          <w:tcPr>
            <w:tcW w:w="1308" w:type="dxa"/>
            <w:tcMar>
              <w:top w:w="15" w:type="dxa"/>
              <w:left w:w="15" w:type="dxa"/>
              <w:bottom w:w="15" w:type="dxa"/>
              <w:right w:w="15" w:type="dxa"/>
            </w:tcMar>
            <w:vAlign w:val="center"/>
          </w:tcPr>
          <w:p w14:paraId="07B7591C" w14:textId="4DC27014" w:rsidR="0028382E" w:rsidRPr="00220152" w:rsidRDefault="0028382E" w:rsidP="00AE45FC">
            <w:pPr>
              <w:spacing w:after="0" w:line="360" w:lineRule="auto"/>
              <w:ind w:firstLine="0"/>
              <w:jc w:val="right"/>
              <w:rPr>
                <w:lang w:val="en-US"/>
              </w:rPr>
            </w:pPr>
            <w:r w:rsidRPr="00220152">
              <w:rPr>
                <w:lang w:val="en-US"/>
              </w:rPr>
              <w:t>-</w:t>
            </w:r>
          </w:p>
        </w:tc>
      </w:tr>
      <w:tr w:rsidR="0028382E" w:rsidRPr="00FF12B8" w14:paraId="288328F9" w14:textId="77777777" w:rsidTr="00BC2F81">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28382E" w:rsidRPr="00AE030B" w:rsidRDefault="0028382E" w:rsidP="00AE45FC">
            <w:pPr>
              <w:spacing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3FB87FEF" w14:textId="78AF5F63" w:rsidR="0028382E" w:rsidRPr="00220152" w:rsidRDefault="00000000"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426" w:type="dxa"/>
            <w:tcBorders>
              <w:bottom w:val="dotted" w:sz="4" w:space="0" w:color="auto"/>
            </w:tcBorders>
            <w:tcMar>
              <w:top w:w="15" w:type="dxa"/>
              <w:left w:w="15" w:type="dxa"/>
              <w:bottom w:w="15" w:type="dxa"/>
              <w:right w:w="15" w:type="dxa"/>
            </w:tcMar>
            <w:vAlign w:val="center"/>
          </w:tcPr>
          <w:p w14:paraId="040F39F9" w14:textId="7D1F5EBE" w:rsidR="0028382E" w:rsidRPr="00220152" w:rsidRDefault="0028382E" w:rsidP="00AE45FC">
            <w:pPr>
              <w:spacing w:line="360" w:lineRule="auto"/>
              <w:ind w:firstLine="0"/>
              <w:jc w:val="left"/>
              <w:rPr>
                <w:rFonts w:eastAsia="Garamond" w:cs="Garamond"/>
                <w:color w:val="000000" w:themeColor="text1"/>
                <w:lang w:val="en-US"/>
              </w:rPr>
            </w:pPr>
          </w:p>
        </w:tc>
        <w:tc>
          <w:tcPr>
            <w:tcW w:w="1417" w:type="dxa"/>
            <w:tcBorders>
              <w:bottom w:val="dotted" w:sz="4" w:space="0" w:color="auto"/>
            </w:tcBorders>
            <w:vAlign w:val="center"/>
          </w:tcPr>
          <w:p w14:paraId="2410B95C" w14:textId="47BA9F56" w:rsidR="0028382E" w:rsidRPr="00220152" w:rsidRDefault="0028382E"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A8ACBC1" w:rsidR="0028382E" w:rsidRPr="00220152" w:rsidRDefault="0028382E"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4</w:t>
            </w:r>
            <w:r>
              <w:rPr>
                <w:rFonts w:eastAsia="Garamond" w:cs="Garamond"/>
                <w:color w:val="000000" w:themeColor="text1"/>
                <w:lang w:val="en-US"/>
              </w:rPr>
              <w:t>7</w:t>
            </w:r>
          </w:p>
        </w:tc>
        <w:tc>
          <w:tcPr>
            <w:tcW w:w="1308" w:type="dxa"/>
            <w:tcMar>
              <w:top w:w="15" w:type="dxa"/>
              <w:left w:w="15" w:type="dxa"/>
              <w:bottom w:w="15" w:type="dxa"/>
              <w:right w:w="15" w:type="dxa"/>
            </w:tcMar>
            <w:vAlign w:val="center"/>
          </w:tcPr>
          <w:p w14:paraId="162870FC" w14:textId="79F3C9F6" w:rsidR="0028382E" w:rsidRPr="00220152" w:rsidRDefault="0028382E" w:rsidP="00AE45FC">
            <w:pPr>
              <w:spacing w:after="0" w:line="360" w:lineRule="auto"/>
              <w:ind w:firstLine="0"/>
              <w:jc w:val="right"/>
              <w:rPr>
                <w:lang w:val="en-US"/>
              </w:rPr>
            </w:pPr>
            <w:r w:rsidRPr="00220152">
              <w:rPr>
                <w:lang w:val="en-US"/>
              </w:rPr>
              <w:t>%</w:t>
            </w:r>
          </w:p>
        </w:tc>
      </w:tr>
      <w:tr w:rsidR="00FF33E0" w:rsidRPr="00FF12B8" w14:paraId="4F347D25" w14:textId="77777777" w:rsidTr="00220152">
        <w:trPr>
          <w:trHeight w:val="300"/>
          <w:jc w:val="center"/>
        </w:trPr>
        <w:tc>
          <w:tcPr>
            <w:tcW w:w="1722" w:type="dxa"/>
            <w:vMerge w:val="restart"/>
            <w:tcBorders>
              <w:top w:val="dotted" w:sz="4" w:space="0" w:color="auto"/>
              <w:bottom w:val="single" w:sz="4" w:space="0" w:color="auto"/>
            </w:tcBorders>
            <w:vAlign w:val="center"/>
          </w:tcPr>
          <w:p w14:paraId="556A3C0E" w14:textId="7FBD6280" w:rsidR="00FF33E0" w:rsidRPr="00220152" w:rsidRDefault="00FF33E0" w:rsidP="00AE45FC">
            <w:pPr>
              <w:spacing w:line="360" w:lineRule="auto"/>
              <w:jc w:val="right"/>
              <w:rPr>
                <w:lang w:val="en-US"/>
              </w:rPr>
            </w:pPr>
            <w:r w:rsidRPr="00220152">
              <w:rPr>
                <w:lang w:val="en-US"/>
              </w:rPr>
              <w:t xml:space="preserve">Disturbance </w:t>
            </w:r>
            <w:proofErr w:type="spellStart"/>
            <w:r w:rsidR="00E7244E" w:rsidRPr="00220152">
              <w:rPr>
                <w:lang w:val="en-US"/>
              </w:rPr>
              <w:t>f</w:t>
            </w:r>
            <w:r w:rsidRPr="00220152">
              <w:rPr>
                <w:lang w:val="en-US"/>
              </w:rPr>
              <w:t>eeding</w:t>
            </w:r>
            <w:r w:rsidR="006416C8">
              <w:rPr>
                <w:vertAlign w:val="superscript"/>
                <w:lang w:val="en-US"/>
              </w:rPr>
              <w:t>c</w:t>
            </w:r>
            <w:proofErr w:type="spellEnd"/>
          </w:p>
        </w:tc>
        <w:tc>
          <w:tcPr>
            <w:tcW w:w="1680" w:type="dxa"/>
            <w:tcBorders>
              <w:top w:val="dotted" w:sz="4" w:space="0" w:color="auto"/>
            </w:tcBorders>
            <w:tcMar>
              <w:top w:w="15" w:type="dxa"/>
              <w:left w:w="15" w:type="dxa"/>
              <w:bottom w:w="15" w:type="dxa"/>
              <w:right w:w="15" w:type="dxa"/>
            </w:tcMar>
            <w:vAlign w:val="center"/>
          </w:tcPr>
          <w:p w14:paraId="4D8945DD" w14:textId="339D0E7D" w:rsidR="00FF33E0" w:rsidRPr="00220152" w:rsidRDefault="00FF33E0" w:rsidP="00AE45FC">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308" w:type="dxa"/>
            <w:tcBorders>
              <w:top w:val="dotted" w:sz="4" w:space="0" w:color="auto"/>
            </w:tcBorders>
            <w:tcMar>
              <w:top w:w="15" w:type="dxa"/>
              <w:left w:w="15" w:type="dxa"/>
              <w:bottom w:w="15" w:type="dxa"/>
              <w:right w:w="15" w:type="dxa"/>
            </w:tcMar>
            <w:vAlign w:val="center"/>
          </w:tcPr>
          <w:p w14:paraId="73C09FBD" w14:textId="0CDA4BE6" w:rsidR="00FF33E0" w:rsidRPr="00220152" w:rsidRDefault="00FF33E0" w:rsidP="00AE45FC">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793DCF" w:rsidRPr="00FF12B8" w14:paraId="7BB02E9E" w14:textId="77777777" w:rsidTr="00793DCF">
        <w:trPr>
          <w:trHeight w:val="99"/>
          <w:jc w:val="center"/>
        </w:trPr>
        <w:tc>
          <w:tcPr>
            <w:tcW w:w="1722" w:type="dxa"/>
            <w:vMerge/>
            <w:tcBorders>
              <w:bottom w:val="single" w:sz="4" w:space="0" w:color="auto"/>
            </w:tcBorders>
            <w:vAlign w:val="center"/>
          </w:tcPr>
          <w:p w14:paraId="299EC713" w14:textId="5746C369" w:rsidR="00793DCF" w:rsidRPr="00220152" w:rsidRDefault="00793DCF" w:rsidP="00AE45FC">
            <w:pPr>
              <w:spacing w:line="360" w:lineRule="auto"/>
              <w:jc w:val="right"/>
              <w:rPr>
                <w:lang w:val="en-US"/>
              </w:rPr>
            </w:pPr>
          </w:p>
        </w:tc>
        <w:tc>
          <w:tcPr>
            <w:tcW w:w="1680" w:type="dxa"/>
            <w:tcMar>
              <w:top w:w="15" w:type="dxa"/>
              <w:left w:w="15" w:type="dxa"/>
              <w:bottom w:w="15" w:type="dxa"/>
              <w:right w:w="15" w:type="dxa"/>
            </w:tcMar>
            <w:vAlign w:val="center"/>
          </w:tcPr>
          <w:p w14:paraId="4B47FDF7" w14:textId="034C8293" w:rsidR="00793DCF" w:rsidRPr="00220152" w:rsidRDefault="00793DCF" w:rsidP="00AE45FC">
            <w:pPr>
              <w:spacing w:line="360" w:lineRule="auto"/>
              <w:ind w:firstLine="0"/>
              <w:jc w:val="left"/>
              <w:rPr>
                <w:lang w:val="en-US"/>
              </w:rPr>
            </w:pPr>
            <w:r w:rsidRPr="00220152">
              <w:rPr>
                <w:lang w:val="en-US"/>
              </w:rPr>
              <w:t>volume flow</w:t>
            </w:r>
          </w:p>
        </w:tc>
        <w:tc>
          <w:tcPr>
            <w:tcW w:w="3686" w:type="dxa"/>
            <w:gridSpan w:val="3"/>
            <w:tcMar>
              <w:top w:w="15" w:type="dxa"/>
              <w:left w:w="15" w:type="dxa"/>
              <w:bottom w:w="15" w:type="dxa"/>
              <w:right w:w="15" w:type="dxa"/>
            </w:tcMar>
            <w:vAlign w:val="center"/>
          </w:tcPr>
          <w:p w14:paraId="225090EC" w14:textId="1D1CDA94" w:rsidR="00793DCF" w:rsidRPr="00220152" w:rsidRDefault="00793DCF" w:rsidP="00793DCF">
            <w:pPr>
              <w:spacing w:line="360" w:lineRule="auto"/>
              <w:ind w:firstLine="1124"/>
              <w:jc w:val="left"/>
              <w:rPr>
                <w:rFonts w:eastAsia="Garamond" w:cs="Garamond"/>
                <w:color w:val="000000" w:themeColor="text1"/>
                <w:lang w:val="en-US"/>
              </w:rPr>
            </w:pPr>
            <w:r>
              <w:rPr>
                <w:rFonts w:eastAsia="Garamond" w:cs="Garamond"/>
                <w:color w:val="000000" w:themeColor="text1"/>
                <w:lang w:val="en-US"/>
              </w:rPr>
              <w:t>0.58, 1.16, 1.74</w:t>
            </w:r>
          </w:p>
        </w:tc>
        <w:tc>
          <w:tcPr>
            <w:tcW w:w="1308" w:type="dxa"/>
            <w:tcMar>
              <w:top w:w="15" w:type="dxa"/>
              <w:left w:w="15" w:type="dxa"/>
              <w:bottom w:w="15" w:type="dxa"/>
              <w:right w:w="15" w:type="dxa"/>
            </w:tcMar>
            <w:vAlign w:val="center"/>
          </w:tcPr>
          <w:p w14:paraId="07D46EED" w14:textId="13CBD341" w:rsidR="00793DCF" w:rsidRPr="00220152" w:rsidRDefault="00793DCF" w:rsidP="00AE45FC">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FF50BD" w:rsidRPr="00FF12B8" w14:paraId="71FD8FE7" w14:textId="77777777" w:rsidTr="00FF50BD">
        <w:trPr>
          <w:trHeight w:val="300"/>
          <w:jc w:val="center"/>
        </w:trPr>
        <w:tc>
          <w:tcPr>
            <w:tcW w:w="1722" w:type="dxa"/>
            <w:vMerge/>
            <w:tcBorders>
              <w:bottom w:val="single" w:sz="4" w:space="0" w:color="auto"/>
            </w:tcBorders>
          </w:tcPr>
          <w:p w14:paraId="6A8ECFEE" w14:textId="54219F08" w:rsidR="00FF50BD" w:rsidRPr="00220152" w:rsidRDefault="00FF50BD" w:rsidP="00AE45FC">
            <w:pPr>
              <w:spacing w:line="360" w:lineRule="auto"/>
              <w:ind w:firstLine="0"/>
              <w:jc w:val="right"/>
              <w:rPr>
                <w:lang w:val="en-US"/>
              </w:rPr>
            </w:pPr>
          </w:p>
        </w:tc>
        <w:tc>
          <w:tcPr>
            <w:tcW w:w="1680" w:type="dxa"/>
            <w:tcBorders>
              <w:bottom w:val="single" w:sz="4" w:space="0" w:color="auto"/>
            </w:tcBorders>
            <w:tcMar>
              <w:top w:w="15" w:type="dxa"/>
              <w:left w:w="15" w:type="dxa"/>
              <w:bottom w:w="15" w:type="dxa"/>
              <w:right w:w="15" w:type="dxa"/>
            </w:tcMar>
            <w:vAlign w:val="center"/>
          </w:tcPr>
          <w:p w14:paraId="03CBC6E4" w14:textId="53F8EB37" w:rsidR="00FF50BD" w:rsidRPr="00220152" w:rsidRDefault="00FF50BD" w:rsidP="00AE45FC">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FF50BD" w:rsidRPr="00220152" w:rsidRDefault="00FF50BD" w:rsidP="00FF50BD">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308" w:type="dxa"/>
            <w:tcBorders>
              <w:bottom w:val="single" w:sz="4" w:space="0" w:color="auto"/>
            </w:tcBorders>
            <w:tcMar>
              <w:top w:w="15" w:type="dxa"/>
              <w:left w:w="15" w:type="dxa"/>
              <w:bottom w:w="15" w:type="dxa"/>
              <w:right w:w="15" w:type="dxa"/>
            </w:tcMar>
            <w:vAlign w:val="center"/>
          </w:tcPr>
          <w:p w14:paraId="5B33EC50" w14:textId="7561F393" w:rsidR="00FF50BD" w:rsidRPr="00220152" w:rsidRDefault="00FF50BD" w:rsidP="00AE45FC">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068DA907" w14:textId="34B0BAB5" w:rsidR="00B975D6" w:rsidRDefault="00261A85"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0CD80FEA" w:rsidRPr="0CD80FEA">
        <w:rPr>
          <w:rFonts w:eastAsia="Garamond" w:cs="Garamond"/>
          <w:color w:val="000000" w:themeColor="text1"/>
          <w:sz w:val="18"/>
          <w:szCs w:val="18"/>
          <w:lang w:val="en-GB"/>
        </w:rPr>
        <w:t xml:space="preserve"> </w:t>
      </w:r>
      <w:proofErr w:type="gramStart"/>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w:t>
      </w:r>
      <w:proofErr w:type="gramEnd"/>
      <w:r w:rsidR="00D77329">
        <w:rPr>
          <w:rFonts w:eastAsia="Garamond" w:cs="Garamond"/>
          <w:color w:val="000000" w:themeColor="text1"/>
          <w:sz w:val="18"/>
          <w:szCs w:val="18"/>
          <w:lang w:val="en-GB"/>
        </w:rPr>
        <w:t xml:space="preserve">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663A5D91" w:rsidR="006416C8" w:rsidRDefault="006416C8" w:rsidP="00E7244E">
      <w:pPr>
        <w:spacing w:after="0"/>
        <w:ind w:left="284" w:right="240" w:firstLine="0"/>
        <w:jc w:val="left"/>
        <w:rPr>
          <w:rFonts w:eastAsia="Garamond" w:cs="Garamond"/>
          <w:color w:val="000000" w:themeColor="text1"/>
          <w:sz w:val="18"/>
          <w:szCs w:val="18"/>
          <w:vertAlign w:val="superscript"/>
          <w:lang w:val="en-GB"/>
        </w:rPr>
      </w:pPr>
      <w:r w:rsidRPr="00261A85">
        <w:rPr>
          <w:rFonts w:eastAsia="Garamond" w:cs="Garamond"/>
          <w:color w:val="000000" w:themeColor="text1"/>
          <w:sz w:val="18"/>
          <w:szCs w:val="18"/>
          <w:vertAlign w:val="superscript"/>
          <w:lang w:val="en-GB"/>
        </w:rPr>
        <w:t>b</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18741C86" w14:textId="06654FE0" w:rsidR="00EF626F" w:rsidRDefault="006416C8" w:rsidP="00E7244E">
      <w:pPr>
        <w:spacing w:after="0"/>
        <w:ind w:left="284" w:right="240" w:firstLine="0"/>
        <w:jc w:val="left"/>
        <w:rPr>
          <w:rFonts w:eastAsia="Garamond" w:cs="Garamond"/>
          <w:color w:val="000000" w:themeColor="text1"/>
          <w:szCs w:val="18"/>
          <w:lang w:val="en-GB"/>
        </w:rPr>
      </w:pPr>
      <w:r>
        <w:rPr>
          <w:rFonts w:eastAsia="Garamond" w:cs="Garamond"/>
          <w:color w:val="000000" w:themeColor="text1"/>
          <w:sz w:val="18"/>
          <w:szCs w:val="18"/>
          <w:vertAlign w:val="superscript"/>
          <w:lang w:val="en-GB"/>
        </w:rPr>
        <w:t>c</w:t>
      </w:r>
      <w:r w:rsidR="00ED5B16">
        <w:rPr>
          <w:rFonts w:eastAsia="Garamond" w:cs="Garamond"/>
          <w:color w:val="000000" w:themeColor="text1"/>
          <w:sz w:val="18"/>
          <w:szCs w:val="18"/>
          <w:lang w:val="en-GB"/>
        </w:rPr>
        <w:t xml:space="preserve"> </w:t>
      </w:r>
      <w:commentRangeStart w:id="268"/>
      <w:r w:rsidR="003B7687">
        <w:rPr>
          <w:rFonts w:eastAsia="Garamond" w:cs="Garamond"/>
          <w:color w:val="000000" w:themeColor="text1"/>
          <w:sz w:val="18"/>
          <w:szCs w:val="18"/>
          <w:lang w:val="en-GB"/>
        </w:rPr>
        <w:t>D</w:t>
      </w:r>
      <w:r w:rsidR="00EB2787">
        <w:rPr>
          <w:rFonts w:eastAsia="Garamond" w:cs="Garamond"/>
          <w:color w:val="000000" w:themeColor="text1"/>
          <w:sz w:val="18"/>
          <w:szCs w:val="18"/>
          <w:lang w:val="en-GB"/>
        </w:rPr>
        <w:t xml:space="preserve">oes not apply for sensitivity analysis and </w:t>
      </w:r>
      <w:r w:rsidR="00D77329">
        <w:rPr>
          <w:rFonts w:eastAsia="Garamond" w:cs="Garamond"/>
          <w:color w:val="000000" w:themeColor="text1"/>
          <w:sz w:val="18"/>
          <w:szCs w:val="18"/>
          <w:lang w:val="en-GB"/>
        </w:rPr>
        <w:t>comparison between nominal and robust MPC</w:t>
      </w:r>
      <w:commentRangeEnd w:id="268"/>
      <w:r w:rsidR="009A2C69">
        <w:rPr>
          <w:rStyle w:val="Kommentarzeichen"/>
        </w:rPr>
        <w:commentReference w:id="268"/>
      </w:r>
      <w:r w:rsidR="007435B1">
        <w:rPr>
          <w:rFonts w:eastAsia="Garamond" w:cs="Garamond"/>
          <w:color w:val="000000" w:themeColor="text1"/>
          <w:sz w:val="18"/>
          <w:szCs w:val="18"/>
          <w:lang w:val="en-GB"/>
        </w:rPr>
        <w:t>.</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2">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811DBF" w14:paraId="5BFFEA0E" w14:textId="77777777" w:rsidTr="00220152">
        <w:trPr>
          <w:trHeight w:val="300"/>
        </w:trPr>
        <w:tc>
          <w:tcPr>
            <w:tcW w:w="9029" w:type="dxa"/>
            <w:gridSpan w:val="3"/>
          </w:tcPr>
          <w:p w14:paraId="3F8492C8" w14:textId="2E952C30" w:rsidR="00AA0E86" w:rsidRPr="00D5371C" w:rsidRDefault="77A2C42C" w:rsidP="00220152">
            <w:pPr>
              <w:spacing w:line="360" w:lineRule="auto"/>
              <w:ind w:firstLine="0"/>
              <w:rPr>
                <w:sz w:val="22"/>
                <w:lang w:val="en-US"/>
              </w:rPr>
            </w:pPr>
            <w:commentRangeStart w:id="269"/>
            <w:r w:rsidRPr="00BC0157">
              <w:rPr>
                <w:b/>
                <w:bCs/>
                <w:sz w:val="22"/>
                <w:lang w:val="en-US"/>
              </w:rPr>
              <w:t>Figure 1</w:t>
            </w:r>
            <w:r w:rsidRPr="00BC0157">
              <w:rPr>
                <w:sz w:val="22"/>
                <w:lang w:val="en-US"/>
              </w:rPr>
              <w:t xml:space="preserve">: </w:t>
            </w:r>
            <w:commentRangeEnd w:id="269"/>
            <w:r w:rsidR="00F37EE6">
              <w:rPr>
                <w:rStyle w:val="Kommentarzeichen"/>
              </w:rPr>
              <w:commentReference w:id="269"/>
            </w:r>
            <w:r w:rsidRPr="00BC0157">
              <w:rPr>
                <w:sz w:val="22"/>
                <w:lang w:val="en-US"/>
              </w:rPr>
              <w:t xml:space="preserve">Setup of </w:t>
            </w:r>
            <w:r w:rsidR="0046495E">
              <w:rPr>
                <w:sz w:val="22"/>
                <w:lang w:val="en-US"/>
              </w:rPr>
              <w:t>simulated system</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Pr="00BC0157">
              <w:rPr>
                <w:sz w:val="22"/>
                <w:lang w:val="en-US"/>
              </w:rPr>
              <w:t>.</w:t>
            </w:r>
            <w:r w:rsidR="0046495E">
              <w:rPr>
                <w:sz w:val="22"/>
                <w:lang w:val="en-US"/>
              </w:rPr>
              <w:t xml:space="preserve"> Subfigures show</w:t>
            </w:r>
            <w:r w:rsidR="003E2641">
              <w:rPr>
                <w:sz w:val="22"/>
                <w:lang w:val="en-US"/>
              </w:rPr>
              <w:t xml:space="preserve"> </w:t>
            </w:r>
            <w:r w:rsidR="00811DBF">
              <w:rPr>
                <w:sz w:val="22"/>
                <w:lang w:val="en-US"/>
              </w:rPr>
              <w:t xml:space="preserve">the </w:t>
            </w:r>
            <w:r w:rsidR="00ED4F7D">
              <w:rPr>
                <w:sz w:val="22"/>
                <w:lang w:val="en-US"/>
              </w:rPr>
              <w:t xml:space="preserve">CHP operating schedule </w:t>
            </w:r>
            <w:r w:rsidR="00ED4F7D" w:rsidRPr="00220152">
              <w:rPr>
                <w:b/>
                <w:sz w:val="22"/>
                <w:lang w:val="en-US"/>
              </w:rPr>
              <w:t>(b)</w:t>
            </w:r>
            <w:r w:rsidR="00ED4F7D">
              <w:rPr>
                <w:sz w:val="22"/>
                <w:lang w:val="en-US"/>
              </w:rPr>
              <w:t xml:space="preserve">, </w:t>
            </w:r>
            <w:r w:rsidR="00811DBF">
              <w:rPr>
                <w:sz w:val="22"/>
                <w:lang w:val="en-US"/>
              </w:rPr>
              <w:t xml:space="preserve">a </w:t>
            </w:r>
            <w:r w:rsidR="00ED4F7D">
              <w:rPr>
                <w:sz w:val="22"/>
                <w:lang w:val="en-US"/>
              </w:rPr>
              <w:t xml:space="preserve">schematic course of the resulting </w:t>
            </w:r>
            <w:r w:rsidR="00811DBF">
              <w:rPr>
                <w:sz w:val="22"/>
                <w:lang w:val="en-US"/>
              </w:rPr>
              <w:t xml:space="preserve">GS </w:t>
            </w:r>
            <w:r w:rsidR="00ED4F7D">
              <w:rPr>
                <w:sz w:val="22"/>
                <w:lang w:val="en-US"/>
              </w:rPr>
              <w:t xml:space="preserve">filling level </w:t>
            </w:r>
            <w:r w:rsidR="00ED4F7D" w:rsidRPr="00220152">
              <w:rPr>
                <w:b/>
                <w:sz w:val="22"/>
                <w:lang w:val="en-US"/>
              </w:rPr>
              <w:t>(c)</w:t>
            </w:r>
            <w:r w:rsidR="003E2641">
              <w:rPr>
                <w:sz w:val="22"/>
                <w:lang w:val="en-US"/>
              </w:rPr>
              <w:t xml:space="preserve">, </w:t>
            </w:r>
            <w:r w:rsidR="00811DBF">
              <w:rPr>
                <w:sz w:val="22"/>
                <w:lang w:val="en-US"/>
              </w:rPr>
              <w:t xml:space="preserve">a </w:t>
            </w:r>
            <w:r w:rsidR="00ED4F7D">
              <w:rPr>
                <w:sz w:val="22"/>
                <w:lang w:val="en-US"/>
              </w:rPr>
              <w:t xml:space="preserve">block diagram of controller, estimator and plant/simulator </w:t>
            </w:r>
            <w:r w:rsidR="00ED4F7D" w:rsidRPr="00220152">
              <w:rPr>
                <w:b/>
                <w:sz w:val="22"/>
                <w:lang w:val="en-US"/>
              </w:rPr>
              <w:t>(d)</w:t>
            </w:r>
            <w:r w:rsidR="00ED4F7D">
              <w:rPr>
                <w:sz w:val="22"/>
                <w:lang w:val="en-US"/>
              </w:rPr>
              <w:t xml:space="preserve">, </w:t>
            </w:r>
            <w:r w:rsidR="00811DBF">
              <w:rPr>
                <w:sz w:val="22"/>
                <w:lang w:val="en-US"/>
              </w:rPr>
              <w:t xml:space="preserve">a </w:t>
            </w:r>
            <w:r w:rsidR="0046495E">
              <w:rPr>
                <w:sz w:val="22"/>
                <w:lang w:val="en-US"/>
              </w:rPr>
              <w:t xml:space="preserve">block diagram of the ADM1-R3 model components </w:t>
            </w:r>
            <w:r w:rsidR="0046495E" w:rsidRPr="00220152">
              <w:rPr>
                <w:b/>
                <w:sz w:val="22"/>
                <w:lang w:val="en-US"/>
              </w:rPr>
              <w:t>(</w:t>
            </w:r>
            <w:r w:rsidR="003E2641" w:rsidRPr="00220152">
              <w:rPr>
                <w:b/>
                <w:sz w:val="22"/>
                <w:lang w:val="en-US"/>
              </w:rPr>
              <w:t>e</w:t>
            </w:r>
            <w:r w:rsidR="0046495E" w:rsidRPr="00220152">
              <w:rPr>
                <w:b/>
                <w:sz w:val="22"/>
                <w:lang w:val="en-US"/>
              </w:rPr>
              <w:t>)</w:t>
            </w:r>
            <w:r w:rsidR="00ED4F7D">
              <w:rPr>
                <w:sz w:val="22"/>
                <w:lang w:val="en-US"/>
              </w:rPr>
              <w:t xml:space="preserve">. </w:t>
            </w:r>
            <w:r w:rsidR="003C3BEA">
              <w:rPr>
                <w:sz w:val="22"/>
                <w:lang w:val="en-US"/>
              </w:rPr>
              <w:t>The second simulator in</w:t>
            </w:r>
            <w:r w:rsidR="00811DBF">
              <w:rPr>
                <w:sz w:val="22"/>
                <w:lang w:val="en-US"/>
              </w:rPr>
              <w:t xml:space="preserve"> </w:t>
            </w:r>
            <w:r w:rsidR="00ED4F7D" w:rsidRPr="00220152">
              <w:rPr>
                <w:b/>
                <w:sz w:val="22"/>
                <w:lang w:val="en-US"/>
              </w:rPr>
              <w:t>(d)</w:t>
            </w:r>
            <w:r w:rsidR="00ED4F7D">
              <w:rPr>
                <w:sz w:val="22"/>
                <w:lang w:val="en-US"/>
              </w:rPr>
              <w:t xml:space="preserve"> </w:t>
            </w:r>
            <w:r w:rsidR="003C3BEA">
              <w:rPr>
                <w:sz w:val="22"/>
                <w:lang w:val="en-US"/>
              </w:rPr>
              <w:t xml:space="preserve">is </w:t>
            </w:r>
            <w:r w:rsidR="00ED4F7D">
              <w:rPr>
                <w:sz w:val="22"/>
                <w:lang w:val="en-US"/>
              </w:rPr>
              <w:t>used for sensitivity analysis</w:t>
            </w:r>
            <w:r w:rsidR="00811DBF">
              <w:rPr>
                <w:sz w:val="22"/>
                <w:lang w:val="en-US"/>
              </w:rPr>
              <w:t xml:space="preserve"> (based on nominal influent concentrations).</w:t>
            </w:r>
            <w:r w:rsidR="00ED4F7D">
              <w:rPr>
                <w:sz w:val="22"/>
                <w:lang w:val="en-US"/>
              </w:rPr>
              <w:t xml:space="preserve"> </w:t>
            </w:r>
          </w:p>
        </w:tc>
      </w:tr>
      <w:tr w:rsidR="003C192A" w:rsidRPr="00811DBF"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3719DE4A">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811DBF"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095C5AF3">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811DBF" w14:paraId="308E354F" w14:textId="77777777" w:rsidTr="00220152">
        <w:trPr>
          <w:gridAfter w:val="1"/>
          <w:wAfter w:w="10" w:type="dxa"/>
          <w:trHeight w:val="300"/>
        </w:trPr>
        <w:tc>
          <w:tcPr>
            <w:tcW w:w="9019" w:type="dxa"/>
            <w:gridSpan w:val="2"/>
          </w:tcPr>
          <w:p w14:paraId="007C0310" w14:textId="066E95A3"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2D7574B2">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53FECE94"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are given 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2B26D52B">
                  <wp:extent cx="5183999" cy="6479998"/>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83999" cy="6479998"/>
                          </a:xfrm>
                          <a:prstGeom prst="rect">
                            <a:avLst/>
                          </a:prstGeom>
                        </pic:spPr>
                      </pic:pic>
                    </a:graphicData>
                  </a:graphic>
                </wp:inline>
              </w:drawing>
            </w:r>
          </w:p>
        </w:tc>
      </w:tr>
      <w:tr w:rsidR="3734CF8F" w:rsidRPr="00811DBF" w14:paraId="7421E13C" w14:textId="77777777" w:rsidTr="00FE617F">
        <w:trPr>
          <w:trHeight w:val="300"/>
        </w:trPr>
        <w:tc>
          <w:tcPr>
            <w:tcW w:w="9019" w:type="dxa"/>
            <w:vAlign w:val="center"/>
          </w:tcPr>
          <w:p w14:paraId="19540CF5" w14:textId="1412FECC" w:rsidR="3734CF8F" w:rsidRPr="00220152" w:rsidRDefault="77A2C42C" w:rsidP="00220152">
            <w:pPr>
              <w:spacing w:after="0" w:line="360" w:lineRule="auto"/>
              <w:ind w:right="30" w:firstLine="0"/>
              <w:rPr>
                <w:rFonts w:eastAsia="Garamond" w:cs="Garamond"/>
                <w:sz w:val="22"/>
                <w:lang w:val="en-US"/>
              </w:rPr>
            </w:pPr>
            <w:commentRangeStart w:id="270"/>
            <w:r w:rsidRPr="00BC3910">
              <w:rPr>
                <w:rFonts w:eastAsia="Garamond" w:cs="Garamond"/>
                <w:b/>
                <w:bCs/>
                <w:sz w:val="22"/>
                <w:lang w:val="en-US"/>
              </w:rPr>
              <w:t>Figure 4</w:t>
            </w:r>
            <w:r w:rsidRPr="00BC3910">
              <w:rPr>
                <w:rFonts w:eastAsia="Garamond" w:cs="Garamond"/>
                <w:sz w:val="22"/>
                <w:lang w:val="en-US"/>
              </w:rPr>
              <w:t xml:space="preserve">: </w:t>
            </w:r>
            <w:commentRangeEnd w:id="270"/>
            <w:r w:rsidR="00022375">
              <w:rPr>
                <w:rStyle w:val="Kommentarzeichen"/>
              </w:rPr>
              <w:commentReference w:id="270"/>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ing feeding of very uncertain cattle manure. </w:t>
            </w:r>
            <w:del w:id="271" w:author="Simon Hellmann" w:date="2025-06-08T17:12:00Z" w16du:dateUtc="2025-06-08T15:12:00Z">
              <w:r w:rsidRPr="005622DF" w:rsidDel="000249E0">
                <w:rPr>
                  <w:rFonts w:eastAsia="Garamond" w:cs="Garamond"/>
                  <w:sz w:val="22"/>
                  <w:highlight w:val="yellow"/>
                  <w:lang w:val="en-US"/>
                </w:rPr>
                <w:delText>Controller predictions are shown for 3 time steps (1.5</w:delText>
              </w:r>
              <w:r w:rsidR="00476C22" w:rsidRPr="005622DF" w:rsidDel="000249E0">
                <w:rPr>
                  <w:rFonts w:eastAsia="Garamond" w:cs="Garamond"/>
                  <w:sz w:val="22"/>
                  <w:highlight w:val="yellow"/>
                  <w:lang w:val="en-US"/>
                </w:rPr>
                <w:delText xml:space="preserve"> </w:delText>
              </w:r>
              <w:r w:rsidRPr="005622DF" w:rsidDel="000249E0">
                <w:rPr>
                  <w:rFonts w:eastAsia="Garamond" w:cs="Garamond"/>
                  <w:sz w:val="22"/>
                  <w:highlight w:val="yellow"/>
                  <w:lang w:val="en-US"/>
                </w:rPr>
                <w:delText>h) into the future.</w:delText>
              </w:r>
              <w:r w:rsidR="00BA1A59" w:rsidRPr="003B7687" w:rsidDel="000249E0">
                <w:rPr>
                  <w:rFonts w:eastAsia="Garamond" w:cs="Garamond"/>
                  <w:sz w:val="22"/>
                  <w:lang w:val="en-US"/>
                </w:rPr>
                <w:delText xml:space="preserve"> </w:delText>
              </w:r>
            </w:del>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r w:rsidR="00BA1A59" w:rsidRPr="003B7687">
              <w:rPr>
                <w:rFonts w:eastAsia="Garamond" w:cs="Garamond"/>
                <w:sz w:val="22"/>
                <w:lang w:val="en-US"/>
              </w:rPr>
              <w:t xml:space="preserve">Note the </w:t>
            </w:r>
            <w:r w:rsidR="000365CC" w:rsidRPr="003B7687">
              <w:rPr>
                <w:rFonts w:eastAsia="Garamond" w:cs="Garamond"/>
                <w:sz w:val="22"/>
                <w:lang w:val="en-US"/>
              </w:rPr>
              <w:t xml:space="preserve">different </w:t>
            </w:r>
            <w:r w:rsidR="00BA1A59" w:rsidRPr="003B7687">
              <w:rPr>
                <w:rFonts w:eastAsia="Garamond" w:cs="Garamond"/>
                <w:sz w:val="22"/>
                <w:lang w:val="en-US"/>
              </w:rPr>
              <w:t>s</w:t>
            </w:r>
            <w:r w:rsidR="00BA1A59" w:rsidRPr="00CC6CC8">
              <w:rPr>
                <w:rFonts w:eastAsia="Garamond" w:cs="Garamond"/>
                <w:color w:val="000000" w:themeColor="text1"/>
                <w:sz w:val="22"/>
                <w:lang w:val="en-US"/>
              </w:rPr>
              <w:t>cale</w:t>
            </w:r>
            <w:r w:rsidR="000365CC" w:rsidRPr="00CC6CC8">
              <w:rPr>
                <w:rFonts w:eastAsia="Garamond" w:cs="Garamond"/>
                <w:color w:val="000000" w:themeColor="text1"/>
                <w:sz w:val="22"/>
                <w:lang w:val="en-US"/>
              </w:rPr>
              <w:t>s</w:t>
            </w:r>
            <w:r w:rsidR="00BA1A59" w:rsidRPr="003E2641">
              <w:rPr>
                <w:rFonts w:eastAsia="Garamond" w:cs="Garamond"/>
                <w:color w:val="000000" w:themeColor="text1"/>
                <w:sz w:val="22"/>
                <w:lang w:val="en-US"/>
              </w:rPr>
              <w:t xml:space="preserve"> of</w:t>
            </w:r>
            <w:r w:rsidR="00402397" w:rsidRPr="003E2641">
              <w:rPr>
                <w:rFonts w:eastAsia="Garamond" w:cs="Garamond"/>
                <w:color w:val="000000" w:themeColor="text1"/>
                <w:sz w:val="22"/>
                <w:lang w:val="en-US"/>
              </w:rPr>
              <w:t xml:space="preserve"> </w:t>
            </w:r>
            <w:r w:rsidR="00BA1A59" w:rsidRPr="00D5371C">
              <w:rPr>
                <w:rFonts w:eastAsia="Garamond" w:cs="Garamond"/>
                <w:color w:val="000000" w:themeColor="text1"/>
                <w:sz w:val="22"/>
                <w:lang w:val="en-US"/>
              </w:rPr>
              <w:t>fed substrates for silages (left) and manure (right).</w:t>
            </w:r>
          </w:p>
        </w:tc>
      </w:tr>
      <w:tr w:rsidR="3734CF8F" w:rsidDel="000249E0" w14:paraId="06FE02D3" w14:textId="117EA52F" w:rsidTr="3D37C07F">
        <w:trPr>
          <w:trHeight w:val="300"/>
          <w:del w:id="272" w:author="Simon Hellmann" w:date="2025-06-08T17:15:00Z"/>
        </w:trPr>
        <w:tc>
          <w:tcPr>
            <w:tcW w:w="9019" w:type="dxa"/>
          </w:tcPr>
          <w:p w14:paraId="33C37684" w14:textId="50EC3A1F" w:rsidR="3734CF8F" w:rsidDel="000249E0" w:rsidRDefault="3734CF8F" w:rsidP="7FCC2ADF">
            <w:pPr>
              <w:spacing w:line="416" w:lineRule="auto"/>
              <w:ind w:right="30" w:firstLine="0"/>
              <w:jc w:val="center"/>
              <w:rPr>
                <w:del w:id="273" w:author="Simon Hellmann" w:date="2025-06-08T17:15:00Z" w16du:dateUtc="2025-06-08T15:15:00Z"/>
              </w:rPr>
            </w:pPr>
            <w:commentRangeStart w:id="274"/>
            <w:commentRangeStart w:id="275"/>
            <w:del w:id="276" w:author="Simon Hellmann" w:date="2025-06-08T17:12:00Z" w16du:dateUtc="2025-06-08T15:12:00Z">
              <w:r w:rsidDel="000249E0">
                <w:rPr>
                  <w:noProof/>
                </w:rPr>
                <w:drawing>
                  <wp:inline distT="0" distB="0" distL="0" distR="0" wp14:anchorId="554C459D" wp14:editId="4D678815">
                    <wp:extent cx="4651829" cy="6977743"/>
                    <wp:effectExtent l="0" t="0" r="0"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62845" cy="6994267"/>
                            </a:xfrm>
                            <a:prstGeom prst="rect">
                              <a:avLst/>
                            </a:prstGeom>
                          </pic:spPr>
                        </pic:pic>
                      </a:graphicData>
                    </a:graphic>
                  </wp:inline>
                </w:drawing>
              </w:r>
            </w:del>
            <w:commentRangeEnd w:id="274"/>
            <w:commentRangeEnd w:id="275"/>
            <w:del w:id="277" w:author="Simon Hellmann" w:date="2025-06-08T17:15:00Z" w16du:dateUtc="2025-06-08T15:15:00Z">
              <w:r w:rsidR="005622DF" w:rsidDel="000249E0">
                <w:rPr>
                  <w:rStyle w:val="Kommentarzeichen"/>
                </w:rPr>
                <w:commentReference w:id="274"/>
              </w:r>
              <w:r w:rsidR="0025752D" w:rsidDel="000249E0">
                <w:rPr>
                  <w:rStyle w:val="Kommentarzeichen"/>
                </w:rPr>
                <w:commentReference w:id="275"/>
              </w:r>
            </w:del>
          </w:p>
        </w:tc>
      </w:tr>
      <w:tr w:rsidR="3734CF8F" w:rsidRPr="00AA213E" w:rsidDel="000249E0" w14:paraId="06862BF3" w14:textId="397186FD" w:rsidTr="3D37C07F">
        <w:trPr>
          <w:trHeight w:val="300"/>
          <w:del w:id="278" w:author="Simon Hellmann" w:date="2025-06-08T17:15:00Z"/>
        </w:trPr>
        <w:tc>
          <w:tcPr>
            <w:tcW w:w="9019" w:type="dxa"/>
          </w:tcPr>
          <w:p w14:paraId="1E9919E7" w14:textId="4293C175" w:rsidR="3734CF8F" w:rsidRPr="00BA1A59" w:rsidDel="000249E0" w:rsidRDefault="77A2C42C" w:rsidP="00220152">
            <w:pPr>
              <w:ind w:firstLine="0"/>
              <w:rPr>
                <w:del w:id="279" w:author="Simon Hellmann" w:date="2025-06-08T17:15:00Z" w16du:dateUtc="2025-06-08T15:15:00Z"/>
                <w:rFonts w:eastAsia="Garamond" w:cs="Garamond"/>
                <w:sz w:val="22"/>
                <w:lang w:val="en-US"/>
              </w:rPr>
            </w:pPr>
            <w:commentRangeStart w:id="280"/>
            <w:del w:id="281" w:author="Simon Hellmann" w:date="2025-06-08T17:15:00Z" w16du:dateUtc="2025-06-08T15:15:00Z">
              <w:r w:rsidRPr="00BC3910" w:rsidDel="000249E0">
                <w:rPr>
                  <w:rFonts w:eastAsia="Garamond" w:cs="Garamond"/>
                  <w:b/>
                  <w:bCs/>
                  <w:sz w:val="22"/>
                  <w:lang w:val="en-US"/>
                </w:rPr>
                <w:delText>Figure 5:</w:delText>
              </w:r>
              <w:commentRangeEnd w:id="280"/>
              <w:r w:rsidR="007A2D0C" w:rsidDel="000249E0">
                <w:rPr>
                  <w:rStyle w:val="Kommentarzeichen"/>
                </w:rPr>
                <w:commentReference w:id="280"/>
              </w:r>
              <w:r w:rsidRPr="00BC0157" w:rsidDel="000249E0">
                <w:rPr>
                  <w:rFonts w:eastAsia="Garamond" w:cs="Garamond"/>
                  <w:sz w:val="22"/>
                  <w:lang w:val="en-US"/>
                </w:rPr>
                <w:delText xml:space="preserve"> </w:delText>
              </w:r>
              <w:commentRangeStart w:id="282"/>
              <w:r w:rsidR="00D87E83" w:rsidRPr="005622DF" w:rsidDel="000249E0">
                <w:rPr>
                  <w:rFonts w:eastAsia="Garamond" w:cs="Garamond"/>
                  <w:sz w:val="22"/>
                  <w:highlight w:val="yellow"/>
                  <w:lang w:val="en-US"/>
                </w:rPr>
                <w:delText xml:space="preserve">Dynamic feeding </w:delText>
              </w:r>
              <w:r w:rsidR="00335085" w:rsidRPr="005622DF" w:rsidDel="000249E0">
                <w:rPr>
                  <w:rFonts w:eastAsia="Garamond" w:cs="Garamond"/>
                  <w:sz w:val="22"/>
                  <w:highlight w:val="yellow"/>
                  <w:lang w:val="en-US"/>
                </w:rPr>
                <w:delText>(1</w:delText>
              </w:r>
              <w:r w:rsidR="00335085" w:rsidRPr="005622DF" w:rsidDel="000249E0">
                <w:rPr>
                  <w:rFonts w:eastAsia="Garamond" w:cs="Garamond"/>
                  <w:sz w:val="22"/>
                  <w:highlight w:val="yellow"/>
                  <w:vertAlign w:val="superscript"/>
                  <w:lang w:val="en-US"/>
                </w:rPr>
                <w:delText>st</w:delText>
              </w:r>
              <w:r w:rsidR="00335085" w:rsidRPr="005622DF" w:rsidDel="000249E0">
                <w:rPr>
                  <w:rFonts w:eastAsia="Garamond" w:cs="Garamond"/>
                  <w:sz w:val="22"/>
                  <w:highlight w:val="yellow"/>
                  <w:lang w:val="en-US"/>
                </w:rPr>
                <w:delText xml:space="preserve"> subplot) </w:delText>
              </w:r>
              <w:r w:rsidR="00D87E83" w:rsidRPr="005622DF" w:rsidDel="000249E0">
                <w:rPr>
                  <w:rFonts w:eastAsia="Garamond" w:cs="Garamond"/>
                  <w:sz w:val="22"/>
                  <w:highlight w:val="yellow"/>
                  <w:lang w:val="en-US"/>
                </w:rPr>
                <w:delText>for cogeneration with robust MPC controller delivers r</w:delText>
              </w:r>
              <w:r w:rsidRPr="005622DF" w:rsidDel="000249E0">
                <w:rPr>
                  <w:rFonts w:eastAsia="Garamond" w:cs="Garamond"/>
                  <w:sz w:val="22"/>
                  <w:highlight w:val="yellow"/>
                  <w:lang w:val="en-US"/>
                </w:rPr>
                <w:delText xml:space="preserve">obust constraints </w:delText>
              </w:r>
              <w:r w:rsidR="00D87E83" w:rsidRPr="005622DF" w:rsidDel="000249E0">
                <w:rPr>
                  <w:rFonts w:eastAsia="Garamond" w:cs="Garamond"/>
                  <w:sz w:val="22"/>
                  <w:highlight w:val="yellow"/>
                  <w:lang w:val="en-US"/>
                </w:rPr>
                <w:delText>satisfaction</w:delText>
              </w:r>
              <w:r w:rsidR="00335085" w:rsidRPr="005622DF" w:rsidDel="000249E0">
                <w:rPr>
                  <w:rFonts w:eastAsia="Garamond" w:cs="Garamond"/>
                  <w:sz w:val="22"/>
                  <w:highlight w:val="yellow"/>
                  <w:lang w:val="en-US"/>
                </w:rPr>
                <w:delText xml:space="preserve">, i.e. safe </w:delText>
              </w:r>
              <w:r w:rsidRPr="005622DF" w:rsidDel="000249E0">
                <w:rPr>
                  <w:rFonts w:eastAsia="Garamond" w:cs="Garamond"/>
                  <w:sz w:val="22"/>
                  <w:highlight w:val="yellow"/>
                  <w:lang w:val="en-US"/>
                </w:rPr>
                <w:delText>gas storage filling limits (</w:delText>
              </w:r>
              <w:r w:rsidR="00335085" w:rsidRPr="005622DF" w:rsidDel="000249E0">
                <w:rPr>
                  <w:rFonts w:eastAsia="Garamond" w:cs="Garamond"/>
                  <w:sz w:val="22"/>
                  <w:highlight w:val="yellow"/>
                  <w:lang w:val="en-US"/>
                </w:rPr>
                <w:delText>3</w:delText>
              </w:r>
              <w:r w:rsidR="00335085" w:rsidRPr="005622DF" w:rsidDel="000249E0">
                <w:rPr>
                  <w:rFonts w:eastAsia="Garamond" w:cs="Garamond"/>
                  <w:sz w:val="22"/>
                  <w:highlight w:val="yellow"/>
                  <w:vertAlign w:val="superscript"/>
                  <w:lang w:val="en-US"/>
                </w:rPr>
                <w:delText>r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plot). Despite disturbing feedings of increasing amplitude and duration (</w:delText>
              </w:r>
              <w:r w:rsidR="00335085" w:rsidRPr="005622DF" w:rsidDel="000249E0">
                <w:rPr>
                  <w:rFonts w:eastAsia="Garamond" w:cs="Garamond"/>
                  <w:sz w:val="22"/>
                  <w:highlight w:val="yellow"/>
                  <w:lang w:val="en-US"/>
                </w:rPr>
                <w:delText>2</w:delText>
              </w:r>
              <w:r w:rsidR="00335085" w:rsidRPr="005622DF" w:rsidDel="000249E0">
                <w:rPr>
                  <w:rFonts w:eastAsia="Garamond" w:cs="Garamond"/>
                  <w:sz w:val="22"/>
                  <w:highlight w:val="yellow"/>
                  <w:vertAlign w:val="superscript"/>
                  <w:lang w:val="en-US"/>
                </w:rPr>
                <w:delText>nd</w:delText>
              </w:r>
              <w:r w:rsidR="00335085" w:rsidRPr="005622DF" w:rsidDel="000249E0">
                <w:rPr>
                  <w:rFonts w:eastAsia="Garamond" w:cs="Garamond"/>
                  <w:sz w:val="22"/>
                  <w:highlight w:val="yellow"/>
                  <w:lang w:val="en-US"/>
                </w:rPr>
                <w:delText xml:space="preserve"> </w:delText>
              </w:r>
              <w:r w:rsidR="00D87E83" w:rsidRPr="005622DF" w:rsidDel="000249E0">
                <w:rPr>
                  <w:rFonts w:eastAsia="Garamond" w:cs="Garamond"/>
                  <w:sz w:val="22"/>
                  <w:highlight w:val="yellow"/>
                  <w:lang w:val="en-US"/>
                </w:rPr>
                <w:delText>sub</w:delText>
              </w:r>
              <w:r w:rsidRPr="005622DF" w:rsidDel="000249E0">
                <w:rPr>
                  <w:rFonts w:eastAsia="Garamond" w:cs="Garamond"/>
                  <w:sz w:val="22"/>
                  <w:highlight w:val="yellow"/>
                  <w:lang w:val="en-US"/>
                </w:rPr>
                <w:delText xml:space="preserve">plot) and random gas storage </w:delText>
              </w:r>
              <w:r w:rsidR="00D87E83" w:rsidRPr="005622DF" w:rsidDel="000249E0">
                <w:rPr>
                  <w:rFonts w:eastAsia="Garamond" w:cs="Garamond"/>
                  <w:sz w:val="22"/>
                  <w:highlight w:val="yellow"/>
                  <w:lang w:val="en-US"/>
                </w:rPr>
                <w:delText>measurement noise</w:delText>
              </w:r>
              <w:r w:rsidRPr="005622DF" w:rsidDel="000249E0">
                <w:rPr>
                  <w:rFonts w:eastAsia="Garamond" w:cs="Garamond"/>
                  <w:sz w:val="22"/>
                  <w:highlight w:val="yellow"/>
                  <w:lang w:val="en-US"/>
                </w:rPr>
                <w:delText xml:space="preserve">, hard constraints of the gas storage are never exceeded. </w:delText>
              </w:r>
              <w:commentRangeEnd w:id="282"/>
              <w:r w:rsidR="007A2D0C" w:rsidRPr="005622DF" w:rsidDel="000249E0">
                <w:rPr>
                  <w:rStyle w:val="Kommentarzeichen"/>
                  <w:highlight w:val="yellow"/>
                </w:rPr>
                <w:commentReference w:id="282"/>
              </w:r>
              <w:r w:rsidR="00D87E83" w:rsidRPr="005622DF" w:rsidDel="000249E0">
                <w:rPr>
                  <w:rFonts w:eastAsia="Garamond" w:cs="Garamond"/>
                  <w:sz w:val="22"/>
                  <w:highlight w:val="yellow"/>
                  <w:lang w:val="en-US"/>
                </w:rPr>
                <w:delText>Note that the s</w:delText>
              </w:r>
              <w:r w:rsidRPr="005622DF" w:rsidDel="000249E0">
                <w:rPr>
                  <w:rFonts w:eastAsia="Garamond" w:cs="Garamond"/>
                  <w:color w:val="000000" w:themeColor="text1"/>
                  <w:sz w:val="22"/>
                  <w:szCs w:val="24"/>
                  <w:highlight w:val="yellow"/>
                  <w:lang w:val="en-US"/>
                </w:rPr>
                <w:delText xml:space="preserve">cale of fed substrates </w:delText>
              </w:r>
              <w:r w:rsidR="00BE3762" w:rsidRPr="005622DF" w:rsidDel="000249E0">
                <w:rPr>
                  <w:rFonts w:eastAsia="Garamond" w:cs="Garamond"/>
                  <w:color w:val="000000" w:themeColor="text1"/>
                  <w:sz w:val="22"/>
                  <w:szCs w:val="24"/>
                  <w:highlight w:val="yellow"/>
                  <w:lang w:val="en-US"/>
                </w:rPr>
                <w:delText>(1</w:delText>
              </w:r>
              <w:r w:rsidR="00BE3762" w:rsidRPr="005622DF" w:rsidDel="000249E0">
                <w:rPr>
                  <w:rFonts w:eastAsia="Garamond" w:cs="Garamond"/>
                  <w:color w:val="000000" w:themeColor="text1"/>
                  <w:sz w:val="22"/>
                  <w:szCs w:val="24"/>
                  <w:highlight w:val="yellow"/>
                  <w:vertAlign w:val="superscript"/>
                  <w:lang w:val="en-US"/>
                </w:rPr>
                <w:delText>st</w:delText>
              </w:r>
              <w:r w:rsidR="00BE3762" w:rsidRPr="005622DF" w:rsidDel="000249E0">
                <w:rPr>
                  <w:rFonts w:eastAsia="Garamond" w:cs="Garamond"/>
                  <w:color w:val="000000" w:themeColor="text1"/>
                  <w:sz w:val="22"/>
                  <w:szCs w:val="24"/>
                  <w:highlight w:val="yellow"/>
                  <w:lang w:val="en-US"/>
                </w:rPr>
                <w:delText xml:space="preserve"> subplot) </w:delText>
              </w:r>
              <w:r w:rsidRPr="005622DF" w:rsidDel="000249E0">
                <w:rPr>
                  <w:rFonts w:eastAsia="Garamond" w:cs="Garamond"/>
                  <w:color w:val="000000" w:themeColor="text1"/>
                  <w:sz w:val="22"/>
                  <w:szCs w:val="24"/>
                  <w:highlight w:val="yellow"/>
                  <w:lang w:val="en-US"/>
                </w:rPr>
                <w:delText>differs for silages (left) and manure (right).</w:delText>
              </w:r>
              <w:r w:rsidR="00205C73" w:rsidRPr="005622DF" w:rsidDel="000249E0">
                <w:rPr>
                  <w:rFonts w:eastAsia="Garamond" w:cs="Garamond"/>
                  <w:color w:val="000000" w:themeColor="text1"/>
                  <w:sz w:val="22"/>
                  <w:szCs w:val="24"/>
                  <w:highlight w:val="yellow"/>
                  <w:lang w:val="en-US"/>
                </w:rPr>
                <w:delText xml:space="preserve"> CHP operating times are shaded out in grey (3</w:delText>
              </w:r>
              <w:r w:rsidR="00205C73" w:rsidRPr="005622DF" w:rsidDel="000249E0">
                <w:rPr>
                  <w:rFonts w:eastAsia="Garamond" w:cs="Garamond"/>
                  <w:color w:val="000000" w:themeColor="text1"/>
                  <w:sz w:val="22"/>
                  <w:szCs w:val="24"/>
                  <w:highlight w:val="yellow"/>
                  <w:vertAlign w:val="superscript"/>
                  <w:lang w:val="en-US"/>
                </w:rPr>
                <w:delText>rd</w:delText>
              </w:r>
              <w:r w:rsidR="00205C73" w:rsidRPr="005622DF" w:rsidDel="000249E0">
                <w:rPr>
                  <w:rFonts w:eastAsia="Garamond" w:cs="Garamond"/>
                  <w:color w:val="000000" w:themeColor="text1"/>
                  <w:sz w:val="22"/>
                  <w:szCs w:val="24"/>
                  <w:highlight w:val="yellow"/>
                  <w:lang w:val="en-US"/>
                </w:rPr>
                <w:delText xml:space="preserve"> subplot).</w:delText>
              </w:r>
              <w:r w:rsidR="00CC289C" w:rsidRPr="005622DF" w:rsidDel="000249E0">
                <w:rPr>
                  <w:rFonts w:eastAsia="Garamond" w:cs="Garamond"/>
                  <w:color w:val="000000" w:themeColor="text1"/>
                  <w:sz w:val="22"/>
                  <w:szCs w:val="24"/>
                  <w:highlight w:val="yellow"/>
                  <w:lang w:val="en-US"/>
                </w:rPr>
                <w:delText xml:space="preserve"> </w:delText>
              </w:r>
              <w:r w:rsidR="00CC289C" w:rsidRPr="005622DF" w:rsidDel="000249E0">
                <w:rPr>
                  <w:rFonts w:eastAsia="Garamond" w:cs="Garamond"/>
                  <w:sz w:val="22"/>
                  <w:highlight w:val="yellow"/>
                  <w:lang w:val="en-US"/>
                </w:rPr>
                <w:delText>The prediction horizon was 40 time steps (20 h).</w:delText>
              </w:r>
            </w:del>
          </w:p>
        </w:tc>
      </w:tr>
    </w:tbl>
    <w:p w14:paraId="1B65FB14" w14:textId="0682AFE4" w:rsidR="000249E0" w:rsidRDefault="000249E0" w:rsidP="000249E0">
      <w:pPr>
        <w:ind w:firstLine="0"/>
        <w:rPr>
          <w:ins w:id="283" w:author="Simon Hellmann" w:date="2025-06-08T17:15:00Z" w16du:dateUtc="2025-06-08T15:15:00Z"/>
          <w:lang w:val="en-US"/>
        </w:rPr>
      </w:pPr>
    </w:p>
    <w:p w14:paraId="5EA272F3" w14:textId="77777777" w:rsidR="000249E0" w:rsidRDefault="000249E0">
      <w:pPr>
        <w:spacing w:after="0" w:line="276" w:lineRule="auto"/>
        <w:ind w:right="0" w:firstLine="0"/>
        <w:jc w:val="left"/>
        <w:rPr>
          <w:ins w:id="284" w:author="Simon Hellmann" w:date="2025-06-08T17:15:00Z" w16du:dateUtc="2025-06-08T15:15:00Z"/>
          <w:lang w:val="en-US"/>
        </w:rPr>
      </w:pPr>
      <w:ins w:id="285" w:author="Simon Hellmann" w:date="2025-06-08T17:15:00Z" w16du:dateUtc="2025-06-08T15:15:00Z">
        <w:r>
          <w:rPr>
            <w:lang w:val="en-US"/>
          </w:rPr>
          <w:br w:type="page"/>
        </w:r>
      </w:ins>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6" w:author="Simon Hellmann" w:date="2025-06-08T17:18:00Z" w16du:dateUtc="2025-06-08T15:18:00Z">
          <w:tblPr>
            <w:tblStyle w:val="Tabellenraster"/>
            <w:tblW w:w="0" w:type="auto"/>
            <w:tblLook w:val="04A0" w:firstRow="1" w:lastRow="0" w:firstColumn="1" w:lastColumn="0" w:noHBand="0" w:noVBand="1"/>
          </w:tblPr>
        </w:tblPrChange>
      </w:tblPr>
      <w:tblGrid>
        <w:gridCol w:w="4509"/>
        <w:gridCol w:w="4510"/>
        <w:tblGridChange w:id="287">
          <w:tblGrid>
            <w:gridCol w:w="10"/>
            <w:gridCol w:w="4499"/>
            <w:gridCol w:w="10"/>
            <w:gridCol w:w="4500"/>
            <w:gridCol w:w="10"/>
          </w:tblGrid>
        </w:tblGridChange>
      </w:tblGrid>
      <w:tr w:rsidR="000249E0" w14:paraId="344F5608" w14:textId="77777777" w:rsidTr="000249E0">
        <w:trPr>
          <w:ins w:id="288" w:author="Simon Hellmann" w:date="2025-06-08T17:15:00Z"/>
          <w:trPrChange w:id="289" w:author="Simon Hellmann" w:date="2025-06-08T17:18:00Z" w16du:dateUtc="2025-06-08T15:18:00Z">
            <w:trPr>
              <w:gridBefore w:val="1"/>
            </w:trPr>
          </w:trPrChange>
        </w:trPr>
        <w:tc>
          <w:tcPr>
            <w:tcW w:w="4509" w:type="dxa"/>
            <w:tcPrChange w:id="290" w:author="Simon Hellmann" w:date="2025-06-08T17:18:00Z" w16du:dateUtc="2025-06-08T15:18:00Z">
              <w:tcPr>
                <w:tcW w:w="4509" w:type="dxa"/>
                <w:gridSpan w:val="2"/>
              </w:tcPr>
            </w:tcPrChange>
          </w:tcPr>
          <w:p w14:paraId="0754304D" w14:textId="3B1DEB9C" w:rsidR="000249E0" w:rsidRDefault="000249E0">
            <w:pPr>
              <w:spacing w:after="0" w:line="276" w:lineRule="auto"/>
              <w:ind w:right="0" w:firstLine="0"/>
              <w:jc w:val="left"/>
              <w:rPr>
                <w:ins w:id="291" w:author="Simon Hellmann" w:date="2025-06-08T17:15:00Z" w16du:dateUtc="2025-06-08T15:15:00Z"/>
                <w:lang w:val="en-US"/>
              </w:rPr>
            </w:pPr>
            <w:ins w:id="292" w:author="Simon Hellmann" w:date="2025-06-08T17:17:00Z" w16du:dateUtc="2025-06-08T15:17:00Z">
              <w:r>
                <w:rPr>
                  <w:noProof/>
                  <w:lang w:val="en-US"/>
                </w:rPr>
                <w:lastRenderedPageBreak/>
                <w:drawing>
                  <wp:inline distT="0" distB="0" distL="0" distR="0" wp14:anchorId="05E496BE" wp14:editId="04397414">
                    <wp:extent cx="2593494" cy="3890385"/>
                    <wp:effectExtent l="0" t="0" r="0" b="0"/>
                    <wp:docPr id="2626670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667060" name="Grafik 26266706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28538" cy="3942953"/>
                            </a:xfrm>
                            <a:prstGeom prst="rect">
                              <a:avLst/>
                            </a:prstGeom>
                          </pic:spPr>
                        </pic:pic>
                      </a:graphicData>
                    </a:graphic>
                  </wp:inline>
                </w:drawing>
              </w:r>
            </w:ins>
          </w:p>
        </w:tc>
        <w:tc>
          <w:tcPr>
            <w:tcW w:w="4510" w:type="dxa"/>
            <w:tcPrChange w:id="293" w:author="Simon Hellmann" w:date="2025-06-08T17:18:00Z" w16du:dateUtc="2025-06-08T15:18:00Z">
              <w:tcPr>
                <w:tcW w:w="4510" w:type="dxa"/>
                <w:gridSpan w:val="2"/>
              </w:tcPr>
            </w:tcPrChange>
          </w:tcPr>
          <w:p w14:paraId="55C2FC21" w14:textId="17072B39" w:rsidR="000249E0" w:rsidRDefault="000249E0">
            <w:pPr>
              <w:spacing w:after="0" w:line="276" w:lineRule="auto"/>
              <w:ind w:right="0" w:firstLine="0"/>
              <w:jc w:val="left"/>
              <w:rPr>
                <w:ins w:id="294" w:author="Simon Hellmann" w:date="2025-06-08T17:15:00Z" w16du:dateUtc="2025-06-08T15:15:00Z"/>
                <w:lang w:val="en-US"/>
              </w:rPr>
            </w:pPr>
            <w:ins w:id="295" w:author="Simon Hellmann" w:date="2025-06-08T17:17:00Z" w16du:dateUtc="2025-06-08T15:17:00Z">
              <w:r>
                <w:rPr>
                  <w:noProof/>
                  <w:lang w:val="en-US"/>
                </w:rPr>
                <w:drawing>
                  <wp:inline distT="0" distB="0" distL="0" distR="0" wp14:anchorId="0911D864" wp14:editId="41FC3992">
                    <wp:extent cx="2605944" cy="3909060"/>
                    <wp:effectExtent l="0" t="0" r="0" b="2540"/>
                    <wp:docPr id="668055407" name="Grafik 2"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55407" name="Grafik 2" descr="Ein Bild, das Text, Diagramm, Reihe, Screenshot enthält.&#10;&#10;KI-generierte Inhalte können fehlerhaft sei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6842" cy="3940409"/>
                            </a:xfrm>
                            <a:prstGeom prst="rect">
                              <a:avLst/>
                            </a:prstGeom>
                          </pic:spPr>
                        </pic:pic>
                      </a:graphicData>
                    </a:graphic>
                  </wp:inline>
                </w:drawing>
              </w:r>
            </w:ins>
          </w:p>
        </w:tc>
      </w:tr>
      <w:tr w:rsidR="000249E0" w14:paraId="508A18F3" w14:textId="77777777" w:rsidTr="000249E0">
        <w:trPr>
          <w:ins w:id="296" w:author="Simon Hellmann" w:date="2025-06-08T17:15:00Z"/>
          <w:trPrChange w:id="297" w:author="Simon Hellmann" w:date="2025-06-08T17:18:00Z" w16du:dateUtc="2025-06-08T15:18:00Z">
            <w:trPr>
              <w:gridBefore w:val="1"/>
            </w:trPr>
          </w:trPrChange>
        </w:trPr>
        <w:tc>
          <w:tcPr>
            <w:tcW w:w="9019" w:type="dxa"/>
            <w:gridSpan w:val="2"/>
            <w:tcPrChange w:id="298" w:author="Simon Hellmann" w:date="2025-06-08T17:18:00Z" w16du:dateUtc="2025-06-08T15:18:00Z">
              <w:tcPr>
                <w:tcW w:w="9019" w:type="dxa"/>
                <w:gridSpan w:val="4"/>
              </w:tcPr>
            </w:tcPrChange>
          </w:tcPr>
          <w:p w14:paraId="62A434CA" w14:textId="79BB3624" w:rsidR="000249E0" w:rsidRDefault="000249E0">
            <w:pPr>
              <w:spacing w:after="0" w:line="360" w:lineRule="auto"/>
              <w:ind w:right="30" w:firstLine="0"/>
              <w:rPr>
                <w:ins w:id="299" w:author="Simon Hellmann" w:date="2025-06-08T17:15:00Z" w16du:dateUtc="2025-06-08T15:15:00Z"/>
                <w:lang w:val="en-US"/>
              </w:rPr>
              <w:pPrChange w:id="300" w:author="Simon Hellmann" w:date="2025-06-08T17:16:00Z" w16du:dateUtc="2025-06-08T15:16:00Z">
                <w:pPr>
                  <w:spacing w:after="0" w:line="276" w:lineRule="auto"/>
                  <w:ind w:right="0" w:firstLine="0"/>
                  <w:jc w:val="left"/>
                </w:pPr>
              </w:pPrChange>
            </w:pPr>
            <w:commentRangeStart w:id="301"/>
            <w:commentRangeStart w:id="302"/>
            <w:ins w:id="303" w:author="Simon Hellmann" w:date="2025-06-08T17:15:00Z" w16du:dateUtc="2025-06-08T15:15:00Z">
              <w:r w:rsidRPr="00BC3910">
                <w:rPr>
                  <w:rFonts w:eastAsia="Garamond" w:cs="Garamond"/>
                  <w:b/>
                  <w:bCs/>
                  <w:sz w:val="22"/>
                  <w:lang w:val="en-US"/>
                </w:rPr>
                <w:t xml:space="preserve">Figure </w:t>
              </w:r>
            </w:ins>
            <w:commentRangeEnd w:id="301"/>
            <w:ins w:id="304" w:author="Simon Hellmann" w:date="2025-06-08T17:17:00Z" w16du:dateUtc="2025-06-08T15:17:00Z">
              <w:r>
                <w:rPr>
                  <w:rStyle w:val="Kommentarzeichen"/>
                </w:rPr>
                <w:commentReference w:id="301"/>
              </w:r>
            </w:ins>
            <w:ins w:id="305" w:author="Simon Hellmann" w:date="2025-06-08T17:15:00Z" w16du:dateUtc="2025-06-08T15:15:00Z">
              <w:r w:rsidRPr="00BC3910">
                <w:rPr>
                  <w:rFonts w:eastAsia="Garamond" w:cs="Garamond"/>
                  <w:b/>
                  <w:bCs/>
                  <w:sz w:val="22"/>
                  <w:lang w:val="en-US"/>
                </w:rPr>
                <w:t>5:</w:t>
              </w:r>
              <w:commentRangeEnd w:id="302"/>
              <w:r w:rsidRPr="000249E0">
                <w:rPr>
                  <w:rFonts w:eastAsia="Garamond" w:cs="Garamond"/>
                  <w:b/>
                  <w:bCs/>
                  <w:sz w:val="22"/>
                  <w:lang w:val="en-US"/>
                  <w:rPrChange w:id="306" w:author="Simon Hellmann" w:date="2025-06-08T17:16:00Z" w16du:dateUtc="2025-06-08T15:16:00Z">
                    <w:rPr>
                      <w:rStyle w:val="Kommentarzeichen"/>
                    </w:rPr>
                  </w:rPrChange>
                </w:rPr>
                <w:commentReference w:id="302"/>
              </w:r>
              <w:r w:rsidRPr="000249E0">
                <w:rPr>
                  <w:rPrChange w:id="307" w:author="Simon Hellmann" w:date="2025-06-08T17:16:00Z" w16du:dateUtc="2025-06-08T15:16:00Z">
                    <w:rPr>
                      <w:rFonts w:eastAsia="Garamond" w:cs="Garamond"/>
                      <w:sz w:val="22"/>
                      <w:lang w:val="en-US"/>
                    </w:rPr>
                  </w:rPrChange>
                </w:rPr>
                <w:t xml:space="preserve"> </w:t>
              </w:r>
              <w:commentRangeStart w:id="308"/>
              <w:r w:rsidRPr="000249E0">
                <w:rPr>
                  <w:sz w:val="22"/>
                  <w:szCs w:val="21"/>
                  <w:rPrChange w:id="309" w:author="Simon Hellmann" w:date="2025-06-08T17:16:00Z" w16du:dateUtc="2025-06-08T15:16:00Z">
                    <w:rPr>
                      <w:rFonts w:eastAsia="Garamond" w:cs="Garamond"/>
                      <w:sz w:val="22"/>
                      <w:highlight w:val="yellow"/>
                      <w:lang w:val="en-US"/>
                    </w:rPr>
                  </w:rPrChange>
                </w:rPr>
                <w:t xml:space="preserve">Dynamic </w:t>
              </w:r>
              <w:proofErr w:type="spellStart"/>
              <w:r w:rsidRPr="000249E0">
                <w:rPr>
                  <w:sz w:val="22"/>
                  <w:szCs w:val="21"/>
                  <w:rPrChange w:id="310" w:author="Simon Hellmann" w:date="2025-06-08T17:16:00Z" w16du:dateUtc="2025-06-08T15:16:00Z">
                    <w:rPr>
                      <w:rFonts w:eastAsia="Garamond" w:cs="Garamond"/>
                      <w:sz w:val="22"/>
                      <w:highlight w:val="yellow"/>
                      <w:lang w:val="en-US"/>
                    </w:rPr>
                  </w:rPrChange>
                </w:rPr>
                <w:t>feeding</w:t>
              </w:r>
              <w:proofErr w:type="spellEnd"/>
              <w:r w:rsidRPr="000249E0">
                <w:rPr>
                  <w:sz w:val="22"/>
                  <w:szCs w:val="21"/>
                  <w:rPrChange w:id="311" w:author="Simon Hellmann" w:date="2025-06-08T17:16:00Z" w16du:dateUtc="2025-06-08T15:16:00Z">
                    <w:rPr>
                      <w:rFonts w:eastAsia="Garamond" w:cs="Garamond"/>
                      <w:sz w:val="22"/>
                      <w:highlight w:val="yellow"/>
                      <w:lang w:val="en-US"/>
                    </w:rPr>
                  </w:rPrChange>
                </w:rPr>
                <w:t xml:space="preserve"> (1</w:t>
              </w:r>
              <w:r w:rsidRPr="000249E0">
                <w:rPr>
                  <w:sz w:val="22"/>
                  <w:szCs w:val="21"/>
                  <w:rPrChange w:id="312" w:author="Simon Hellmann" w:date="2025-06-08T17:16:00Z" w16du:dateUtc="2025-06-08T15:16:00Z">
                    <w:rPr>
                      <w:rFonts w:eastAsia="Garamond" w:cs="Garamond"/>
                      <w:sz w:val="22"/>
                      <w:highlight w:val="yellow"/>
                      <w:vertAlign w:val="superscript"/>
                      <w:lang w:val="en-US"/>
                    </w:rPr>
                  </w:rPrChange>
                </w:rPr>
                <w:t>st</w:t>
              </w:r>
              <w:r w:rsidRPr="000249E0">
                <w:rPr>
                  <w:sz w:val="22"/>
                  <w:szCs w:val="21"/>
                  <w:rPrChange w:id="313"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14" w:author="Simon Hellmann" w:date="2025-06-08T17:16:00Z" w16du:dateUtc="2025-06-08T15:16:00Z">
                    <w:rPr>
                      <w:rFonts w:eastAsia="Garamond" w:cs="Garamond"/>
                      <w:sz w:val="22"/>
                      <w:highlight w:val="yellow"/>
                      <w:lang w:val="en-US"/>
                    </w:rPr>
                  </w:rPrChange>
                </w:rPr>
                <w:t>subplot</w:t>
              </w:r>
              <w:proofErr w:type="spellEnd"/>
              <w:r w:rsidRPr="000249E0">
                <w:rPr>
                  <w:sz w:val="22"/>
                  <w:szCs w:val="21"/>
                  <w:rPrChange w:id="31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16" w:author="Simon Hellmann" w:date="2025-06-08T17:16:00Z" w16du:dateUtc="2025-06-08T15:16:00Z">
                    <w:rPr>
                      <w:rFonts w:eastAsia="Garamond" w:cs="Garamond"/>
                      <w:sz w:val="22"/>
                      <w:highlight w:val="yellow"/>
                      <w:lang w:val="en-US"/>
                    </w:rPr>
                  </w:rPrChange>
                </w:rPr>
                <w:t>for</w:t>
              </w:r>
              <w:proofErr w:type="spellEnd"/>
              <w:r w:rsidRPr="000249E0">
                <w:rPr>
                  <w:sz w:val="22"/>
                  <w:szCs w:val="21"/>
                  <w:rPrChange w:id="31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18" w:author="Simon Hellmann" w:date="2025-06-08T17:16:00Z" w16du:dateUtc="2025-06-08T15:16:00Z">
                    <w:rPr>
                      <w:rFonts w:eastAsia="Garamond" w:cs="Garamond"/>
                      <w:sz w:val="22"/>
                      <w:highlight w:val="yellow"/>
                      <w:lang w:val="en-US"/>
                    </w:rPr>
                  </w:rPrChange>
                </w:rPr>
                <w:t>cogeneration</w:t>
              </w:r>
              <w:proofErr w:type="spellEnd"/>
              <w:r w:rsidRPr="000249E0">
                <w:rPr>
                  <w:sz w:val="22"/>
                  <w:szCs w:val="21"/>
                  <w:rPrChange w:id="319"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20" w:author="Simon Hellmann" w:date="2025-06-08T17:16:00Z" w16du:dateUtc="2025-06-08T15:16:00Z">
                    <w:rPr>
                      <w:rFonts w:eastAsia="Garamond" w:cs="Garamond"/>
                      <w:sz w:val="22"/>
                      <w:highlight w:val="yellow"/>
                      <w:lang w:val="en-US"/>
                    </w:rPr>
                  </w:rPrChange>
                </w:rPr>
                <w:t>with</w:t>
              </w:r>
              <w:proofErr w:type="spellEnd"/>
              <w:r w:rsidRPr="000249E0">
                <w:rPr>
                  <w:sz w:val="22"/>
                  <w:szCs w:val="21"/>
                  <w:rPrChange w:id="321" w:author="Simon Hellmann" w:date="2025-06-08T17:16:00Z" w16du:dateUtc="2025-06-08T15:16:00Z">
                    <w:rPr>
                      <w:rFonts w:eastAsia="Garamond" w:cs="Garamond"/>
                      <w:sz w:val="22"/>
                      <w:highlight w:val="yellow"/>
                      <w:lang w:val="en-US"/>
                    </w:rPr>
                  </w:rPrChange>
                </w:rPr>
                <w:t xml:space="preserve"> robust MPC </w:t>
              </w:r>
              <w:proofErr w:type="spellStart"/>
              <w:r w:rsidRPr="000249E0">
                <w:rPr>
                  <w:sz w:val="22"/>
                  <w:szCs w:val="21"/>
                  <w:rPrChange w:id="322" w:author="Simon Hellmann" w:date="2025-06-08T17:16:00Z" w16du:dateUtc="2025-06-08T15:16:00Z">
                    <w:rPr>
                      <w:rFonts w:eastAsia="Garamond" w:cs="Garamond"/>
                      <w:sz w:val="22"/>
                      <w:highlight w:val="yellow"/>
                      <w:lang w:val="en-US"/>
                    </w:rPr>
                  </w:rPrChange>
                </w:rPr>
                <w:t>controller</w:t>
              </w:r>
              <w:proofErr w:type="spellEnd"/>
              <w:r w:rsidRPr="000249E0">
                <w:rPr>
                  <w:sz w:val="22"/>
                  <w:szCs w:val="21"/>
                  <w:rPrChange w:id="323"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24" w:author="Simon Hellmann" w:date="2025-06-08T17:16:00Z" w16du:dateUtc="2025-06-08T15:16:00Z">
                    <w:rPr>
                      <w:rFonts w:eastAsia="Garamond" w:cs="Garamond"/>
                      <w:sz w:val="22"/>
                      <w:highlight w:val="yellow"/>
                      <w:lang w:val="en-US"/>
                    </w:rPr>
                  </w:rPrChange>
                </w:rPr>
                <w:t>delivers</w:t>
              </w:r>
              <w:proofErr w:type="spellEnd"/>
              <w:r w:rsidRPr="000249E0">
                <w:rPr>
                  <w:sz w:val="22"/>
                  <w:szCs w:val="21"/>
                  <w:rPrChange w:id="325" w:author="Simon Hellmann" w:date="2025-06-08T17:16:00Z" w16du:dateUtc="2025-06-08T15:16:00Z">
                    <w:rPr>
                      <w:rFonts w:eastAsia="Garamond" w:cs="Garamond"/>
                      <w:sz w:val="22"/>
                      <w:highlight w:val="yellow"/>
                      <w:lang w:val="en-US"/>
                    </w:rPr>
                  </w:rPrChange>
                </w:rPr>
                <w:t xml:space="preserve"> robust </w:t>
              </w:r>
              <w:proofErr w:type="spellStart"/>
              <w:r w:rsidRPr="000249E0">
                <w:rPr>
                  <w:sz w:val="22"/>
                  <w:szCs w:val="21"/>
                  <w:rPrChange w:id="326" w:author="Simon Hellmann" w:date="2025-06-08T17:16:00Z" w16du:dateUtc="2025-06-08T15:16:00Z">
                    <w:rPr>
                      <w:rFonts w:eastAsia="Garamond" w:cs="Garamond"/>
                      <w:sz w:val="22"/>
                      <w:highlight w:val="yellow"/>
                      <w:lang w:val="en-US"/>
                    </w:rPr>
                  </w:rPrChange>
                </w:rPr>
                <w:t>constraints</w:t>
              </w:r>
              <w:proofErr w:type="spellEnd"/>
              <w:r w:rsidRPr="000249E0">
                <w:rPr>
                  <w:sz w:val="22"/>
                  <w:szCs w:val="21"/>
                  <w:rPrChange w:id="32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28" w:author="Simon Hellmann" w:date="2025-06-08T17:16:00Z" w16du:dateUtc="2025-06-08T15:16:00Z">
                    <w:rPr>
                      <w:rFonts w:eastAsia="Garamond" w:cs="Garamond"/>
                      <w:sz w:val="22"/>
                      <w:highlight w:val="yellow"/>
                      <w:lang w:val="en-US"/>
                    </w:rPr>
                  </w:rPrChange>
                </w:rPr>
                <w:t>satisfaction</w:t>
              </w:r>
              <w:proofErr w:type="spellEnd"/>
              <w:r w:rsidRPr="000249E0">
                <w:rPr>
                  <w:sz w:val="22"/>
                  <w:szCs w:val="21"/>
                  <w:rPrChange w:id="329" w:author="Simon Hellmann" w:date="2025-06-08T17:16:00Z" w16du:dateUtc="2025-06-08T15:16:00Z">
                    <w:rPr>
                      <w:rFonts w:eastAsia="Garamond" w:cs="Garamond"/>
                      <w:sz w:val="22"/>
                      <w:highlight w:val="yellow"/>
                      <w:lang w:val="en-US"/>
                    </w:rPr>
                  </w:rPrChange>
                </w:rPr>
                <w:t xml:space="preserve">, i.e. safe gas </w:t>
              </w:r>
              <w:proofErr w:type="spellStart"/>
              <w:r w:rsidRPr="000249E0">
                <w:rPr>
                  <w:sz w:val="22"/>
                  <w:szCs w:val="21"/>
                  <w:rPrChange w:id="330" w:author="Simon Hellmann" w:date="2025-06-08T17:16:00Z" w16du:dateUtc="2025-06-08T15:16:00Z">
                    <w:rPr>
                      <w:rFonts w:eastAsia="Garamond" w:cs="Garamond"/>
                      <w:sz w:val="22"/>
                      <w:highlight w:val="yellow"/>
                      <w:lang w:val="en-US"/>
                    </w:rPr>
                  </w:rPrChange>
                </w:rPr>
                <w:t>storage</w:t>
              </w:r>
              <w:proofErr w:type="spellEnd"/>
              <w:r w:rsidRPr="000249E0">
                <w:rPr>
                  <w:sz w:val="22"/>
                  <w:szCs w:val="21"/>
                  <w:rPrChange w:id="331"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32" w:author="Simon Hellmann" w:date="2025-06-08T17:16:00Z" w16du:dateUtc="2025-06-08T15:16:00Z">
                    <w:rPr>
                      <w:rFonts w:eastAsia="Garamond" w:cs="Garamond"/>
                      <w:sz w:val="22"/>
                      <w:highlight w:val="yellow"/>
                      <w:lang w:val="en-US"/>
                    </w:rPr>
                  </w:rPrChange>
                </w:rPr>
                <w:t>filling</w:t>
              </w:r>
              <w:proofErr w:type="spellEnd"/>
              <w:r w:rsidRPr="000249E0">
                <w:rPr>
                  <w:sz w:val="22"/>
                  <w:szCs w:val="21"/>
                  <w:rPrChange w:id="333"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34" w:author="Simon Hellmann" w:date="2025-06-08T17:16:00Z" w16du:dateUtc="2025-06-08T15:16:00Z">
                    <w:rPr>
                      <w:rFonts w:eastAsia="Garamond" w:cs="Garamond"/>
                      <w:sz w:val="22"/>
                      <w:highlight w:val="yellow"/>
                      <w:lang w:val="en-US"/>
                    </w:rPr>
                  </w:rPrChange>
                </w:rPr>
                <w:t>limits</w:t>
              </w:r>
              <w:proofErr w:type="spellEnd"/>
              <w:r w:rsidRPr="000249E0">
                <w:rPr>
                  <w:sz w:val="22"/>
                  <w:szCs w:val="21"/>
                  <w:rPrChange w:id="335" w:author="Simon Hellmann" w:date="2025-06-08T17:16:00Z" w16du:dateUtc="2025-06-08T15:16:00Z">
                    <w:rPr>
                      <w:rFonts w:eastAsia="Garamond" w:cs="Garamond"/>
                      <w:sz w:val="22"/>
                      <w:highlight w:val="yellow"/>
                      <w:lang w:val="en-US"/>
                    </w:rPr>
                  </w:rPrChange>
                </w:rPr>
                <w:t xml:space="preserve"> (3</w:t>
              </w:r>
              <w:r w:rsidRPr="000249E0">
                <w:rPr>
                  <w:sz w:val="22"/>
                  <w:szCs w:val="21"/>
                  <w:rPrChange w:id="336" w:author="Simon Hellmann" w:date="2025-06-08T17:16:00Z" w16du:dateUtc="2025-06-08T15:16:00Z">
                    <w:rPr>
                      <w:rFonts w:eastAsia="Garamond" w:cs="Garamond"/>
                      <w:sz w:val="22"/>
                      <w:highlight w:val="yellow"/>
                      <w:vertAlign w:val="superscript"/>
                      <w:lang w:val="en-US"/>
                    </w:rPr>
                  </w:rPrChange>
                </w:rPr>
                <w:t>rd</w:t>
              </w:r>
              <w:r w:rsidRPr="000249E0">
                <w:rPr>
                  <w:sz w:val="22"/>
                  <w:szCs w:val="21"/>
                  <w:rPrChange w:id="33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38" w:author="Simon Hellmann" w:date="2025-06-08T17:16:00Z" w16du:dateUtc="2025-06-08T15:16:00Z">
                    <w:rPr>
                      <w:rFonts w:eastAsia="Garamond" w:cs="Garamond"/>
                      <w:sz w:val="22"/>
                      <w:highlight w:val="yellow"/>
                      <w:lang w:val="en-US"/>
                    </w:rPr>
                  </w:rPrChange>
                </w:rPr>
                <w:t>subplot</w:t>
              </w:r>
              <w:proofErr w:type="spellEnd"/>
              <w:r w:rsidRPr="000249E0">
                <w:rPr>
                  <w:sz w:val="22"/>
                  <w:szCs w:val="21"/>
                  <w:rPrChange w:id="339"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40" w:author="Simon Hellmann" w:date="2025-06-08T17:16:00Z" w16du:dateUtc="2025-06-08T15:16:00Z">
                    <w:rPr>
                      <w:rFonts w:eastAsia="Garamond" w:cs="Garamond"/>
                      <w:sz w:val="22"/>
                      <w:highlight w:val="yellow"/>
                      <w:lang w:val="en-US"/>
                    </w:rPr>
                  </w:rPrChange>
                </w:rPr>
                <w:t>Despite</w:t>
              </w:r>
              <w:proofErr w:type="spellEnd"/>
              <w:r w:rsidRPr="000249E0">
                <w:rPr>
                  <w:sz w:val="22"/>
                  <w:szCs w:val="21"/>
                  <w:rPrChange w:id="341"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42" w:author="Simon Hellmann" w:date="2025-06-08T17:16:00Z" w16du:dateUtc="2025-06-08T15:16:00Z">
                    <w:rPr>
                      <w:rFonts w:eastAsia="Garamond" w:cs="Garamond"/>
                      <w:sz w:val="22"/>
                      <w:highlight w:val="yellow"/>
                      <w:lang w:val="en-US"/>
                    </w:rPr>
                  </w:rPrChange>
                </w:rPr>
                <w:t>disturbing</w:t>
              </w:r>
              <w:proofErr w:type="spellEnd"/>
              <w:r w:rsidRPr="000249E0">
                <w:rPr>
                  <w:sz w:val="22"/>
                  <w:szCs w:val="21"/>
                  <w:rPrChange w:id="343"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44" w:author="Simon Hellmann" w:date="2025-06-08T17:16:00Z" w16du:dateUtc="2025-06-08T15:16:00Z">
                    <w:rPr>
                      <w:rFonts w:eastAsia="Garamond" w:cs="Garamond"/>
                      <w:sz w:val="22"/>
                      <w:highlight w:val="yellow"/>
                      <w:lang w:val="en-US"/>
                    </w:rPr>
                  </w:rPrChange>
                </w:rPr>
                <w:t>feedings</w:t>
              </w:r>
              <w:proofErr w:type="spellEnd"/>
              <w:r w:rsidRPr="000249E0">
                <w:rPr>
                  <w:sz w:val="22"/>
                  <w:szCs w:val="21"/>
                  <w:rPrChange w:id="34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46" w:author="Simon Hellmann" w:date="2025-06-08T17:16:00Z" w16du:dateUtc="2025-06-08T15:16:00Z">
                    <w:rPr>
                      <w:rFonts w:eastAsia="Garamond" w:cs="Garamond"/>
                      <w:sz w:val="22"/>
                      <w:highlight w:val="yellow"/>
                      <w:lang w:val="en-US"/>
                    </w:rPr>
                  </w:rPrChange>
                </w:rPr>
                <w:t>of</w:t>
              </w:r>
              <w:proofErr w:type="spellEnd"/>
              <w:r w:rsidRPr="000249E0">
                <w:rPr>
                  <w:sz w:val="22"/>
                  <w:szCs w:val="21"/>
                  <w:rPrChange w:id="34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48" w:author="Simon Hellmann" w:date="2025-06-08T17:16:00Z" w16du:dateUtc="2025-06-08T15:16:00Z">
                    <w:rPr>
                      <w:rFonts w:eastAsia="Garamond" w:cs="Garamond"/>
                      <w:sz w:val="22"/>
                      <w:highlight w:val="yellow"/>
                      <w:lang w:val="en-US"/>
                    </w:rPr>
                  </w:rPrChange>
                </w:rPr>
                <w:t>increasing</w:t>
              </w:r>
              <w:proofErr w:type="spellEnd"/>
              <w:r w:rsidRPr="000249E0">
                <w:rPr>
                  <w:sz w:val="22"/>
                  <w:szCs w:val="21"/>
                  <w:rPrChange w:id="349"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50" w:author="Simon Hellmann" w:date="2025-06-08T17:16:00Z" w16du:dateUtc="2025-06-08T15:16:00Z">
                    <w:rPr>
                      <w:rFonts w:eastAsia="Garamond" w:cs="Garamond"/>
                      <w:sz w:val="22"/>
                      <w:highlight w:val="yellow"/>
                      <w:lang w:val="en-US"/>
                    </w:rPr>
                  </w:rPrChange>
                </w:rPr>
                <w:t>amplitude</w:t>
              </w:r>
              <w:proofErr w:type="spellEnd"/>
              <w:r w:rsidRPr="000249E0">
                <w:rPr>
                  <w:sz w:val="22"/>
                  <w:szCs w:val="21"/>
                  <w:rPrChange w:id="351" w:author="Simon Hellmann" w:date="2025-06-08T17:16:00Z" w16du:dateUtc="2025-06-08T15:16:00Z">
                    <w:rPr>
                      <w:rFonts w:eastAsia="Garamond" w:cs="Garamond"/>
                      <w:sz w:val="22"/>
                      <w:highlight w:val="yellow"/>
                      <w:lang w:val="en-US"/>
                    </w:rPr>
                  </w:rPrChange>
                </w:rPr>
                <w:t xml:space="preserve"> and </w:t>
              </w:r>
              <w:proofErr w:type="spellStart"/>
              <w:r w:rsidRPr="000249E0">
                <w:rPr>
                  <w:sz w:val="22"/>
                  <w:szCs w:val="21"/>
                  <w:rPrChange w:id="352" w:author="Simon Hellmann" w:date="2025-06-08T17:16:00Z" w16du:dateUtc="2025-06-08T15:16:00Z">
                    <w:rPr>
                      <w:rFonts w:eastAsia="Garamond" w:cs="Garamond"/>
                      <w:sz w:val="22"/>
                      <w:highlight w:val="yellow"/>
                      <w:lang w:val="en-US"/>
                    </w:rPr>
                  </w:rPrChange>
                </w:rPr>
                <w:t>duration</w:t>
              </w:r>
              <w:proofErr w:type="spellEnd"/>
              <w:r w:rsidRPr="000249E0">
                <w:rPr>
                  <w:sz w:val="22"/>
                  <w:szCs w:val="21"/>
                  <w:rPrChange w:id="353" w:author="Simon Hellmann" w:date="2025-06-08T17:16:00Z" w16du:dateUtc="2025-06-08T15:16:00Z">
                    <w:rPr>
                      <w:rFonts w:eastAsia="Garamond" w:cs="Garamond"/>
                      <w:sz w:val="22"/>
                      <w:highlight w:val="yellow"/>
                      <w:lang w:val="en-US"/>
                    </w:rPr>
                  </w:rPrChange>
                </w:rPr>
                <w:t xml:space="preserve"> (2</w:t>
              </w:r>
              <w:r w:rsidRPr="000249E0">
                <w:rPr>
                  <w:sz w:val="22"/>
                  <w:szCs w:val="21"/>
                  <w:rPrChange w:id="354" w:author="Simon Hellmann" w:date="2025-06-08T17:16:00Z" w16du:dateUtc="2025-06-08T15:16:00Z">
                    <w:rPr>
                      <w:rFonts w:eastAsia="Garamond" w:cs="Garamond"/>
                      <w:sz w:val="22"/>
                      <w:highlight w:val="yellow"/>
                      <w:vertAlign w:val="superscript"/>
                      <w:lang w:val="en-US"/>
                    </w:rPr>
                  </w:rPrChange>
                </w:rPr>
                <w:t>nd</w:t>
              </w:r>
              <w:r w:rsidRPr="000249E0">
                <w:rPr>
                  <w:sz w:val="22"/>
                  <w:szCs w:val="21"/>
                  <w:rPrChange w:id="35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56" w:author="Simon Hellmann" w:date="2025-06-08T17:16:00Z" w16du:dateUtc="2025-06-08T15:16:00Z">
                    <w:rPr>
                      <w:rFonts w:eastAsia="Garamond" w:cs="Garamond"/>
                      <w:sz w:val="22"/>
                      <w:highlight w:val="yellow"/>
                      <w:lang w:val="en-US"/>
                    </w:rPr>
                  </w:rPrChange>
                </w:rPr>
                <w:t>subplot</w:t>
              </w:r>
              <w:proofErr w:type="spellEnd"/>
              <w:r w:rsidRPr="000249E0">
                <w:rPr>
                  <w:sz w:val="22"/>
                  <w:szCs w:val="21"/>
                  <w:rPrChange w:id="357" w:author="Simon Hellmann" w:date="2025-06-08T17:16:00Z" w16du:dateUtc="2025-06-08T15:16:00Z">
                    <w:rPr>
                      <w:rFonts w:eastAsia="Garamond" w:cs="Garamond"/>
                      <w:sz w:val="22"/>
                      <w:highlight w:val="yellow"/>
                      <w:lang w:val="en-US"/>
                    </w:rPr>
                  </w:rPrChange>
                </w:rPr>
                <w:t xml:space="preserve">) and </w:t>
              </w:r>
              <w:proofErr w:type="spellStart"/>
              <w:r w:rsidRPr="000249E0">
                <w:rPr>
                  <w:sz w:val="22"/>
                  <w:szCs w:val="21"/>
                  <w:rPrChange w:id="358" w:author="Simon Hellmann" w:date="2025-06-08T17:16:00Z" w16du:dateUtc="2025-06-08T15:16:00Z">
                    <w:rPr>
                      <w:rFonts w:eastAsia="Garamond" w:cs="Garamond"/>
                      <w:sz w:val="22"/>
                      <w:highlight w:val="yellow"/>
                      <w:lang w:val="en-US"/>
                    </w:rPr>
                  </w:rPrChange>
                </w:rPr>
                <w:t>random</w:t>
              </w:r>
              <w:proofErr w:type="spellEnd"/>
              <w:r w:rsidRPr="000249E0">
                <w:rPr>
                  <w:sz w:val="22"/>
                  <w:szCs w:val="21"/>
                  <w:rPrChange w:id="359" w:author="Simon Hellmann" w:date="2025-06-08T17:16:00Z" w16du:dateUtc="2025-06-08T15:16:00Z">
                    <w:rPr>
                      <w:rFonts w:eastAsia="Garamond" w:cs="Garamond"/>
                      <w:sz w:val="22"/>
                      <w:highlight w:val="yellow"/>
                      <w:lang w:val="en-US"/>
                    </w:rPr>
                  </w:rPrChange>
                </w:rPr>
                <w:t xml:space="preserve"> gas </w:t>
              </w:r>
              <w:proofErr w:type="spellStart"/>
              <w:r w:rsidRPr="000249E0">
                <w:rPr>
                  <w:sz w:val="22"/>
                  <w:szCs w:val="21"/>
                  <w:rPrChange w:id="360" w:author="Simon Hellmann" w:date="2025-06-08T17:16:00Z" w16du:dateUtc="2025-06-08T15:16:00Z">
                    <w:rPr>
                      <w:rFonts w:eastAsia="Garamond" w:cs="Garamond"/>
                      <w:sz w:val="22"/>
                      <w:highlight w:val="yellow"/>
                      <w:lang w:val="en-US"/>
                    </w:rPr>
                  </w:rPrChange>
                </w:rPr>
                <w:t>storage</w:t>
              </w:r>
              <w:proofErr w:type="spellEnd"/>
              <w:r w:rsidRPr="000249E0">
                <w:rPr>
                  <w:sz w:val="22"/>
                  <w:szCs w:val="21"/>
                  <w:rPrChange w:id="361"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62" w:author="Simon Hellmann" w:date="2025-06-08T17:16:00Z" w16du:dateUtc="2025-06-08T15:16:00Z">
                    <w:rPr>
                      <w:rFonts w:eastAsia="Garamond" w:cs="Garamond"/>
                      <w:sz w:val="22"/>
                      <w:highlight w:val="yellow"/>
                      <w:lang w:val="en-US"/>
                    </w:rPr>
                  </w:rPrChange>
                </w:rPr>
                <w:t>measurement</w:t>
              </w:r>
              <w:proofErr w:type="spellEnd"/>
              <w:r w:rsidRPr="000249E0">
                <w:rPr>
                  <w:sz w:val="22"/>
                  <w:szCs w:val="21"/>
                  <w:rPrChange w:id="363"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64" w:author="Simon Hellmann" w:date="2025-06-08T17:16:00Z" w16du:dateUtc="2025-06-08T15:16:00Z">
                    <w:rPr>
                      <w:rFonts w:eastAsia="Garamond" w:cs="Garamond"/>
                      <w:sz w:val="22"/>
                      <w:highlight w:val="yellow"/>
                      <w:lang w:val="en-US"/>
                    </w:rPr>
                  </w:rPrChange>
                </w:rPr>
                <w:t>noise</w:t>
              </w:r>
              <w:proofErr w:type="spellEnd"/>
              <w:r w:rsidRPr="000249E0">
                <w:rPr>
                  <w:sz w:val="22"/>
                  <w:szCs w:val="21"/>
                  <w:rPrChange w:id="36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66" w:author="Simon Hellmann" w:date="2025-06-08T17:16:00Z" w16du:dateUtc="2025-06-08T15:16:00Z">
                    <w:rPr>
                      <w:rFonts w:eastAsia="Garamond" w:cs="Garamond"/>
                      <w:sz w:val="22"/>
                      <w:highlight w:val="yellow"/>
                      <w:lang w:val="en-US"/>
                    </w:rPr>
                  </w:rPrChange>
                </w:rPr>
                <w:t>hard</w:t>
              </w:r>
              <w:proofErr w:type="spellEnd"/>
              <w:r w:rsidRPr="000249E0">
                <w:rPr>
                  <w:sz w:val="22"/>
                  <w:szCs w:val="21"/>
                  <w:rPrChange w:id="36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68" w:author="Simon Hellmann" w:date="2025-06-08T17:16:00Z" w16du:dateUtc="2025-06-08T15:16:00Z">
                    <w:rPr>
                      <w:rFonts w:eastAsia="Garamond" w:cs="Garamond"/>
                      <w:sz w:val="22"/>
                      <w:highlight w:val="yellow"/>
                      <w:lang w:val="en-US"/>
                    </w:rPr>
                  </w:rPrChange>
                </w:rPr>
                <w:t>constraints</w:t>
              </w:r>
              <w:proofErr w:type="spellEnd"/>
              <w:r w:rsidRPr="000249E0">
                <w:rPr>
                  <w:sz w:val="22"/>
                  <w:szCs w:val="21"/>
                  <w:rPrChange w:id="369"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70" w:author="Simon Hellmann" w:date="2025-06-08T17:16:00Z" w16du:dateUtc="2025-06-08T15:16:00Z">
                    <w:rPr>
                      <w:rFonts w:eastAsia="Garamond" w:cs="Garamond"/>
                      <w:sz w:val="22"/>
                      <w:highlight w:val="yellow"/>
                      <w:lang w:val="en-US"/>
                    </w:rPr>
                  </w:rPrChange>
                </w:rPr>
                <w:t>of</w:t>
              </w:r>
              <w:proofErr w:type="spellEnd"/>
              <w:r w:rsidRPr="000249E0">
                <w:rPr>
                  <w:sz w:val="22"/>
                  <w:szCs w:val="21"/>
                  <w:rPrChange w:id="371"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72" w:author="Simon Hellmann" w:date="2025-06-08T17:16:00Z" w16du:dateUtc="2025-06-08T15:16:00Z">
                    <w:rPr>
                      <w:rFonts w:eastAsia="Garamond" w:cs="Garamond"/>
                      <w:sz w:val="22"/>
                      <w:highlight w:val="yellow"/>
                      <w:lang w:val="en-US"/>
                    </w:rPr>
                  </w:rPrChange>
                </w:rPr>
                <w:t>the</w:t>
              </w:r>
              <w:proofErr w:type="spellEnd"/>
              <w:r w:rsidRPr="000249E0">
                <w:rPr>
                  <w:sz w:val="22"/>
                  <w:szCs w:val="21"/>
                  <w:rPrChange w:id="373" w:author="Simon Hellmann" w:date="2025-06-08T17:16:00Z" w16du:dateUtc="2025-06-08T15:16:00Z">
                    <w:rPr>
                      <w:rFonts w:eastAsia="Garamond" w:cs="Garamond"/>
                      <w:sz w:val="22"/>
                      <w:highlight w:val="yellow"/>
                      <w:lang w:val="en-US"/>
                    </w:rPr>
                  </w:rPrChange>
                </w:rPr>
                <w:t xml:space="preserve"> gas </w:t>
              </w:r>
              <w:proofErr w:type="spellStart"/>
              <w:r w:rsidRPr="000249E0">
                <w:rPr>
                  <w:sz w:val="22"/>
                  <w:szCs w:val="21"/>
                  <w:rPrChange w:id="374" w:author="Simon Hellmann" w:date="2025-06-08T17:16:00Z" w16du:dateUtc="2025-06-08T15:16:00Z">
                    <w:rPr>
                      <w:rFonts w:eastAsia="Garamond" w:cs="Garamond"/>
                      <w:sz w:val="22"/>
                      <w:highlight w:val="yellow"/>
                      <w:lang w:val="en-US"/>
                    </w:rPr>
                  </w:rPrChange>
                </w:rPr>
                <w:t>storage</w:t>
              </w:r>
              <w:proofErr w:type="spellEnd"/>
              <w:r w:rsidRPr="000249E0">
                <w:rPr>
                  <w:sz w:val="22"/>
                  <w:szCs w:val="21"/>
                  <w:rPrChange w:id="37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76" w:author="Simon Hellmann" w:date="2025-06-08T17:16:00Z" w16du:dateUtc="2025-06-08T15:16:00Z">
                    <w:rPr>
                      <w:rFonts w:eastAsia="Garamond" w:cs="Garamond"/>
                      <w:sz w:val="22"/>
                      <w:highlight w:val="yellow"/>
                      <w:lang w:val="en-US"/>
                    </w:rPr>
                  </w:rPrChange>
                </w:rPr>
                <w:t>are</w:t>
              </w:r>
              <w:proofErr w:type="spellEnd"/>
              <w:r w:rsidRPr="000249E0">
                <w:rPr>
                  <w:sz w:val="22"/>
                  <w:szCs w:val="21"/>
                  <w:rPrChange w:id="37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78" w:author="Simon Hellmann" w:date="2025-06-08T17:16:00Z" w16du:dateUtc="2025-06-08T15:16:00Z">
                    <w:rPr>
                      <w:rFonts w:eastAsia="Garamond" w:cs="Garamond"/>
                      <w:sz w:val="22"/>
                      <w:highlight w:val="yellow"/>
                      <w:lang w:val="en-US"/>
                    </w:rPr>
                  </w:rPrChange>
                </w:rPr>
                <w:t>never</w:t>
              </w:r>
              <w:proofErr w:type="spellEnd"/>
              <w:r w:rsidRPr="000249E0">
                <w:rPr>
                  <w:sz w:val="22"/>
                  <w:szCs w:val="21"/>
                  <w:rPrChange w:id="379"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80" w:author="Simon Hellmann" w:date="2025-06-08T17:16:00Z" w16du:dateUtc="2025-06-08T15:16:00Z">
                    <w:rPr>
                      <w:rFonts w:eastAsia="Garamond" w:cs="Garamond"/>
                      <w:sz w:val="22"/>
                      <w:highlight w:val="yellow"/>
                      <w:lang w:val="en-US"/>
                    </w:rPr>
                  </w:rPrChange>
                </w:rPr>
                <w:t>exceeded</w:t>
              </w:r>
              <w:proofErr w:type="spellEnd"/>
              <w:r w:rsidRPr="000249E0">
                <w:rPr>
                  <w:sz w:val="22"/>
                  <w:szCs w:val="21"/>
                  <w:rPrChange w:id="381" w:author="Simon Hellmann" w:date="2025-06-08T17:16:00Z" w16du:dateUtc="2025-06-08T15:16:00Z">
                    <w:rPr>
                      <w:rFonts w:eastAsia="Garamond" w:cs="Garamond"/>
                      <w:sz w:val="22"/>
                      <w:highlight w:val="yellow"/>
                      <w:lang w:val="en-US"/>
                    </w:rPr>
                  </w:rPrChange>
                </w:rPr>
                <w:t xml:space="preserve">. </w:t>
              </w:r>
              <w:commentRangeEnd w:id="308"/>
              <w:r w:rsidRPr="000249E0">
                <w:rPr>
                  <w:sz w:val="22"/>
                  <w:szCs w:val="21"/>
                  <w:rPrChange w:id="382" w:author="Simon Hellmann" w:date="2025-06-08T17:16:00Z" w16du:dateUtc="2025-06-08T15:16:00Z">
                    <w:rPr>
                      <w:rStyle w:val="Kommentarzeichen"/>
                      <w:highlight w:val="yellow"/>
                    </w:rPr>
                  </w:rPrChange>
                </w:rPr>
                <w:commentReference w:id="308"/>
              </w:r>
              <w:r w:rsidRPr="000249E0">
                <w:rPr>
                  <w:sz w:val="22"/>
                  <w:szCs w:val="21"/>
                  <w:rPrChange w:id="383" w:author="Simon Hellmann" w:date="2025-06-08T17:16:00Z" w16du:dateUtc="2025-06-08T15:16:00Z">
                    <w:rPr>
                      <w:rFonts w:eastAsia="Garamond" w:cs="Garamond"/>
                      <w:sz w:val="22"/>
                      <w:highlight w:val="yellow"/>
                      <w:lang w:val="en-US"/>
                    </w:rPr>
                  </w:rPrChange>
                </w:rPr>
                <w:t xml:space="preserve">Note </w:t>
              </w:r>
              <w:proofErr w:type="spellStart"/>
              <w:r w:rsidRPr="000249E0">
                <w:rPr>
                  <w:sz w:val="22"/>
                  <w:szCs w:val="21"/>
                  <w:rPrChange w:id="384" w:author="Simon Hellmann" w:date="2025-06-08T17:16:00Z" w16du:dateUtc="2025-06-08T15:16:00Z">
                    <w:rPr>
                      <w:rFonts w:eastAsia="Garamond" w:cs="Garamond"/>
                      <w:sz w:val="22"/>
                      <w:highlight w:val="yellow"/>
                      <w:lang w:val="en-US"/>
                    </w:rPr>
                  </w:rPrChange>
                </w:rPr>
                <w:t>that</w:t>
              </w:r>
              <w:proofErr w:type="spellEnd"/>
              <w:r w:rsidRPr="000249E0">
                <w:rPr>
                  <w:sz w:val="22"/>
                  <w:szCs w:val="21"/>
                  <w:rPrChange w:id="385"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86" w:author="Simon Hellmann" w:date="2025-06-08T17:16:00Z" w16du:dateUtc="2025-06-08T15:16:00Z">
                    <w:rPr>
                      <w:rFonts w:eastAsia="Garamond" w:cs="Garamond"/>
                      <w:sz w:val="22"/>
                      <w:highlight w:val="yellow"/>
                      <w:lang w:val="en-US"/>
                    </w:rPr>
                  </w:rPrChange>
                </w:rPr>
                <w:t>the</w:t>
              </w:r>
              <w:proofErr w:type="spellEnd"/>
              <w:r w:rsidRPr="000249E0">
                <w:rPr>
                  <w:sz w:val="22"/>
                  <w:szCs w:val="21"/>
                  <w:rPrChange w:id="387"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388" w:author="Simon Hellmann" w:date="2025-06-08T17:16:00Z" w16du:dateUtc="2025-06-08T15:16:00Z">
                    <w:rPr>
                      <w:rFonts w:eastAsia="Garamond" w:cs="Garamond"/>
                      <w:sz w:val="22"/>
                      <w:highlight w:val="yellow"/>
                      <w:lang w:val="en-US"/>
                    </w:rPr>
                  </w:rPrChange>
                </w:rPr>
                <w:t>s</w:t>
              </w:r>
              <w:r w:rsidRPr="000249E0">
                <w:rPr>
                  <w:sz w:val="22"/>
                  <w:szCs w:val="21"/>
                  <w:rPrChange w:id="389" w:author="Simon Hellmann" w:date="2025-06-08T17:16:00Z" w16du:dateUtc="2025-06-08T15:16:00Z">
                    <w:rPr>
                      <w:rFonts w:eastAsia="Garamond" w:cs="Garamond"/>
                      <w:color w:val="000000" w:themeColor="text1"/>
                      <w:sz w:val="22"/>
                      <w:szCs w:val="24"/>
                      <w:highlight w:val="yellow"/>
                      <w:lang w:val="en-US"/>
                    </w:rPr>
                  </w:rPrChange>
                </w:rPr>
                <w:t>cale</w:t>
              </w:r>
              <w:proofErr w:type="spellEnd"/>
              <w:r w:rsidRPr="000249E0">
                <w:rPr>
                  <w:sz w:val="22"/>
                  <w:szCs w:val="21"/>
                  <w:rPrChange w:id="390"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391" w:author="Simon Hellmann" w:date="2025-06-08T17:16:00Z" w16du:dateUtc="2025-06-08T15:16:00Z">
                    <w:rPr>
                      <w:rFonts w:eastAsia="Garamond" w:cs="Garamond"/>
                      <w:color w:val="000000" w:themeColor="text1"/>
                      <w:sz w:val="22"/>
                      <w:szCs w:val="24"/>
                      <w:highlight w:val="yellow"/>
                      <w:lang w:val="en-US"/>
                    </w:rPr>
                  </w:rPrChange>
                </w:rPr>
                <w:t>of</w:t>
              </w:r>
              <w:proofErr w:type="spellEnd"/>
              <w:r w:rsidRPr="000249E0">
                <w:rPr>
                  <w:sz w:val="22"/>
                  <w:szCs w:val="21"/>
                  <w:rPrChange w:id="392"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393" w:author="Simon Hellmann" w:date="2025-06-08T17:16:00Z" w16du:dateUtc="2025-06-08T15:16:00Z">
                    <w:rPr>
                      <w:rFonts w:eastAsia="Garamond" w:cs="Garamond"/>
                      <w:color w:val="000000" w:themeColor="text1"/>
                      <w:sz w:val="22"/>
                      <w:szCs w:val="24"/>
                      <w:highlight w:val="yellow"/>
                      <w:lang w:val="en-US"/>
                    </w:rPr>
                  </w:rPrChange>
                </w:rPr>
                <w:t>fed</w:t>
              </w:r>
              <w:proofErr w:type="spellEnd"/>
              <w:r w:rsidRPr="000249E0">
                <w:rPr>
                  <w:sz w:val="22"/>
                  <w:szCs w:val="21"/>
                  <w:rPrChange w:id="394"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395" w:author="Simon Hellmann" w:date="2025-06-08T17:16:00Z" w16du:dateUtc="2025-06-08T15:16:00Z">
                    <w:rPr>
                      <w:rFonts w:eastAsia="Garamond" w:cs="Garamond"/>
                      <w:color w:val="000000" w:themeColor="text1"/>
                      <w:sz w:val="22"/>
                      <w:szCs w:val="24"/>
                      <w:highlight w:val="yellow"/>
                      <w:lang w:val="en-US"/>
                    </w:rPr>
                  </w:rPrChange>
                </w:rPr>
                <w:t>substrates</w:t>
              </w:r>
              <w:proofErr w:type="spellEnd"/>
              <w:r w:rsidRPr="000249E0">
                <w:rPr>
                  <w:sz w:val="22"/>
                  <w:szCs w:val="21"/>
                  <w:rPrChange w:id="396" w:author="Simon Hellmann" w:date="2025-06-08T17:16:00Z" w16du:dateUtc="2025-06-08T15:16:00Z">
                    <w:rPr>
                      <w:rFonts w:eastAsia="Garamond" w:cs="Garamond"/>
                      <w:color w:val="000000" w:themeColor="text1"/>
                      <w:sz w:val="22"/>
                      <w:szCs w:val="24"/>
                      <w:highlight w:val="yellow"/>
                      <w:lang w:val="en-US"/>
                    </w:rPr>
                  </w:rPrChange>
                </w:rPr>
                <w:t xml:space="preserve"> (1</w:t>
              </w:r>
              <w:r w:rsidRPr="000249E0">
                <w:rPr>
                  <w:sz w:val="22"/>
                  <w:szCs w:val="21"/>
                  <w:rPrChange w:id="397" w:author="Simon Hellmann" w:date="2025-06-08T17:16:00Z" w16du:dateUtc="2025-06-08T15:16:00Z">
                    <w:rPr>
                      <w:rFonts w:eastAsia="Garamond" w:cs="Garamond"/>
                      <w:color w:val="000000" w:themeColor="text1"/>
                      <w:sz w:val="22"/>
                      <w:szCs w:val="24"/>
                      <w:highlight w:val="yellow"/>
                      <w:vertAlign w:val="superscript"/>
                      <w:lang w:val="en-US"/>
                    </w:rPr>
                  </w:rPrChange>
                </w:rPr>
                <w:t>st</w:t>
              </w:r>
              <w:r w:rsidRPr="000249E0">
                <w:rPr>
                  <w:sz w:val="22"/>
                  <w:szCs w:val="21"/>
                  <w:rPrChange w:id="398"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399" w:author="Simon Hellmann" w:date="2025-06-08T17:16:00Z" w16du:dateUtc="2025-06-08T15:16:00Z">
                    <w:rPr>
                      <w:rFonts w:eastAsia="Garamond" w:cs="Garamond"/>
                      <w:color w:val="000000" w:themeColor="text1"/>
                      <w:sz w:val="22"/>
                      <w:szCs w:val="24"/>
                      <w:highlight w:val="yellow"/>
                      <w:lang w:val="en-US"/>
                    </w:rPr>
                  </w:rPrChange>
                </w:rPr>
                <w:t>subplot</w:t>
              </w:r>
              <w:proofErr w:type="spellEnd"/>
              <w:r w:rsidRPr="000249E0">
                <w:rPr>
                  <w:sz w:val="22"/>
                  <w:szCs w:val="21"/>
                  <w:rPrChange w:id="400"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01" w:author="Simon Hellmann" w:date="2025-06-08T17:16:00Z" w16du:dateUtc="2025-06-08T15:16:00Z">
                    <w:rPr>
                      <w:rFonts w:eastAsia="Garamond" w:cs="Garamond"/>
                      <w:color w:val="000000" w:themeColor="text1"/>
                      <w:sz w:val="22"/>
                      <w:szCs w:val="24"/>
                      <w:highlight w:val="yellow"/>
                      <w:lang w:val="en-US"/>
                    </w:rPr>
                  </w:rPrChange>
                </w:rPr>
                <w:t>differs</w:t>
              </w:r>
              <w:proofErr w:type="spellEnd"/>
              <w:r w:rsidRPr="000249E0">
                <w:rPr>
                  <w:sz w:val="22"/>
                  <w:szCs w:val="21"/>
                  <w:rPrChange w:id="402"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03" w:author="Simon Hellmann" w:date="2025-06-08T17:16:00Z" w16du:dateUtc="2025-06-08T15:16:00Z">
                    <w:rPr>
                      <w:rFonts w:eastAsia="Garamond" w:cs="Garamond"/>
                      <w:color w:val="000000" w:themeColor="text1"/>
                      <w:sz w:val="22"/>
                      <w:szCs w:val="24"/>
                      <w:highlight w:val="yellow"/>
                      <w:lang w:val="en-US"/>
                    </w:rPr>
                  </w:rPrChange>
                </w:rPr>
                <w:t>for</w:t>
              </w:r>
              <w:proofErr w:type="spellEnd"/>
              <w:r w:rsidRPr="000249E0">
                <w:rPr>
                  <w:sz w:val="22"/>
                  <w:szCs w:val="21"/>
                  <w:rPrChange w:id="404"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05" w:author="Simon Hellmann" w:date="2025-06-08T17:16:00Z" w16du:dateUtc="2025-06-08T15:16:00Z">
                    <w:rPr>
                      <w:rFonts w:eastAsia="Garamond" w:cs="Garamond"/>
                      <w:color w:val="000000" w:themeColor="text1"/>
                      <w:sz w:val="22"/>
                      <w:szCs w:val="24"/>
                      <w:highlight w:val="yellow"/>
                      <w:lang w:val="en-US"/>
                    </w:rPr>
                  </w:rPrChange>
                </w:rPr>
                <w:t>silages</w:t>
              </w:r>
              <w:proofErr w:type="spellEnd"/>
              <w:r w:rsidRPr="000249E0">
                <w:rPr>
                  <w:sz w:val="22"/>
                  <w:szCs w:val="21"/>
                  <w:rPrChange w:id="406"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07" w:author="Simon Hellmann" w:date="2025-06-08T17:16:00Z" w16du:dateUtc="2025-06-08T15:16:00Z">
                    <w:rPr>
                      <w:rFonts w:eastAsia="Garamond" w:cs="Garamond"/>
                      <w:color w:val="000000" w:themeColor="text1"/>
                      <w:sz w:val="22"/>
                      <w:szCs w:val="24"/>
                      <w:highlight w:val="yellow"/>
                      <w:lang w:val="en-US"/>
                    </w:rPr>
                  </w:rPrChange>
                </w:rPr>
                <w:t>left</w:t>
              </w:r>
              <w:proofErr w:type="spellEnd"/>
              <w:r w:rsidRPr="000249E0">
                <w:rPr>
                  <w:sz w:val="22"/>
                  <w:szCs w:val="21"/>
                  <w:rPrChange w:id="408" w:author="Simon Hellmann" w:date="2025-06-08T17:16:00Z" w16du:dateUtc="2025-06-08T15:16:00Z">
                    <w:rPr>
                      <w:rFonts w:eastAsia="Garamond" w:cs="Garamond"/>
                      <w:color w:val="000000" w:themeColor="text1"/>
                      <w:sz w:val="22"/>
                      <w:szCs w:val="24"/>
                      <w:highlight w:val="yellow"/>
                      <w:lang w:val="en-US"/>
                    </w:rPr>
                  </w:rPrChange>
                </w:rPr>
                <w:t xml:space="preserve">) and </w:t>
              </w:r>
              <w:proofErr w:type="spellStart"/>
              <w:r w:rsidRPr="000249E0">
                <w:rPr>
                  <w:sz w:val="22"/>
                  <w:szCs w:val="21"/>
                  <w:rPrChange w:id="409" w:author="Simon Hellmann" w:date="2025-06-08T17:16:00Z" w16du:dateUtc="2025-06-08T15:16:00Z">
                    <w:rPr>
                      <w:rFonts w:eastAsia="Garamond" w:cs="Garamond"/>
                      <w:color w:val="000000" w:themeColor="text1"/>
                      <w:sz w:val="22"/>
                      <w:szCs w:val="24"/>
                      <w:highlight w:val="yellow"/>
                      <w:lang w:val="en-US"/>
                    </w:rPr>
                  </w:rPrChange>
                </w:rPr>
                <w:t>manure</w:t>
              </w:r>
              <w:proofErr w:type="spellEnd"/>
              <w:r w:rsidRPr="000249E0">
                <w:rPr>
                  <w:sz w:val="22"/>
                  <w:szCs w:val="21"/>
                  <w:rPrChange w:id="410"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11" w:author="Simon Hellmann" w:date="2025-06-08T17:16:00Z" w16du:dateUtc="2025-06-08T15:16:00Z">
                    <w:rPr>
                      <w:rFonts w:eastAsia="Garamond" w:cs="Garamond"/>
                      <w:color w:val="000000" w:themeColor="text1"/>
                      <w:sz w:val="22"/>
                      <w:szCs w:val="24"/>
                      <w:highlight w:val="yellow"/>
                      <w:lang w:val="en-US"/>
                    </w:rPr>
                  </w:rPrChange>
                </w:rPr>
                <w:t>right</w:t>
              </w:r>
              <w:proofErr w:type="spellEnd"/>
              <w:r w:rsidRPr="000249E0">
                <w:rPr>
                  <w:sz w:val="22"/>
                  <w:szCs w:val="21"/>
                  <w:rPrChange w:id="412" w:author="Simon Hellmann" w:date="2025-06-08T17:16:00Z" w16du:dateUtc="2025-06-08T15:16:00Z">
                    <w:rPr>
                      <w:rFonts w:eastAsia="Garamond" w:cs="Garamond"/>
                      <w:color w:val="000000" w:themeColor="text1"/>
                      <w:sz w:val="22"/>
                      <w:szCs w:val="24"/>
                      <w:highlight w:val="yellow"/>
                      <w:lang w:val="en-US"/>
                    </w:rPr>
                  </w:rPrChange>
                </w:rPr>
                <w:t xml:space="preserve">). CHP </w:t>
              </w:r>
              <w:proofErr w:type="spellStart"/>
              <w:r w:rsidRPr="000249E0">
                <w:rPr>
                  <w:sz w:val="22"/>
                  <w:szCs w:val="21"/>
                  <w:rPrChange w:id="413" w:author="Simon Hellmann" w:date="2025-06-08T17:16:00Z" w16du:dateUtc="2025-06-08T15:16:00Z">
                    <w:rPr>
                      <w:rFonts w:eastAsia="Garamond" w:cs="Garamond"/>
                      <w:color w:val="000000" w:themeColor="text1"/>
                      <w:sz w:val="22"/>
                      <w:szCs w:val="24"/>
                      <w:highlight w:val="yellow"/>
                      <w:lang w:val="en-US"/>
                    </w:rPr>
                  </w:rPrChange>
                </w:rPr>
                <w:t>operating</w:t>
              </w:r>
              <w:proofErr w:type="spellEnd"/>
              <w:r w:rsidRPr="000249E0">
                <w:rPr>
                  <w:sz w:val="22"/>
                  <w:szCs w:val="21"/>
                  <w:rPrChange w:id="414"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15" w:author="Simon Hellmann" w:date="2025-06-08T17:16:00Z" w16du:dateUtc="2025-06-08T15:16:00Z">
                    <w:rPr>
                      <w:rFonts w:eastAsia="Garamond" w:cs="Garamond"/>
                      <w:color w:val="000000" w:themeColor="text1"/>
                      <w:sz w:val="22"/>
                      <w:szCs w:val="24"/>
                      <w:highlight w:val="yellow"/>
                      <w:lang w:val="en-US"/>
                    </w:rPr>
                  </w:rPrChange>
                </w:rPr>
                <w:t>times</w:t>
              </w:r>
              <w:proofErr w:type="spellEnd"/>
              <w:r w:rsidRPr="000249E0">
                <w:rPr>
                  <w:sz w:val="22"/>
                  <w:szCs w:val="21"/>
                  <w:rPrChange w:id="416"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17" w:author="Simon Hellmann" w:date="2025-06-08T17:16:00Z" w16du:dateUtc="2025-06-08T15:16:00Z">
                    <w:rPr>
                      <w:rFonts w:eastAsia="Garamond" w:cs="Garamond"/>
                      <w:color w:val="000000" w:themeColor="text1"/>
                      <w:sz w:val="22"/>
                      <w:szCs w:val="24"/>
                      <w:highlight w:val="yellow"/>
                      <w:lang w:val="en-US"/>
                    </w:rPr>
                  </w:rPrChange>
                </w:rPr>
                <w:t>are</w:t>
              </w:r>
              <w:proofErr w:type="spellEnd"/>
              <w:r w:rsidRPr="000249E0">
                <w:rPr>
                  <w:sz w:val="22"/>
                  <w:szCs w:val="21"/>
                  <w:rPrChange w:id="418"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19" w:author="Simon Hellmann" w:date="2025-06-08T17:16:00Z" w16du:dateUtc="2025-06-08T15:16:00Z">
                    <w:rPr>
                      <w:rFonts w:eastAsia="Garamond" w:cs="Garamond"/>
                      <w:color w:val="000000" w:themeColor="text1"/>
                      <w:sz w:val="22"/>
                      <w:szCs w:val="24"/>
                      <w:highlight w:val="yellow"/>
                      <w:lang w:val="en-US"/>
                    </w:rPr>
                  </w:rPrChange>
                </w:rPr>
                <w:t>shaded</w:t>
              </w:r>
              <w:proofErr w:type="spellEnd"/>
              <w:r w:rsidRPr="000249E0">
                <w:rPr>
                  <w:sz w:val="22"/>
                  <w:szCs w:val="21"/>
                  <w:rPrChange w:id="420" w:author="Simon Hellmann" w:date="2025-06-08T17:16:00Z" w16du:dateUtc="2025-06-08T15:16:00Z">
                    <w:rPr>
                      <w:rFonts w:eastAsia="Garamond" w:cs="Garamond"/>
                      <w:color w:val="000000" w:themeColor="text1"/>
                      <w:sz w:val="22"/>
                      <w:szCs w:val="24"/>
                      <w:highlight w:val="yellow"/>
                      <w:lang w:val="en-US"/>
                    </w:rPr>
                  </w:rPrChange>
                </w:rPr>
                <w:t xml:space="preserve"> out in </w:t>
              </w:r>
              <w:proofErr w:type="spellStart"/>
              <w:r w:rsidRPr="000249E0">
                <w:rPr>
                  <w:sz w:val="22"/>
                  <w:szCs w:val="21"/>
                  <w:rPrChange w:id="421" w:author="Simon Hellmann" w:date="2025-06-08T17:16:00Z" w16du:dateUtc="2025-06-08T15:16:00Z">
                    <w:rPr>
                      <w:rFonts w:eastAsia="Garamond" w:cs="Garamond"/>
                      <w:color w:val="000000" w:themeColor="text1"/>
                      <w:sz w:val="22"/>
                      <w:szCs w:val="24"/>
                      <w:highlight w:val="yellow"/>
                      <w:lang w:val="en-US"/>
                    </w:rPr>
                  </w:rPrChange>
                </w:rPr>
                <w:t>grey</w:t>
              </w:r>
              <w:proofErr w:type="spellEnd"/>
              <w:r w:rsidRPr="000249E0">
                <w:rPr>
                  <w:sz w:val="22"/>
                  <w:szCs w:val="21"/>
                  <w:rPrChange w:id="422" w:author="Simon Hellmann" w:date="2025-06-08T17:16:00Z" w16du:dateUtc="2025-06-08T15:16:00Z">
                    <w:rPr>
                      <w:rFonts w:eastAsia="Garamond" w:cs="Garamond"/>
                      <w:color w:val="000000" w:themeColor="text1"/>
                      <w:sz w:val="22"/>
                      <w:szCs w:val="24"/>
                      <w:highlight w:val="yellow"/>
                      <w:lang w:val="en-US"/>
                    </w:rPr>
                  </w:rPrChange>
                </w:rPr>
                <w:t xml:space="preserve"> (3</w:t>
              </w:r>
              <w:r w:rsidRPr="000249E0">
                <w:rPr>
                  <w:sz w:val="22"/>
                  <w:szCs w:val="21"/>
                  <w:rPrChange w:id="423" w:author="Simon Hellmann" w:date="2025-06-08T17:16:00Z" w16du:dateUtc="2025-06-08T15:16:00Z">
                    <w:rPr>
                      <w:rFonts w:eastAsia="Garamond" w:cs="Garamond"/>
                      <w:color w:val="000000" w:themeColor="text1"/>
                      <w:sz w:val="22"/>
                      <w:szCs w:val="24"/>
                      <w:highlight w:val="yellow"/>
                      <w:vertAlign w:val="superscript"/>
                      <w:lang w:val="en-US"/>
                    </w:rPr>
                  </w:rPrChange>
                </w:rPr>
                <w:t>rd</w:t>
              </w:r>
              <w:r w:rsidRPr="000249E0">
                <w:rPr>
                  <w:sz w:val="22"/>
                  <w:szCs w:val="21"/>
                  <w:rPrChange w:id="424" w:author="Simon Hellmann" w:date="2025-06-08T17:16:00Z" w16du:dateUtc="2025-06-08T15:16:00Z">
                    <w:rPr>
                      <w:rFonts w:eastAsia="Garamond" w:cs="Garamond"/>
                      <w:color w:val="000000" w:themeColor="text1"/>
                      <w:sz w:val="22"/>
                      <w:szCs w:val="24"/>
                      <w:highlight w:val="yellow"/>
                      <w:lang w:val="en-US"/>
                    </w:rPr>
                  </w:rPrChange>
                </w:rPr>
                <w:t xml:space="preserve"> </w:t>
              </w:r>
              <w:proofErr w:type="spellStart"/>
              <w:r w:rsidRPr="000249E0">
                <w:rPr>
                  <w:sz w:val="22"/>
                  <w:szCs w:val="21"/>
                  <w:rPrChange w:id="425" w:author="Simon Hellmann" w:date="2025-06-08T17:16:00Z" w16du:dateUtc="2025-06-08T15:16:00Z">
                    <w:rPr>
                      <w:rFonts w:eastAsia="Garamond" w:cs="Garamond"/>
                      <w:color w:val="000000" w:themeColor="text1"/>
                      <w:sz w:val="22"/>
                      <w:szCs w:val="24"/>
                      <w:highlight w:val="yellow"/>
                      <w:lang w:val="en-US"/>
                    </w:rPr>
                  </w:rPrChange>
                </w:rPr>
                <w:t>subplot</w:t>
              </w:r>
              <w:proofErr w:type="spellEnd"/>
              <w:r w:rsidRPr="000249E0">
                <w:rPr>
                  <w:sz w:val="22"/>
                  <w:szCs w:val="21"/>
                  <w:rPrChange w:id="426" w:author="Simon Hellmann" w:date="2025-06-08T17:16:00Z" w16du:dateUtc="2025-06-08T15:16:00Z">
                    <w:rPr>
                      <w:rFonts w:eastAsia="Garamond" w:cs="Garamond"/>
                      <w:color w:val="000000" w:themeColor="text1"/>
                      <w:sz w:val="22"/>
                      <w:szCs w:val="24"/>
                      <w:highlight w:val="yellow"/>
                      <w:lang w:val="en-US"/>
                    </w:rPr>
                  </w:rPrChange>
                </w:rPr>
                <w:t xml:space="preserve">). </w:t>
              </w:r>
              <w:r w:rsidRPr="000249E0">
                <w:rPr>
                  <w:sz w:val="22"/>
                  <w:szCs w:val="21"/>
                  <w:rPrChange w:id="427" w:author="Simon Hellmann" w:date="2025-06-08T17:16:00Z" w16du:dateUtc="2025-06-08T15:16:00Z">
                    <w:rPr>
                      <w:rFonts w:eastAsia="Garamond" w:cs="Garamond"/>
                      <w:sz w:val="22"/>
                      <w:highlight w:val="yellow"/>
                      <w:lang w:val="en-US"/>
                    </w:rPr>
                  </w:rPrChange>
                </w:rPr>
                <w:t xml:space="preserve">The </w:t>
              </w:r>
              <w:proofErr w:type="spellStart"/>
              <w:r w:rsidRPr="000249E0">
                <w:rPr>
                  <w:sz w:val="22"/>
                  <w:szCs w:val="21"/>
                  <w:rPrChange w:id="428" w:author="Simon Hellmann" w:date="2025-06-08T17:16:00Z" w16du:dateUtc="2025-06-08T15:16:00Z">
                    <w:rPr>
                      <w:rFonts w:eastAsia="Garamond" w:cs="Garamond"/>
                      <w:sz w:val="22"/>
                      <w:highlight w:val="yellow"/>
                      <w:lang w:val="en-US"/>
                    </w:rPr>
                  </w:rPrChange>
                </w:rPr>
                <w:t>prediction</w:t>
              </w:r>
              <w:proofErr w:type="spellEnd"/>
              <w:r w:rsidRPr="000249E0">
                <w:rPr>
                  <w:sz w:val="22"/>
                  <w:szCs w:val="21"/>
                  <w:rPrChange w:id="429" w:author="Simon Hellmann" w:date="2025-06-08T17:16:00Z" w16du:dateUtc="2025-06-08T15:16:00Z">
                    <w:rPr>
                      <w:rFonts w:eastAsia="Garamond" w:cs="Garamond"/>
                      <w:sz w:val="22"/>
                      <w:highlight w:val="yellow"/>
                      <w:lang w:val="en-US"/>
                    </w:rPr>
                  </w:rPrChange>
                </w:rPr>
                <w:t xml:space="preserve"> </w:t>
              </w:r>
              <w:proofErr w:type="spellStart"/>
              <w:r w:rsidRPr="000249E0">
                <w:rPr>
                  <w:sz w:val="22"/>
                  <w:szCs w:val="21"/>
                  <w:rPrChange w:id="430" w:author="Simon Hellmann" w:date="2025-06-08T17:16:00Z" w16du:dateUtc="2025-06-08T15:16:00Z">
                    <w:rPr>
                      <w:rFonts w:eastAsia="Garamond" w:cs="Garamond"/>
                      <w:sz w:val="22"/>
                      <w:highlight w:val="yellow"/>
                      <w:lang w:val="en-US"/>
                    </w:rPr>
                  </w:rPrChange>
                </w:rPr>
                <w:t>horizon</w:t>
              </w:r>
              <w:proofErr w:type="spellEnd"/>
              <w:r w:rsidRPr="000249E0">
                <w:rPr>
                  <w:sz w:val="22"/>
                  <w:szCs w:val="21"/>
                  <w:rPrChange w:id="431" w:author="Simon Hellmann" w:date="2025-06-08T17:16:00Z" w16du:dateUtc="2025-06-08T15:16:00Z">
                    <w:rPr>
                      <w:rFonts w:eastAsia="Garamond" w:cs="Garamond"/>
                      <w:sz w:val="22"/>
                      <w:highlight w:val="yellow"/>
                      <w:lang w:val="en-US"/>
                    </w:rPr>
                  </w:rPrChange>
                </w:rPr>
                <w:t xml:space="preserve"> was 40 time </w:t>
              </w:r>
              <w:proofErr w:type="spellStart"/>
              <w:r w:rsidRPr="000249E0">
                <w:rPr>
                  <w:sz w:val="22"/>
                  <w:szCs w:val="21"/>
                  <w:rPrChange w:id="432" w:author="Simon Hellmann" w:date="2025-06-08T17:16:00Z" w16du:dateUtc="2025-06-08T15:16:00Z">
                    <w:rPr>
                      <w:rFonts w:eastAsia="Garamond" w:cs="Garamond"/>
                      <w:sz w:val="22"/>
                      <w:highlight w:val="yellow"/>
                      <w:lang w:val="en-US"/>
                    </w:rPr>
                  </w:rPrChange>
                </w:rPr>
                <w:t>steps</w:t>
              </w:r>
              <w:proofErr w:type="spellEnd"/>
              <w:r w:rsidRPr="000249E0">
                <w:rPr>
                  <w:sz w:val="22"/>
                  <w:szCs w:val="21"/>
                  <w:rPrChange w:id="433" w:author="Simon Hellmann" w:date="2025-06-08T17:16:00Z" w16du:dateUtc="2025-06-08T15:16:00Z">
                    <w:rPr>
                      <w:rFonts w:eastAsia="Garamond" w:cs="Garamond"/>
                      <w:sz w:val="22"/>
                      <w:highlight w:val="yellow"/>
                      <w:lang w:val="en-US"/>
                    </w:rPr>
                  </w:rPrChange>
                </w:rPr>
                <w:t xml:space="preserve"> (20 h).</w:t>
              </w:r>
            </w:ins>
          </w:p>
        </w:tc>
      </w:tr>
    </w:tbl>
    <w:p w14:paraId="2693A38A" w14:textId="41D18401" w:rsidR="3734CF8F" w:rsidRPr="00AA0B53" w:rsidDel="000249E0" w:rsidRDefault="000249E0" w:rsidP="00D26B3D">
      <w:pPr>
        <w:spacing w:after="0" w:line="276" w:lineRule="auto"/>
        <w:ind w:right="0" w:firstLine="0"/>
        <w:jc w:val="left"/>
        <w:rPr>
          <w:del w:id="434" w:author="Simon Hellmann" w:date="2025-06-08T17:15:00Z" w16du:dateUtc="2025-06-08T15:15:00Z"/>
          <w:lang w:val="en-US"/>
        </w:rPr>
        <w:pPrChange w:id="435" w:author="Simon Hellmann" w:date="2025-06-08T21:58:00Z" w16du:dateUtc="2025-06-08T19:58:00Z">
          <w:pPr>
            <w:ind w:firstLine="0"/>
          </w:pPr>
        </w:pPrChange>
      </w:pPr>
      <w:ins w:id="436" w:author="Simon Hellmann" w:date="2025-06-08T17:15:00Z" w16du:dateUtc="2025-06-08T15:15:00Z">
        <w:r>
          <w:rPr>
            <w:lang w:val="en-US"/>
          </w:rPr>
          <w:br w:type="page"/>
        </w:r>
      </w:ins>
    </w:p>
    <w:p w14:paraId="534FD1DD" w14:textId="289FB2F0" w:rsidR="00BC0157" w:rsidDel="000249E0" w:rsidRDefault="00BC0157">
      <w:pPr>
        <w:ind w:firstLine="0"/>
        <w:rPr>
          <w:del w:id="437" w:author="Simon Hellmann" w:date="2025-06-08T17:15:00Z" w16du:dateUtc="2025-06-08T15:15:00Z"/>
          <w:lang w:val="en-US"/>
        </w:rPr>
        <w:pPrChange w:id="438" w:author="Simon Hellmann" w:date="2025-06-08T17:15:00Z" w16du:dateUtc="2025-06-08T15:15:00Z">
          <w:pPr/>
        </w:pPrChange>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6C875D77" w:rsidR="00B5401B" w:rsidRDefault="00B5401B" w:rsidP="001A45BE">
            <w:pPr>
              <w:ind w:firstLine="0"/>
              <w:rPr>
                <w:lang w:val="en-US"/>
              </w:rPr>
            </w:pPr>
            <w:r>
              <w:rPr>
                <w:noProof/>
                <w:lang w:val="en-US"/>
              </w:rPr>
              <w:drawing>
                <wp:inline distT="0" distB="0" distL="0" distR="0" wp14:anchorId="20199B70" wp14:editId="7DFDE661">
                  <wp:extent cx="2793598" cy="3491998"/>
                  <wp:effectExtent l="0" t="0" r="635" b="635"/>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93598" cy="3491998"/>
                          </a:xfrm>
                          <a:prstGeom prst="rect">
                            <a:avLst/>
                          </a:prstGeom>
                        </pic:spPr>
                      </pic:pic>
                    </a:graphicData>
                  </a:graphic>
                </wp:inline>
              </w:drawing>
            </w:r>
          </w:p>
        </w:tc>
        <w:tc>
          <w:tcPr>
            <w:tcW w:w="2500" w:type="pct"/>
          </w:tcPr>
          <w:p w14:paraId="52AB4714" w14:textId="678A0B5C" w:rsidR="00B5401B" w:rsidRDefault="00B5401B" w:rsidP="001A45BE">
            <w:pPr>
              <w:ind w:firstLine="0"/>
              <w:rPr>
                <w:lang w:val="en-US"/>
              </w:rPr>
            </w:pPr>
            <w:r>
              <w:rPr>
                <w:noProof/>
                <w:lang w:val="en-US"/>
              </w:rPr>
              <w:drawing>
                <wp:inline distT="0" distB="0" distL="0" distR="0" wp14:anchorId="35E2C148" wp14:editId="55D59690">
                  <wp:extent cx="2793598" cy="3491998"/>
                  <wp:effectExtent l="0" t="0" r="635" b="635"/>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3598" cy="3491998"/>
                          </a:xfrm>
                          <a:prstGeom prst="rect">
                            <a:avLst/>
                          </a:prstGeom>
                        </pic:spPr>
                      </pic:pic>
                    </a:graphicData>
                  </a:graphic>
                </wp:inline>
              </w:drawing>
            </w:r>
          </w:p>
        </w:tc>
      </w:tr>
      <w:tr w:rsidR="00B5401B" w:rsidRPr="00811DBF" w14:paraId="1175989A" w14:textId="77777777" w:rsidTr="00336D11">
        <w:tc>
          <w:tcPr>
            <w:tcW w:w="2500" w:type="pct"/>
            <w:gridSpan w:val="2"/>
          </w:tcPr>
          <w:p w14:paraId="1D5643D9" w14:textId="246C2135" w:rsidR="00B5401B" w:rsidRPr="00220152" w:rsidRDefault="00B5401B" w:rsidP="001A45BE">
            <w:pPr>
              <w:ind w:firstLine="0"/>
              <w:rPr>
                <w:sz w:val="22"/>
                <w:lang w:val="en-US"/>
              </w:rPr>
            </w:pPr>
            <w:commentRangeStart w:id="439"/>
            <w:r w:rsidRPr="00220152">
              <w:rPr>
                <w:b/>
                <w:bCs/>
                <w:noProof/>
                <w:sz w:val="22"/>
                <w:lang w:val="en-US"/>
              </w:rPr>
              <w:t>Figure 6:</w:t>
            </w:r>
            <w:r w:rsidRPr="00220152">
              <w:rPr>
                <w:noProof/>
                <w:sz w:val="22"/>
                <w:lang w:val="en-US"/>
              </w:rPr>
              <w:t xml:space="preserve"> </w:t>
            </w:r>
            <w:commentRangeEnd w:id="439"/>
            <w:r w:rsidR="0025752D">
              <w:rPr>
                <w:rStyle w:val="Kommentarzeichen"/>
              </w:rPr>
              <w:commentReference w:id="439"/>
            </w:r>
            <w:r w:rsidRPr="00220152">
              <w:rPr>
                <w:noProof/>
                <w:sz w:val="22"/>
                <w:lang w:val="en-US"/>
              </w:rPr>
              <w:t>Comparison of nominal (left) and robust MPC (right) during cogeneration with plant-model mismatch. While nominal MPC becomes unstable at day 2</w:t>
            </w:r>
            <w:r w:rsidR="007261C5">
              <w:rPr>
                <w:noProof/>
                <w:sz w:val="22"/>
                <w:lang w:val="en-US"/>
              </w:rPr>
              <w:t>3</w:t>
            </w:r>
            <w:r w:rsidRPr="00220152">
              <w:rPr>
                <w:noProof/>
                <w:sz w:val="22"/>
                <w:lang w:val="en-US"/>
              </w:rPr>
              <w:t>, robust MPC maintains process stability and ensures save gas storage operating limits.</w:t>
            </w:r>
            <w:r w:rsidR="00670AF8" w:rsidRPr="00220152">
              <w:rPr>
                <w:noProof/>
                <w:sz w:val="22"/>
                <w:lang w:val="en-US"/>
              </w:rPr>
              <w:t xml:space="preserve"> </w:t>
            </w:r>
            <w:r w:rsidR="00375765" w:rsidRPr="00220152">
              <w:rPr>
                <w:noProof/>
                <w:sz w:val="22"/>
                <w:lang w:val="en-US"/>
              </w:rPr>
              <w:t>Controller plots refer to 8</w:t>
            </w:r>
            <w:r w:rsidR="007D103D" w:rsidRPr="00220152">
              <w:rPr>
                <w:noProof/>
                <w:sz w:val="22"/>
                <w:lang w:val="en-US"/>
              </w:rPr>
              <w:t xml:space="preserve"> </w:t>
            </w:r>
            <w:r w:rsidR="00375765" w:rsidRPr="00220152">
              <w:rPr>
                <w:noProof/>
                <w:sz w:val="22"/>
                <w:lang w:val="en-US"/>
              </w:rPr>
              <w:t>d ahead predictions.</w:t>
            </w:r>
            <w:r w:rsidR="00670AF8" w:rsidRPr="00220152">
              <w:rPr>
                <w:noProof/>
                <w:sz w:val="22"/>
                <w:lang w:val="en-US"/>
              </w:rPr>
              <w:t xml:space="preserve"> </w:t>
            </w:r>
            <w:r w:rsidR="00D44830" w:rsidRPr="00BC3910">
              <w:rPr>
                <w:rFonts w:eastAsia="Garamond" w:cs="Garamond"/>
                <w:sz w:val="22"/>
                <w:lang w:val="en-US"/>
              </w:rPr>
              <w:t xml:space="preserve">The prediction horizon was </w:t>
            </w:r>
            <w:proofErr w:type="gramStart"/>
            <w:r w:rsidR="00D44830" w:rsidRPr="00BC3910">
              <w:rPr>
                <w:rFonts w:eastAsia="Garamond" w:cs="Garamond"/>
                <w:sz w:val="22"/>
                <w:lang w:val="en-US"/>
              </w:rPr>
              <w:t>40 time</w:t>
            </w:r>
            <w:proofErr w:type="gramEnd"/>
            <w:r w:rsidR="00D44830" w:rsidRPr="00BC3910">
              <w:rPr>
                <w:rFonts w:eastAsia="Garamond" w:cs="Garamond"/>
                <w:sz w:val="22"/>
                <w:lang w:val="en-US"/>
              </w:rPr>
              <w:t xml:space="preserve"> steps (20 h) for both cases.</w:t>
            </w:r>
          </w:p>
        </w:tc>
      </w:tr>
    </w:tbl>
    <w:p w14:paraId="38A08095" w14:textId="7FD54BDB" w:rsidR="00BC0157" w:rsidRPr="00BC0157" w:rsidRDefault="00BC0157" w:rsidP="001A45BE">
      <w:pPr>
        <w:rPr>
          <w:lang w:val="en-US"/>
        </w:rPr>
      </w:pPr>
    </w:p>
    <w:p w14:paraId="73A4AF52" w14:textId="77777777" w:rsidR="00531490" w:rsidRDefault="3734CF8F" w:rsidP="008A0775">
      <w:pPr>
        <w:pStyle w:val="berschrift2"/>
        <w:rPr>
          <w:lang w:val="en-US"/>
        </w:rPr>
      </w:pPr>
      <w:r w:rsidRPr="00BC0157">
        <w:rPr>
          <w:lang w:val="en-US"/>
        </w:rPr>
        <w:br w:type="page"/>
      </w:r>
    </w:p>
    <w:p w14:paraId="7678905A" w14:textId="77777777" w:rsidR="00531490" w:rsidRDefault="00531490" w:rsidP="00531490">
      <w:pPr>
        <w:pStyle w:val="berschrift2"/>
        <w:rPr>
          <w:lang w:val="en-US"/>
        </w:rPr>
      </w:pPr>
      <w:r>
        <w:rPr>
          <w:lang w:val="en-US"/>
        </w:rPr>
        <w:lastRenderedPageBreak/>
        <w:t>Graphical Abstract</w:t>
      </w:r>
    </w:p>
    <w:p w14:paraId="09980449" w14:textId="1913249C" w:rsidR="00531490" w:rsidRPr="00531490" w:rsidRDefault="00531490" w:rsidP="00220152">
      <w:pPr>
        <w:rPr>
          <w:lang w:val="en-US"/>
        </w:rPr>
      </w:pPr>
      <w:commentRangeStart w:id="440"/>
      <w:r>
        <w:rPr>
          <w:noProof/>
          <w:lang w:val="en-US"/>
        </w:rPr>
        <w:drawing>
          <wp:inline distT="0" distB="0" distL="0" distR="0" wp14:anchorId="0E70236E" wp14:editId="4F7FCB2E">
            <wp:extent cx="5730419" cy="250809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3">
                      <a:extLst>
                        <a:ext uri="{96DAC541-7B7A-43D3-8B79-37D633B846F1}">
                          <asvg:svgBlip xmlns:asvg="http://schemas.microsoft.com/office/drawing/2016/SVG/main" r:embed="rId24"/>
                        </a:ext>
                      </a:extLst>
                    </a:blip>
                    <a:stretch>
                      <a:fillRect/>
                    </a:stretch>
                  </pic:blipFill>
                  <pic:spPr>
                    <a:xfrm>
                      <a:off x="0" y="0"/>
                      <a:ext cx="5730419" cy="2508096"/>
                    </a:xfrm>
                    <a:prstGeom prst="rect">
                      <a:avLst/>
                    </a:prstGeom>
                  </pic:spPr>
                </pic:pic>
              </a:graphicData>
            </a:graphic>
          </wp:inline>
        </w:drawing>
      </w:r>
      <w:commentRangeEnd w:id="440"/>
      <w:r w:rsidR="00AD5ACF">
        <w:rPr>
          <w:rStyle w:val="Kommentarzeichen"/>
        </w:rPr>
        <w:commentReference w:id="440"/>
      </w: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67C11C5E" w:rsidR="009B7FAF" w:rsidRPr="00220152" w:rsidRDefault="009B7FAF" w:rsidP="00220152">
      <w:pPr>
        <w:spacing w:after="0" w:line="276" w:lineRule="auto"/>
        <w:ind w:right="0" w:firstLine="0"/>
        <w:jc w:val="left"/>
        <w:rPr>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9B7FAF" w:rsidRPr="00476C22" w14:paraId="63132930" w14:textId="77777777" w:rsidTr="00220152">
        <w:trPr>
          <w:trHeight w:val="752"/>
        </w:trPr>
        <w:tc>
          <w:tcPr>
            <w:tcW w:w="9682" w:type="dxa"/>
          </w:tcPr>
          <w:p w14:paraId="7C7657CC" w14:textId="2035CB3D" w:rsidR="009B7FAF" w:rsidRDefault="009B7FAF" w:rsidP="00204CBE">
            <w:pPr>
              <w:spacing w:line="360" w:lineRule="auto"/>
              <w:ind w:right="30" w:firstLine="0"/>
              <w:rPr>
                <w:rFonts w:eastAsia="Garamond" w:cs="Garamond"/>
                <w:szCs w:val="24"/>
                <w:lang w:val="en-US"/>
              </w:rPr>
            </w:pPr>
            <w:commentRangeStart w:id="441"/>
            <w:r w:rsidRPr="00BC3910">
              <w:rPr>
                <w:b/>
                <w:sz w:val="22"/>
                <w:lang w:val="en-US"/>
              </w:rPr>
              <w:t xml:space="preserve">Table SI </w:t>
            </w:r>
            <w:r w:rsidR="00C65AFD">
              <w:rPr>
                <w:b/>
                <w:sz w:val="22"/>
                <w:lang w:val="en-US"/>
              </w:rPr>
              <w:t>1</w:t>
            </w:r>
            <w:r w:rsidRPr="00BC3910">
              <w:rPr>
                <w:b/>
                <w:sz w:val="22"/>
                <w:lang w:val="en-US"/>
              </w:rPr>
              <w:t>:</w:t>
            </w:r>
            <w:r w:rsidRPr="00220152">
              <w:rPr>
                <w:sz w:val="22"/>
                <w:lang w:val="en-US"/>
              </w:rPr>
              <w:t xml:space="preserve"> </w:t>
            </w:r>
            <w:commentRangeEnd w:id="441"/>
            <w:r w:rsidR="00476C22">
              <w:rPr>
                <w:rStyle w:val="Kommentarzeichen"/>
              </w:rPr>
              <w:commentReference w:id="441"/>
            </w:r>
            <w:r w:rsidRPr="00220152">
              <w:rPr>
                <w:sz w:val="22"/>
                <w:lang w:val="en-US"/>
              </w:rPr>
              <w:t xml:space="preserve">States, initial </w:t>
            </w:r>
            <w:proofErr w:type="spellStart"/>
            <w:r w:rsidRPr="00220152">
              <w:rPr>
                <w:sz w:val="22"/>
                <w:lang w:val="en-US"/>
              </w:rPr>
              <w:t>conditions</w:t>
            </w:r>
            <w:r w:rsidR="00BC2F81">
              <w:rPr>
                <w:sz w:val="22"/>
                <w:vertAlign w:val="superscript"/>
                <w:lang w:val="en-US"/>
              </w:rPr>
              <w:t>a</w:t>
            </w:r>
            <w:proofErr w:type="spellEnd"/>
            <w:r w:rsidR="00D22B11">
              <w:rPr>
                <w:sz w:val="22"/>
                <w:lang w:val="en-US"/>
              </w:rPr>
              <w:t xml:space="preserve"> </w:t>
            </w:r>
            <w:r w:rsidRPr="00220152">
              <w:rPr>
                <w:sz w:val="22"/>
                <w:lang w:val="en-US"/>
              </w:rPr>
              <w:t xml:space="preserve">and influent concentrations for ADM1-R3-frac </w:t>
            </w:r>
            <w:r w:rsidR="00DF3B4D">
              <w:rPr>
                <w:sz w:val="22"/>
                <w:lang w:val="en-US"/>
              </w:rPr>
              <w:t xml:space="preserve">and </w:t>
            </w:r>
            <w:r w:rsidRPr="00220152">
              <w:rPr>
                <w:sz w:val="22"/>
                <w:lang w:val="en-US"/>
              </w:rPr>
              <w:t xml:space="preserve">gas storage. For macronutrients, resulting standard deviations are </w:t>
            </w:r>
            <w:r w:rsidR="00667BDC">
              <w:rPr>
                <w:sz w:val="22"/>
                <w:lang w:val="en-US"/>
              </w:rPr>
              <w:t>provided</w:t>
            </w:r>
            <w:r w:rsidRPr="00220152">
              <w:rPr>
                <w:sz w:val="22"/>
                <w:lang w:val="en-US"/>
              </w:rPr>
              <w:t>.</w:t>
            </w:r>
            <w:r w:rsidR="00D67176">
              <w:rPr>
                <w:sz w:val="22"/>
                <w:lang w:val="en-US"/>
              </w:rPr>
              <w:t xml:space="preserve"> </w:t>
            </w:r>
          </w:p>
        </w:tc>
      </w:tr>
      <w:tr w:rsidR="009B7FAF" w:rsidRPr="00811DBF" w14:paraId="36FEFF9D" w14:textId="77777777" w:rsidTr="00220152">
        <w:trPr>
          <w:trHeight w:val="9327"/>
        </w:trPr>
        <w:tc>
          <w:tcPr>
            <w:tcW w:w="9682" w:type="dxa"/>
          </w:tcPr>
          <w:tbl>
            <w:tblPr>
              <w:tblStyle w:val="Tabellenraster"/>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2" w:author="Simon Hellmann" w:date="2025-06-08T17:21:00Z" w16du:dateUtc="2025-06-08T15:21:00Z">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2"/>
              <w:gridCol w:w="1512"/>
              <w:gridCol w:w="859"/>
              <w:gridCol w:w="1538"/>
              <w:gridCol w:w="1522"/>
              <w:gridCol w:w="1692"/>
              <w:gridCol w:w="1625"/>
              <w:tblGridChange w:id="443">
                <w:tblGrid>
                  <w:gridCol w:w="782"/>
                  <w:gridCol w:w="1077"/>
                  <w:gridCol w:w="435"/>
                  <w:gridCol w:w="424"/>
                  <w:gridCol w:w="435"/>
                  <w:gridCol w:w="1128"/>
                  <w:gridCol w:w="410"/>
                  <w:gridCol w:w="1112"/>
                  <w:gridCol w:w="410"/>
                  <w:gridCol w:w="1540"/>
                  <w:gridCol w:w="152"/>
                  <w:gridCol w:w="1490"/>
                  <w:gridCol w:w="135"/>
                </w:tblGrid>
              </w:tblGridChange>
            </w:tblGrid>
            <w:tr w:rsidR="00280421" w:rsidRPr="00CC6CC8" w14:paraId="6F257746" w14:textId="77777777" w:rsidTr="009D0F68">
              <w:trPr>
                <w:trHeight w:val="556"/>
                <w:trPrChange w:id="444" w:author="Simon Hellmann" w:date="2025-06-08T17:21:00Z" w16du:dateUtc="2025-06-08T15:21:00Z">
                  <w:trPr>
                    <w:gridAfter w:val="0"/>
                    <w:trHeight w:val="556"/>
                  </w:trPr>
                </w:trPrChange>
              </w:trPr>
              <w:tc>
                <w:tcPr>
                  <w:tcW w:w="782" w:type="dxa"/>
                  <w:tcBorders>
                    <w:top w:val="single" w:sz="4" w:space="0" w:color="auto"/>
                    <w:bottom w:val="single" w:sz="4" w:space="0" w:color="auto"/>
                  </w:tcBorders>
                  <w:vAlign w:val="center"/>
                  <w:tcPrChange w:id="445" w:author="Simon Hellmann" w:date="2025-06-08T17:21:00Z" w16du:dateUtc="2025-06-08T15:21:00Z">
                    <w:tcPr>
                      <w:tcW w:w="782" w:type="dxa"/>
                      <w:tcBorders>
                        <w:top w:val="single" w:sz="4" w:space="0" w:color="auto"/>
                        <w:bottom w:val="single" w:sz="4" w:space="0" w:color="auto"/>
                      </w:tcBorders>
                      <w:vAlign w:val="center"/>
                    </w:tcPr>
                  </w:tcPrChange>
                </w:tcPr>
                <w:p w14:paraId="7C0E7E16" w14:textId="77777777" w:rsidR="00280421" w:rsidRPr="00531DBF" w:rsidRDefault="00280421" w:rsidP="00220152">
                  <w:pPr>
                    <w:spacing w:line="360" w:lineRule="auto"/>
                    <w:ind w:firstLine="0"/>
                    <w:jc w:val="left"/>
                    <w:rPr>
                      <w:lang w:val="en-US"/>
                    </w:rPr>
                  </w:pPr>
                  <w:r w:rsidRPr="00531DBF">
                    <w:rPr>
                      <w:lang w:val="en-US"/>
                    </w:rPr>
                    <w:t>Index</w:t>
                  </w:r>
                </w:p>
              </w:tc>
              <w:tc>
                <w:tcPr>
                  <w:tcW w:w="1077" w:type="dxa"/>
                  <w:tcBorders>
                    <w:top w:val="single" w:sz="4" w:space="0" w:color="auto"/>
                    <w:bottom w:val="single" w:sz="4" w:space="0" w:color="auto"/>
                  </w:tcBorders>
                  <w:vAlign w:val="center"/>
                  <w:tcPrChange w:id="446" w:author="Simon Hellmann" w:date="2025-06-08T17:21:00Z" w16du:dateUtc="2025-06-08T15:21:00Z">
                    <w:tcPr>
                      <w:tcW w:w="939" w:type="dxa"/>
                      <w:tcBorders>
                        <w:top w:val="single" w:sz="4" w:space="0" w:color="auto"/>
                        <w:bottom w:val="single" w:sz="4" w:space="0" w:color="auto"/>
                      </w:tcBorders>
                      <w:vAlign w:val="center"/>
                    </w:tcPr>
                  </w:tcPrChange>
                </w:tcPr>
                <w:p w14:paraId="530803BC" w14:textId="5EBF0A20" w:rsidR="00280421" w:rsidRPr="00531DBF" w:rsidRDefault="00280421" w:rsidP="00220152">
                  <w:pPr>
                    <w:spacing w:line="360" w:lineRule="auto"/>
                    <w:ind w:firstLine="0"/>
                    <w:jc w:val="center"/>
                    <w:rPr>
                      <w:lang w:val="en-US"/>
                    </w:rPr>
                  </w:pPr>
                  <w:proofErr w:type="spellStart"/>
                  <w:r w:rsidRPr="00531DBF">
                    <w:rPr>
                      <w:lang w:val="en-US"/>
                    </w:rPr>
                    <w:t>state</w:t>
                  </w:r>
                  <w:r w:rsidR="00BC2F81">
                    <w:rPr>
                      <w:vertAlign w:val="superscript"/>
                      <w:lang w:val="en-US"/>
                    </w:rPr>
                    <w:t>b</w:t>
                  </w:r>
                  <w:proofErr w:type="spellEnd"/>
                </w:p>
              </w:tc>
              <w:tc>
                <w:tcPr>
                  <w:tcW w:w="859" w:type="dxa"/>
                  <w:tcBorders>
                    <w:top w:val="single" w:sz="4" w:space="0" w:color="auto"/>
                    <w:bottom w:val="single" w:sz="4" w:space="0" w:color="auto"/>
                  </w:tcBorders>
                  <w:vAlign w:val="center"/>
                  <w:tcPrChange w:id="447" w:author="Simon Hellmann" w:date="2025-06-08T17:21:00Z" w16du:dateUtc="2025-06-08T15:21:00Z">
                    <w:tcPr>
                      <w:tcW w:w="859" w:type="dxa"/>
                      <w:gridSpan w:val="2"/>
                      <w:tcBorders>
                        <w:top w:val="single" w:sz="4" w:space="0" w:color="auto"/>
                        <w:bottom w:val="single" w:sz="4" w:space="0" w:color="auto"/>
                      </w:tcBorders>
                      <w:vAlign w:val="center"/>
                    </w:tcPr>
                  </w:tcPrChange>
                </w:tcPr>
                <w:p w14:paraId="020E2125" w14:textId="6728A76E" w:rsidR="00280421" w:rsidRPr="00531DBF" w:rsidDel="00B25CF7" w:rsidRDefault="00280421">
                  <w:pPr>
                    <w:spacing w:line="360" w:lineRule="auto"/>
                    <w:ind w:firstLine="0"/>
                    <w:jc w:val="center"/>
                    <w:rPr>
                      <w:lang w:val="en-US"/>
                    </w:rPr>
                  </w:pPr>
                  <w:proofErr w:type="spellStart"/>
                  <w:r>
                    <w:rPr>
                      <w:lang w:val="en-US"/>
                    </w:rPr>
                    <w:t>Init.</w:t>
                  </w:r>
                  <w:r w:rsidR="00BC2F81">
                    <w:rPr>
                      <w:vertAlign w:val="superscript"/>
                      <w:lang w:val="en-US"/>
                    </w:rPr>
                    <w:t>a</w:t>
                  </w:r>
                  <w:proofErr w:type="spellEnd"/>
                  <w:r>
                    <w:rPr>
                      <w:vertAlign w:val="superscript"/>
                      <w:lang w:val="en-US"/>
                    </w:rPr>
                    <w:t>, c</w:t>
                  </w:r>
                </w:p>
              </w:tc>
              <w:tc>
                <w:tcPr>
                  <w:tcW w:w="1563" w:type="dxa"/>
                  <w:tcBorders>
                    <w:top w:val="single" w:sz="4" w:space="0" w:color="auto"/>
                    <w:bottom w:val="single" w:sz="4" w:space="0" w:color="auto"/>
                  </w:tcBorders>
                  <w:vAlign w:val="center"/>
                  <w:tcPrChange w:id="448" w:author="Simon Hellmann" w:date="2025-06-08T17:21:00Z" w16du:dateUtc="2025-06-08T15:21:00Z">
                    <w:tcPr>
                      <w:tcW w:w="1570" w:type="dxa"/>
                      <w:gridSpan w:val="2"/>
                      <w:tcBorders>
                        <w:top w:val="single" w:sz="4" w:space="0" w:color="auto"/>
                        <w:bottom w:val="single" w:sz="4" w:space="0" w:color="auto"/>
                      </w:tcBorders>
                      <w:vAlign w:val="center"/>
                    </w:tcPr>
                  </w:tcPrChange>
                </w:tcPr>
                <w:p w14:paraId="66D7AAF9" w14:textId="2A7326CE" w:rsidR="00280421" w:rsidRPr="00531DBF" w:rsidRDefault="00280421" w:rsidP="00220152">
                  <w:pPr>
                    <w:spacing w:line="360" w:lineRule="auto"/>
                    <w:ind w:firstLine="0"/>
                    <w:jc w:val="center"/>
                    <w:rPr>
                      <w:lang w:val="en-US"/>
                    </w:rPr>
                  </w:pPr>
                  <w:r>
                    <w:rPr>
                      <w:lang w:val="en-US"/>
                    </w:rPr>
                    <w:t>maize</w:t>
                  </w:r>
                  <w:r w:rsidRPr="00531DBF">
                    <w:rPr>
                      <w:lang w:val="en-US"/>
                    </w:rPr>
                    <w:t xml:space="preserve"> </w:t>
                  </w:r>
                  <w:proofErr w:type="spellStart"/>
                  <w:r w:rsidRPr="00531DBF">
                    <w:rPr>
                      <w:lang w:val="en-US"/>
                    </w:rPr>
                    <w:t>silage</w:t>
                  </w:r>
                  <w:r>
                    <w:rPr>
                      <w:vertAlign w:val="superscript"/>
                      <w:lang w:val="en-US"/>
                    </w:rPr>
                    <w:t>c</w:t>
                  </w:r>
                  <w:proofErr w:type="spellEnd"/>
                  <w:r>
                    <w:rPr>
                      <w:vertAlign w:val="superscript"/>
                      <w:lang w:val="en-US"/>
                    </w:rPr>
                    <w:t>, d</w:t>
                  </w:r>
                </w:p>
              </w:tc>
              <w:tc>
                <w:tcPr>
                  <w:tcW w:w="1522" w:type="dxa"/>
                  <w:tcBorders>
                    <w:top w:val="single" w:sz="4" w:space="0" w:color="auto"/>
                    <w:bottom w:val="single" w:sz="4" w:space="0" w:color="auto"/>
                  </w:tcBorders>
                  <w:vAlign w:val="center"/>
                  <w:tcPrChange w:id="449" w:author="Simon Hellmann" w:date="2025-06-08T17:21:00Z" w16du:dateUtc="2025-06-08T15:21:00Z">
                    <w:tcPr>
                      <w:tcW w:w="1522" w:type="dxa"/>
                      <w:gridSpan w:val="2"/>
                      <w:tcBorders>
                        <w:top w:val="single" w:sz="4" w:space="0" w:color="auto"/>
                        <w:bottom w:val="single" w:sz="4" w:space="0" w:color="auto"/>
                      </w:tcBorders>
                      <w:vAlign w:val="center"/>
                    </w:tcPr>
                  </w:tcPrChange>
                </w:tcPr>
                <w:p w14:paraId="7AC7035F" w14:textId="2437C16A" w:rsidR="00280421" w:rsidRPr="00531DBF" w:rsidRDefault="00280421">
                  <w:pPr>
                    <w:spacing w:line="360" w:lineRule="auto"/>
                    <w:ind w:firstLine="0"/>
                    <w:jc w:val="right"/>
                    <w:rPr>
                      <w:lang w:val="en-US"/>
                    </w:rPr>
                  </w:pPr>
                  <w:r w:rsidRPr="00531DBF">
                    <w:rPr>
                      <w:lang w:val="en-US"/>
                    </w:rPr>
                    <w:t xml:space="preserve">grass </w:t>
                  </w:r>
                  <w:proofErr w:type="spellStart"/>
                  <w:r w:rsidRPr="00531DBF">
                    <w:rPr>
                      <w:lang w:val="en-US"/>
                    </w:rPr>
                    <w:t>silage</w:t>
                  </w:r>
                  <w:r>
                    <w:rPr>
                      <w:vertAlign w:val="superscript"/>
                      <w:lang w:val="en-US"/>
                    </w:rPr>
                    <w:t>c</w:t>
                  </w:r>
                  <w:proofErr w:type="spellEnd"/>
                  <w:r>
                    <w:rPr>
                      <w:vertAlign w:val="superscript"/>
                      <w:lang w:val="en-US"/>
                    </w:rPr>
                    <w:t>, d</w:t>
                  </w:r>
                </w:p>
              </w:tc>
              <w:tc>
                <w:tcPr>
                  <w:tcW w:w="1950" w:type="dxa"/>
                  <w:tcBorders>
                    <w:top w:val="single" w:sz="4" w:space="0" w:color="auto"/>
                    <w:bottom w:val="single" w:sz="4" w:space="0" w:color="auto"/>
                  </w:tcBorders>
                  <w:vAlign w:val="center"/>
                  <w:tcPrChange w:id="450" w:author="Simon Hellmann" w:date="2025-06-08T17:21:00Z" w16du:dateUtc="2025-06-08T15:21:00Z">
                    <w:tcPr>
                      <w:tcW w:w="2022" w:type="dxa"/>
                      <w:gridSpan w:val="2"/>
                      <w:tcBorders>
                        <w:top w:val="single" w:sz="4" w:space="0" w:color="auto"/>
                        <w:bottom w:val="single" w:sz="4" w:space="0" w:color="auto"/>
                      </w:tcBorders>
                      <w:vAlign w:val="center"/>
                    </w:tcPr>
                  </w:tcPrChange>
                </w:tcPr>
                <w:p w14:paraId="3FD94973" w14:textId="5045E20C" w:rsidR="00280421" w:rsidRPr="00531DBF" w:rsidRDefault="00280421">
                  <w:pPr>
                    <w:spacing w:line="360" w:lineRule="auto"/>
                    <w:ind w:firstLine="0"/>
                    <w:jc w:val="right"/>
                    <w:rPr>
                      <w:lang w:val="en-US"/>
                    </w:rPr>
                  </w:pPr>
                  <w:r w:rsidRPr="00531DBF">
                    <w:rPr>
                      <w:lang w:val="en-US"/>
                    </w:rPr>
                    <w:t xml:space="preserve">sugar beet </w:t>
                  </w:r>
                  <w:proofErr w:type="spellStart"/>
                  <w:proofErr w:type="gramStart"/>
                  <w:r w:rsidRPr="00531DBF">
                    <w:rPr>
                      <w:lang w:val="en-US"/>
                    </w:rPr>
                    <w:t>silage</w:t>
                  </w:r>
                  <w:r>
                    <w:rPr>
                      <w:vertAlign w:val="superscript"/>
                      <w:lang w:val="en-US"/>
                    </w:rPr>
                    <w:t>c,d</w:t>
                  </w:r>
                  <w:proofErr w:type="spellEnd"/>
                  <w:proofErr w:type="gramEnd"/>
                </w:p>
              </w:tc>
              <w:tc>
                <w:tcPr>
                  <w:tcW w:w="1777" w:type="dxa"/>
                  <w:tcBorders>
                    <w:top w:val="single" w:sz="4" w:space="0" w:color="auto"/>
                    <w:bottom w:val="single" w:sz="4" w:space="0" w:color="auto"/>
                  </w:tcBorders>
                  <w:vAlign w:val="center"/>
                  <w:tcPrChange w:id="451" w:author="Simon Hellmann" w:date="2025-06-08T17:21:00Z" w16du:dateUtc="2025-06-08T15:21:00Z">
                    <w:tcPr>
                      <w:tcW w:w="1701" w:type="dxa"/>
                      <w:gridSpan w:val="2"/>
                      <w:tcBorders>
                        <w:top w:val="single" w:sz="4" w:space="0" w:color="auto"/>
                        <w:bottom w:val="single" w:sz="4" w:space="0" w:color="auto"/>
                      </w:tcBorders>
                      <w:vAlign w:val="center"/>
                    </w:tcPr>
                  </w:tcPrChange>
                </w:tcPr>
                <w:p w14:paraId="0DE39706" w14:textId="59C8CA6E" w:rsidR="00280421" w:rsidRPr="00531DBF" w:rsidRDefault="00280421" w:rsidP="00220152">
                  <w:pPr>
                    <w:spacing w:line="360" w:lineRule="auto"/>
                    <w:ind w:firstLine="0"/>
                    <w:jc w:val="center"/>
                    <w:rPr>
                      <w:lang w:val="en-US"/>
                    </w:rPr>
                  </w:pPr>
                  <w:r w:rsidRPr="00531DBF">
                    <w:rPr>
                      <w:lang w:val="en-US"/>
                    </w:rPr>
                    <w:t xml:space="preserve">cattle </w:t>
                  </w:r>
                  <w:proofErr w:type="spellStart"/>
                  <w:r w:rsidRPr="00531DBF">
                    <w:rPr>
                      <w:lang w:val="en-US"/>
                    </w:rPr>
                    <w:t>manure</w:t>
                  </w:r>
                  <w:r>
                    <w:rPr>
                      <w:vertAlign w:val="superscript"/>
                      <w:lang w:val="en-US"/>
                    </w:rPr>
                    <w:t>c</w:t>
                  </w:r>
                  <w:proofErr w:type="spellEnd"/>
                  <w:r>
                    <w:rPr>
                      <w:vertAlign w:val="superscript"/>
                      <w:lang w:val="en-US"/>
                    </w:rPr>
                    <w:t>, d</w:t>
                  </w:r>
                </w:p>
              </w:tc>
            </w:tr>
            <w:tr w:rsidR="00280421" w:rsidRPr="00CC6CC8" w14:paraId="01C3E0F2" w14:textId="77777777" w:rsidTr="009D0F68">
              <w:trPr>
                <w:trHeight w:val="421"/>
                <w:trPrChange w:id="452" w:author="Simon Hellmann" w:date="2025-06-08T17:21:00Z" w16du:dateUtc="2025-06-08T15:21:00Z">
                  <w:trPr>
                    <w:gridAfter w:val="0"/>
                    <w:trHeight w:val="421"/>
                  </w:trPr>
                </w:trPrChange>
              </w:trPr>
              <w:tc>
                <w:tcPr>
                  <w:tcW w:w="782" w:type="dxa"/>
                  <w:tcBorders>
                    <w:top w:val="single" w:sz="4" w:space="0" w:color="auto"/>
                  </w:tcBorders>
                  <w:tcPrChange w:id="453" w:author="Simon Hellmann" w:date="2025-06-08T17:21:00Z" w16du:dateUtc="2025-06-08T15:21:00Z">
                    <w:tcPr>
                      <w:tcW w:w="782" w:type="dxa"/>
                      <w:tcBorders>
                        <w:top w:val="single" w:sz="4" w:space="0" w:color="auto"/>
                      </w:tcBorders>
                    </w:tcPr>
                  </w:tcPrChange>
                </w:tcPr>
                <w:p w14:paraId="0B5DBE2E" w14:textId="77777777" w:rsidR="00280421" w:rsidRDefault="00280421" w:rsidP="00280421">
                  <w:pPr>
                    <w:spacing w:line="360" w:lineRule="auto"/>
                    <w:ind w:firstLine="0"/>
                    <w:rPr>
                      <w:lang w:val="en-US"/>
                    </w:rPr>
                  </w:pPr>
                  <w:r>
                    <w:rPr>
                      <w:lang w:val="en-US"/>
                    </w:rPr>
                    <w:t>1</w:t>
                  </w:r>
                </w:p>
              </w:tc>
              <w:commentRangeStart w:id="454"/>
              <w:commentRangeStart w:id="455"/>
              <w:tc>
                <w:tcPr>
                  <w:tcW w:w="1077" w:type="dxa"/>
                  <w:tcBorders>
                    <w:top w:val="single" w:sz="4" w:space="0" w:color="auto"/>
                  </w:tcBorders>
                  <w:tcPrChange w:id="456" w:author="Simon Hellmann" w:date="2025-06-08T17:21:00Z" w16du:dateUtc="2025-06-08T15:21:00Z">
                    <w:tcPr>
                      <w:tcW w:w="939" w:type="dxa"/>
                      <w:tcBorders>
                        <w:top w:val="single" w:sz="4" w:space="0" w:color="auto"/>
                      </w:tcBorders>
                    </w:tcPr>
                  </w:tcPrChange>
                </w:tcPr>
                <w:p w14:paraId="2655A708"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w:commentRangeEnd w:id="454"/>
                      <m:r>
                        <m:rPr>
                          <m:sty m:val="p"/>
                        </m:rPr>
                        <w:rPr>
                          <w:rStyle w:val="Kommentarzeichen"/>
                        </w:rPr>
                        <w:commentReference w:id="454"/>
                      </m:r>
                      <w:commentRangeEnd w:id="455"/>
                      <m:r>
                        <m:rPr>
                          <m:sty m:val="p"/>
                        </m:rPr>
                        <w:rPr>
                          <w:rStyle w:val="Kommentarzeichen"/>
                        </w:rPr>
                        <w:commentReference w:id="455"/>
                      </m:r>
                    </m:oMath>
                  </m:oMathPara>
                </w:p>
              </w:tc>
              <w:tc>
                <w:tcPr>
                  <w:tcW w:w="859" w:type="dxa"/>
                  <w:tcBorders>
                    <w:top w:val="single" w:sz="4" w:space="0" w:color="auto"/>
                  </w:tcBorders>
                  <w:vAlign w:val="center"/>
                  <w:tcPrChange w:id="457" w:author="Simon Hellmann" w:date="2025-06-08T17:21:00Z" w16du:dateUtc="2025-06-08T15:21:00Z">
                    <w:tcPr>
                      <w:tcW w:w="859" w:type="dxa"/>
                      <w:gridSpan w:val="2"/>
                      <w:tcBorders>
                        <w:top w:val="single" w:sz="4" w:space="0" w:color="auto"/>
                      </w:tcBorders>
                      <w:vAlign w:val="center"/>
                    </w:tcPr>
                  </w:tcPrChange>
                </w:tcPr>
                <w:p w14:paraId="51960B3E" w14:textId="25616196" w:rsidR="00280421" w:rsidRDefault="00280421" w:rsidP="00280421">
                  <w:pPr>
                    <w:spacing w:line="360" w:lineRule="auto"/>
                    <w:ind w:firstLine="0"/>
                    <w:jc w:val="right"/>
                    <w:rPr>
                      <w:lang w:val="en-US"/>
                    </w:rPr>
                  </w:pPr>
                  <w:r w:rsidRPr="00531DBF">
                    <w:rPr>
                      <w:lang w:val="en-US"/>
                    </w:rPr>
                    <w:t>0.0</w:t>
                  </w:r>
                  <w:r>
                    <w:rPr>
                      <w:lang w:val="en-US"/>
                    </w:rPr>
                    <w:t>5</w:t>
                  </w:r>
                </w:p>
              </w:tc>
              <w:tc>
                <w:tcPr>
                  <w:tcW w:w="1563" w:type="dxa"/>
                  <w:tcBorders>
                    <w:top w:val="single" w:sz="4" w:space="0" w:color="auto"/>
                  </w:tcBorders>
                  <w:tcPrChange w:id="458" w:author="Simon Hellmann" w:date="2025-06-08T17:21:00Z" w16du:dateUtc="2025-06-08T15:21:00Z">
                    <w:tcPr>
                      <w:tcW w:w="1570" w:type="dxa"/>
                      <w:gridSpan w:val="2"/>
                      <w:tcBorders>
                        <w:top w:val="single" w:sz="4" w:space="0" w:color="auto"/>
                      </w:tcBorders>
                    </w:tcPr>
                  </w:tcPrChange>
                </w:tcPr>
                <w:p w14:paraId="6F1BFFA8" w14:textId="731A4355" w:rsidR="00280421" w:rsidRDefault="00280421" w:rsidP="00280421">
                  <w:pPr>
                    <w:spacing w:line="360" w:lineRule="auto"/>
                    <w:ind w:firstLine="0"/>
                    <w:jc w:val="right"/>
                    <w:rPr>
                      <w:lang w:val="en-US"/>
                    </w:rPr>
                  </w:pPr>
                  <w:r>
                    <w:rPr>
                      <w:lang w:val="en-US"/>
                    </w:rPr>
                    <w:t>10.32</w:t>
                  </w:r>
                </w:p>
              </w:tc>
              <w:tc>
                <w:tcPr>
                  <w:tcW w:w="1522" w:type="dxa"/>
                  <w:tcBorders>
                    <w:top w:val="single" w:sz="4" w:space="0" w:color="auto"/>
                  </w:tcBorders>
                  <w:tcPrChange w:id="459" w:author="Simon Hellmann" w:date="2025-06-08T17:21:00Z" w16du:dateUtc="2025-06-08T15:21:00Z">
                    <w:tcPr>
                      <w:tcW w:w="1522" w:type="dxa"/>
                      <w:gridSpan w:val="2"/>
                      <w:tcBorders>
                        <w:top w:val="single" w:sz="4" w:space="0" w:color="auto"/>
                      </w:tcBorders>
                    </w:tcPr>
                  </w:tcPrChange>
                </w:tcPr>
                <w:p w14:paraId="202BCA77" w14:textId="77777777" w:rsidR="00280421" w:rsidRDefault="00280421" w:rsidP="00280421">
                  <w:pPr>
                    <w:spacing w:line="360" w:lineRule="auto"/>
                    <w:ind w:firstLine="0"/>
                    <w:jc w:val="right"/>
                    <w:rPr>
                      <w:lang w:val="en-US"/>
                    </w:rPr>
                  </w:pPr>
                  <w:r>
                    <w:rPr>
                      <w:lang w:val="en-US"/>
                    </w:rPr>
                    <w:t>10.44</w:t>
                  </w:r>
                </w:p>
              </w:tc>
              <w:tc>
                <w:tcPr>
                  <w:tcW w:w="1950" w:type="dxa"/>
                  <w:tcBorders>
                    <w:top w:val="single" w:sz="4" w:space="0" w:color="auto"/>
                  </w:tcBorders>
                  <w:tcPrChange w:id="460" w:author="Simon Hellmann" w:date="2025-06-08T17:21:00Z" w16du:dateUtc="2025-06-08T15:21:00Z">
                    <w:tcPr>
                      <w:tcW w:w="2022" w:type="dxa"/>
                      <w:gridSpan w:val="2"/>
                      <w:tcBorders>
                        <w:top w:val="single" w:sz="4" w:space="0" w:color="auto"/>
                      </w:tcBorders>
                    </w:tcPr>
                  </w:tcPrChange>
                </w:tcPr>
                <w:p w14:paraId="4B030994" w14:textId="77777777" w:rsidR="00280421" w:rsidRDefault="00280421" w:rsidP="00280421">
                  <w:pPr>
                    <w:spacing w:line="360" w:lineRule="auto"/>
                    <w:ind w:firstLine="0"/>
                    <w:jc w:val="right"/>
                    <w:rPr>
                      <w:lang w:val="en-US"/>
                    </w:rPr>
                  </w:pPr>
                  <w:r>
                    <w:rPr>
                      <w:lang w:val="en-US"/>
                    </w:rPr>
                    <w:t>8.17</w:t>
                  </w:r>
                </w:p>
              </w:tc>
              <w:tc>
                <w:tcPr>
                  <w:tcW w:w="1777" w:type="dxa"/>
                  <w:tcBorders>
                    <w:top w:val="single" w:sz="4" w:space="0" w:color="auto"/>
                  </w:tcBorders>
                  <w:tcPrChange w:id="461" w:author="Simon Hellmann" w:date="2025-06-08T17:21:00Z" w16du:dateUtc="2025-06-08T15:21:00Z">
                    <w:tcPr>
                      <w:tcW w:w="1701" w:type="dxa"/>
                      <w:gridSpan w:val="2"/>
                      <w:tcBorders>
                        <w:top w:val="single" w:sz="4" w:space="0" w:color="auto"/>
                      </w:tcBorders>
                    </w:tcPr>
                  </w:tcPrChange>
                </w:tcPr>
                <w:p w14:paraId="4E933E25" w14:textId="77777777" w:rsidR="00280421" w:rsidRDefault="00280421" w:rsidP="00280421">
                  <w:pPr>
                    <w:spacing w:line="360" w:lineRule="auto"/>
                    <w:ind w:firstLine="0"/>
                    <w:jc w:val="right"/>
                    <w:rPr>
                      <w:lang w:val="en-US"/>
                    </w:rPr>
                  </w:pPr>
                  <w:r>
                    <w:rPr>
                      <w:lang w:val="en-US"/>
                    </w:rPr>
                    <w:t>4.54</w:t>
                  </w:r>
                </w:p>
              </w:tc>
            </w:tr>
            <w:tr w:rsidR="00280421" w:rsidRPr="00CC6CC8" w14:paraId="0D5CD8E3" w14:textId="77777777" w:rsidTr="009D0F68">
              <w:trPr>
                <w:trHeight w:val="431"/>
                <w:trPrChange w:id="462" w:author="Simon Hellmann" w:date="2025-06-08T17:21:00Z" w16du:dateUtc="2025-06-08T15:21:00Z">
                  <w:trPr>
                    <w:gridAfter w:val="0"/>
                    <w:trHeight w:val="431"/>
                  </w:trPr>
                </w:trPrChange>
              </w:trPr>
              <w:tc>
                <w:tcPr>
                  <w:tcW w:w="782" w:type="dxa"/>
                  <w:tcPrChange w:id="463" w:author="Simon Hellmann" w:date="2025-06-08T17:21:00Z" w16du:dateUtc="2025-06-08T15:21:00Z">
                    <w:tcPr>
                      <w:tcW w:w="782" w:type="dxa"/>
                    </w:tcPr>
                  </w:tcPrChange>
                </w:tcPr>
                <w:p w14:paraId="52994CAD" w14:textId="77777777" w:rsidR="00280421" w:rsidRDefault="00280421" w:rsidP="00280421">
                  <w:pPr>
                    <w:spacing w:line="360" w:lineRule="auto"/>
                    <w:ind w:firstLine="0"/>
                    <w:rPr>
                      <w:lang w:val="en-US"/>
                    </w:rPr>
                  </w:pPr>
                  <w:r>
                    <w:rPr>
                      <w:lang w:val="en-US"/>
                    </w:rPr>
                    <w:t>2</w:t>
                  </w:r>
                </w:p>
              </w:tc>
              <w:tc>
                <w:tcPr>
                  <w:tcW w:w="1077" w:type="dxa"/>
                  <w:tcPrChange w:id="464" w:author="Simon Hellmann" w:date="2025-06-08T17:21:00Z" w16du:dateUtc="2025-06-08T15:21:00Z">
                    <w:tcPr>
                      <w:tcW w:w="939" w:type="dxa"/>
                    </w:tcPr>
                  </w:tcPrChange>
                </w:tcPr>
                <w:p w14:paraId="5E1F5B7F"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59" w:type="dxa"/>
                  <w:vAlign w:val="center"/>
                  <w:tcPrChange w:id="465" w:author="Simon Hellmann" w:date="2025-06-08T17:21:00Z" w16du:dateUtc="2025-06-08T15:21:00Z">
                    <w:tcPr>
                      <w:tcW w:w="859" w:type="dxa"/>
                      <w:gridSpan w:val="2"/>
                      <w:vAlign w:val="center"/>
                    </w:tcPr>
                  </w:tcPrChange>
                </w:tcPr>
                <w:p w14:paraId="45267B90" w14:textId="23E98126" w:rsidR="00280421" w:rsidRDefault="00280421" w:rsidP="00280421">
                  <w:pPr>
                    <w:spacing w:line="360" w:lineRule="auto"/>
                    <w:ind w:firstLine="0"/>
                    <w:jc w:val="right"/>
                    <w:rPr>
                      <w:lang w:val="en-US"/>
                    </w:rPr>
                  </w:pPr>
                  <w:r w:rsidRPr="00531DBF">
                    <w:rPr>
                      <w:lang w:val="en-US"/>
                    </w:rPr>
                    <w:t>0.01</w:t>
                  </w:r>
                </w:p>
              </w:tc>
              <w:tc>
                <w:tcPr>
                  <w:tcW w:w="1563" w:type="dxa"/>
                  <w:tcPrChange w:id="466" w:author="Simon Hellmann" w:date="2025-06-08T17:21:00Z" w16du:dateUtc="2025-06-08T15:21:00Z">
                    <w:tcPr>
                      <w:tcW w:w="1570" w:type="dxa"/>
                      <w:gridSpan w:val="2"/>
                    </w:tcPr>
                  </w:tcPrChange>
                </w:tcPr>
                <w:p w14:paraId="22AFBBDB" w14:textId="043A2191" w:rsidR="00280421" w:rsidRDefault="00280421" w:rsidP="00280421">
                  <w:pPr>
                    <w:spacing w:line="360" w:lineRule="auto"/>
                    <w:ind w:firstLine="0"/>
                    <w:jc w:val="right"/>
                    <w:rPr>
                      <w:lang w:val="en-US"/>
                    </w:rPr>
                  </w:pPr>
                  <w:r>
                    <w:rPr>
                      <w:lang w:val="en-US"/>
                    </w:rPr>
                    <w:t>0.00</w:t>
                  </w:r>
                </w:p>
              </w:tc>
              <w:tc>
                <w:tcPr>
                  <w:tcW w:w="1522" w:type="dxa"/>
                  <w:tcPrChange w:id="467" w:author="Simon Hellmann" w:date="2025-06-08T17:21:00Z" w16du:dateUtc="2025-06-08T15:21:00Z">
                    <w:tcPr>
                      <w:tcW w:w="1522" w:type="dxa"/>
                      <w:gridSpan w:val="2"/>
                    </w:tcPr>
                  </w:tcPrChange>
                </w:tcPr>
                <w:p w14:paraId="4AC69201" w14:textId="77777777" w:rsidR="00280421" w:rsidRDefault="00280421" w:rsidP="00280421">
                  <w:pPr>
                    <w:spacing w:line="360" w:lineRule="auto"/>
                    <w:ind w:firstLine="0"/>
                    <w:jc w:val="right"/>
                    <w:rPr>
                      <w:lang w:val="en-US"/>
                    </w:rPr>
                  </w:pPr>
                  <w:r>
                    <w:rPr>
                      <w:lang w:val="en-US"/>
                    </w:rPr>
                    <w:t>0.00</w:t>
                  </w:r>
                </w:p>
              </w:tc>
              <w:tc>
                <w:tcPr>
                  <w:tcW w:w="1950" w:type="dxa"/>
                  <w:tcPrChange w:id="468" w:author="Simon Hellmann" w:date="2025-06-08T17:21:00Z" w16du:dateUtc="2025-06-08T15:21:00Z">
                    <w:tcPr>
                      <w:tcW w:w="2022" w:type="dxa"/>
                      <w:gridSpan w:val="2"/>
                    </w:tcPr>
                  </w:tcPrChange>
                </w:tcPr>
                <w:p w14:paraId="3EDC1B36" w14:textId="77777777" w:rsidR="00280421" w:rsidRDefault="00280421" w:rsidP="00280421">
                  <w:pPr>
                    <w:spacing w:line="360" w:lineRule="auto"/>
                    <w:ind w:firstLine="0"/>
                    <w:jc w:val="right"/>
                    <w:rPr>
                      <w:lang w:val="en-US"/>
                    </w:rPr>
                  </w:pPr>
                  <w:r>
                    <w:rPr>
                      <w:lang w:val="en-US"/>
                    </w:rPr>
                    <w:t>0.00</w:t>
                  </w:r>
                </w:p>
              </w:tc>
              <w:tc>
                <w:tcPr>
                  <w:tcW w:w="1777" w:type="dxa"/>
                  <w:tcPrChange w:id="469" w:author="Simon Hellmann" w:date="2025-06-08T17:21:00Z" w16du:dateUtc="2025-06-08T15:21:00Z">
                    <w:tcPr>
                      <w:tcW w:w="1701" w:type="dxa"/>
                      <w:gridSpan w:val="2"/>
                    </w:tcPr>
                  </w:tcPrChange>
                </w:tcPr>
                <w:p w14:paraId="1D0CC135" w14:textId="77777777" w:rsidR="00280421" w:rsidRDefault="00280421" w:rsidP="00280421">
                  <w:pPr>
                    <w:spacing w:line="360" w:lineRule="auto"/>
                    <w:ind w:firstLine="0"/>
                    <w:jc w:val="right"/>
                    <w:rPr>
                      <w:lang w:val="en-US"/>
                    </w:rPr>
                  </w:pPr>
                  <w:r>
                    <w:rPr>
                      <w:lang w:val="en-US"/>
                    </w:rPr>
                    <w:t>0.00</w:t>
                  </w:r>
                </w:p>
              </w:tc>
            </w:tr>
            <w:tr w:rsidR="00280421" w:rsidRPr="00CC6CC8" w14:paraId="6E412C72" w14:textId="77777777" w:rsidTr="009D0F68">
              <w:trPr>
                <w:trHeight w:val="431"/>
                <w:trPrChange w:id="470" w:author="Simon Hellmann" w:date="2025-06-08T17:21:00Z" w16du:dateUtc="2025-06-08T15:21:00Z">
                  <w:trPr>
                    <w:gridAfter w:val="0"/>
                    <w:trHeight w:val="431"/>
                  </w:trPr>
                </w:trPrChange>
              </w:trPr>
              <w:tc>
                <w:tcPr>
                  <w:tcW w:w="782" w:type="dxa"/>
                  <w:tcPrChange w:id="471" w:author="Simon Hellmann" w:date="2025-06-08T17:21:00Z" w16du:dateUtc="2025-06-08T15:21:00Z">
                    <w:tcPr>
                      <w:tcW w:w="782" w:type="dxa"/>
                    </w:tcPr>
                  </w:tcPrChange>
                </w:tcPr>
                <w:p w14:paraId="3DF92CA5" w14:textId="77777777" w:rsidR="00280421" w:rsidRDefault="00280421" w:rsidP="00280421">
                  <w:pPr>
                    <w:spacing w:line="360" w:lineRule="auto"/>
                    <w:ind w:firstLine="0"/>
                    <w:rPr>
                      <w:lang w:val="en-US"/>
                    </w:rPr>
                  </w:pPr>
                  <w:r>
                    <w:rPr>
                      <w:lang w:val="en-US"/>
                    </w:rPr>
                    <w:t>3</w:t>
                  </w:r>
                </w:p>
              </w:tc>
              <w:tc>
                <w:tcPr>
                  <w:tcW w:w="1077" w:type="dxa"/>
                  <w:tcPrChange w:id="472" w:author="Simon Hellmann" w:date="2025-06-08T17:21:00Z" w16du:dateUtc="2025-06-08T15:21:00Z">
                    <w:tcPr>
                      <w:tcW w:w="939" w:type="dxa"/>
                    </w:tcPr>
                  </w:tcPrChange>
                </w:tcPr>
                <w:p w14:paraId="1B3287EA"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59" w:type="dxa"/>
                  <w:vAlign w:val="center"/>
                  <w:tcPrChange w:id="473" w:author="Simon Hellmann" w:date="2025-06-08T17:21:00Z" w16du:dateUtc="2025-06-08T15:21:00Z">
                    <w:tcPr>
                      <w:tcW w:w="859" w:type="dxa"/>
                      <w:gridSpan w:val="2"/>
                      <w:vAlign w:val="center"/>
                    </w:tcPr>
                  </w:tcPrChange>
                </w:tcPr>
                <w:p w14:paraId="09700F8E" w14:textId="500C577C" w:rsidR="00280421" w:rsidRDefault="00280421" w:rsidP="00280421">
                  <w:pPr>
                    <w:spacing w:line="360" w:lineRule="auto"/>
                    <w:ind w:firstLine="0"/>
                    <w:jc w:val="right"/>
                    <w:rPr>
                      <w:lang w:val="en-US"/>
                    </w:rPr>
                  </w:pPr>
                  <w:r>
                    <w:rPr>
                      <w:lang w:val="en-US"/>
                    </w:rPr>
                    <w:t>4.97</w:t>
                  </w:r>
                </w:p>
              </w:tc>
              <w:tc>
                <w:tcPr>
                  <w:tcW w:w="1563" w:type="dxa"/>
                  <w:tcPrChange w:id="474" w:author="Simon Hellmann" w:date="2025-06-08T17:21:00Z" w16du:dateUtc="2025-06-08T15:21:00Z">
                    <w:tcPr>
                      <w:tcW w:w="1570" w:type="dxa"/>
                      <w:gridSpan w:val="2"/>
                    </w:tcPr>
                  </w:tcPrChange>
                </w:tcPr>
                <w:p w14:paraId="7804AA62" w14:textId="705F0C84" w:rsidR="00280421" w:rsidRDefault="00280421" w:rsidP="00280421">
                  <w:pPr>
                    <w:spacing w:line="360" w:lineRule="auto"/>
                    <w:ind w:firstLine="0"/>
                    <w:jc w:val="right"/>
                    <w:rPr>
                      <w:lang w:val="en-US"/>
                    </w:rPr>
                  </w:pPr>
                  <w:r>
                    <w:rPr>
                      <w:lang w:val="en-US"/>
                    </w:rPr>
                    <w:t>0.00</w:t>
                  </w:r>
                </w:p>
              </w:tc>
              <w:tc>
                <w:tcPr>
                  <w:tcW w:w="1522" w:type="dxa"/>
                  <w:tcPrChange w:id="475" w:author="Simon Hellmann" w:date="2025-06-08T17:21:00Z" w16du:dateUtc="2025-06-08T15:21:00Z">
                    <w:tcPr>
                      <w:tcW w:w="1522" w:type="dxa"/>
                      <w:gridSpan w:val="2"/>
                    </w:tcPr>
                  </w:tcPrChange>
                </w:tcPr>
                <w:p w14:paraId="66096537" w14:textId="77777777" w:rsidR="00280421" w:rsidRDefault="00280421" w:rsidP="00280421">
                  <w:pPr>
                    <w:spacing w:line="360" w:lineRule="auto"/>
                    <w:ind w:firstLine="0"/>
                    <w:jc w:val="right"/>
                    <w:rPr>
                      <w:lang w:val="en-US"/>
                    </w:rPr>
                  </w:pPr>
                  <w:r>
                    <w:rPr>
                      <w:lang w:val="en-US"/>
                    </w:rPr>
                    <w:t>0.00</w:t>
                  </w:r>
                </w:p>
              </w:tc>
              <w:tc>
                <w:tcPr>
                  <w:tcW w:w="1950" w:type="dxa"/>
                  <w:tcPrChange w:id="476" w:author="Simon Hellmann" w:date="2025-06-08T17:21:00Z" w16du:dateUtc="2025-06-08T15:21:00Z">
                    <w:tcPr>
                      <w:tcW w:w="2022" w:type="dxa"/>
                      <w:gridSpan w:val="2"/>
                    </w:tcPr>
                  </w:tcPrChange>
                </w:tcPr>
                <w:p w14:paraId="117CD350" w14:textId="77777777" w:rsidR="00280421" w:rsidRDefault="00280421" w:rsidP="00280421">
                  <w:pPr>
                    <w:spacing w:line="360" w:lineRule="auto"/>
                    <w:ind w:firstLine="0"/>
                    <w:jc w:val="right"/>
                    <w:rPr>
                      <w:lang w:val="en-US"/>
                    </w:rPr>
                  </w:pPr>
                  <w:r>
                    <w:rPr>
                      <w:lang w:val="en-US"/>
                    </w:rPr>
                    <w:t>0.00</w:t>
                  </w:r>
                </w:p>
              </w:tc>
              <w:tc>
                <w:tcPr>
                  <w:tcW w:w="1777" w:type="dxa"/>
                  <w:tcPrChange w:id="477" w:author="Simon Hellmann" w:date="2025-06-08T17:21:00Z" w16du:dateUtc="2025-06-08T15:21:00Z">
                    <w:tcPr>
                      <w:tcW w:w="1701" w:type="dxa"/>
                      <w:gridSpan w:val="2"/>
                    </w:tcPr>
                  </w:tcPrChange>
                </w:tcPr>
                <w:p w14:paraId="7CC35FDA" w14:textId="77777777" w:rsidR="00280421" w:rsidRDefault="00280421" w:rsidP="00280421">
                  <w:pPr>
                    <w:spacing w:line="360" w:lineRule="auto"/>
                    <w:ind w:firstLine="0"/>
                    <w:jc w:val="right"/>
                    <w:rPr>
                      <w:lang w:val="en-US"/>
                    </w:rPr>
                  </w:pPr>
                  <w:r>
                    <w:rPr>
                      <w:lang w:val="en-US"/>
                    </w:rPr>
                    <w:t>0.00</w:t>
                  </w:r>
                </w:p>
              </w:tc>
            </w:tr>
            <w:tr w:rsidR="00280421" w:rsidRPr="00CC6CC8" w14:paraId="0C5CF8C8" w14:textId="77777777" w:rsidTr="009D0F68">
              <w:trPr>
                <w:trHeight w:val="421"/>
                <w:trPrChange w:id="478" w:author="Simon Hellmann" w:date="2025-06-08T17:21:00Z" w16du:dateUtc="2025-06-08T15:21:00Z">
                  <w:trPr>
                    <w:gridAfter w:val="0"/>
                    <w:trHeight w:val="421"/>
                  </w:trPr>
                </w:trPrChange>
              </w:trPr>
              <w:tc>
                <w:tcPr>
                  <w:tcW w:w="782" w:type="dxa"/>
                  <w:tcPrChange w:id="479" w:author="Simon Hellmann" w:date="2025-06-08T17:21:00Z" w16du:dateUtc="2025-06-08T15:21:00Z">
                    <w:tcPr>
                      <w:tcW w:w="782" w:type="dxa"/>
                    </w:tcPr>
                  </w:tcPrChange>
                </w:tcPr>
                <w:p w14:paraId="5553142A" w14:textId="77777777" w:rsidR="00280421" w:rsidRDefault="00280421" w:rsidP="00280421">
                  <w:pPr>
                    <w:spacing w:line="360" w:lineRule="auto"/>
                    <w:ind w:firstLine="0"/>
                    <w:rPr>
                      <w:lang w:val="en-US"/>
                    </w:rPr>
                  </w:pPr>
                  <w:r>
                    <w:rPr>
                      <w:lang w:val="en-US"/>
                    </w:rPr>
                    <w:t xml:space="preserve">4 </w:t>
                  </w:r>
                </w:p>
              </w:tc>
              <w:tc>
                <w:tcPr>
                  <w:tcW w:w="1077" w:type="dxa"/>
                  <w:tcPrChange w:id="480" w:author="Simon Hellmann" w:date="2025-06-08T17:21:00Z" w16du:dateUtc="2025-06-08T15:21:00Z">
                    <w:tcPr>
                      <w:tcW w:w="939" w:type="dxa"/>
                    </w:tcPr>
                  </w:tcPrChange>
                </w:tcPr>
                <w:p w14:paraId="6F3967BF"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59" w:type="dxa"/>
                  <w:vAlign w:val="center"/>
                  <w:tcPrChange w:id="481" w:author="Simon Hellmann" w:date="2025-06-08T17:21:00Z" w16du:dateUtc="2025-06-08T15:21:00Z">
                    <w:tcPr>
                      <w:tcW w:w="859" w:type="dxa"/>
                      <w:gridSpan w:val="2"/>
                      <w:vAlign w:val="center"/>
                    </w:tcPr>
                  </w:tcPrChange>
                </w:tcPr>
                <w:p w14:paraId="55C6B859" w14:textId="0485113C" w:rsidR="00280421" w:rsidRDefault="00280421" w:rsidP="00280421">
                  <w:pPr>
                    <w:spacing w:line="360" w:lineRule="auto"/>
                    <w:ind w:firstLine="0"/>
                    <w:jc w:val="right"/>
                    <w:rPr>
                      <w:lang w:val="en-US"/>
                    </w:rPr>
                  </w:pPr>
                  <w:r>
                    <w:rPr>
                      <w:lang w:val="en-US"/>
                    </w:rPr>
                    <w:t>0.96</w:t>
                  </w:r>
                </w:p>
              </w:tc>
              <w:tc>
                <w:tcPr>
                  <w:tcW w:w="1563" w:type="dxa"/>
                  <w:tcPrChange w:id="482" w:author="Simon Hellmann" w:date="2025-06-08T17:21:00Z" w16du:dateUtc="2025-06-08T15:21:00Z">
                    <w:tcPr>
                      <w:tcW w:w="1570" w:type="dxa"/>
                      <w:gridSpan w:val="2"/>
                    </w:tcPr>
                  </w:tcPrChange>
                </w:tcPr>
                <w:p w14:paraId="32331479" w14:textId="2B1167C5" w:rsidR="00280421" w:rsidRDefault="00280421" w:rsidP="00280421">
                  <w:pPr>
                    <w:spacing w:line="360" w:lineRule="auto"/>
                    <w:ind w:firstLine="0"/>
                    <w:jc w:val="right"/>
                    <w:rPr>
                      <w:lang w:val="en-US"/>
                    </w:rPr>
                  </w:pPr>
                  <w:r>
                    <w:rPr>
                      <w:lang w:val="en-US"/>
                    </w:rPr>
                    <w:t>0.76</w:t>
                  </w:r>
                </w:p>
              </w:tc>
              <w:tc>
                <w:tcPr>
                  <w:tcW w:w="1522" w:type="dxa"/>
                  <w:tcPrChange w:id="483" w:author="Simon Hellmann" w:date="2025-06-08T17:21:00Z" w16du:dateUtc="2025-06-08T15:21:00Z">
                    <w:tcPr>
                      <w:tcW w:w="1522" w:type="dxa"/>
                      <w:gridSpan w:val="2"/>
                    </w:tcPr>
                  </w:tcPrChange>
                </w:tcPr>
                <w:p w14:paraId="6CA52D70" w14:textId="77777777" w:rsidR="00280421" w:rsidRDefault="00280421" w:rsidP="00280421">
                  <w:pPr>
                    <w:spacing w:line="360" w:lineRule="auto"/>
                    <w:ind w:firstLine="0"/>
                    <w:jc w:val="right"/>
                    <w:rPr>
                      <w:lang w:val="en-US"/>
                    </w:rPr>
                  </w:pPr>
                  <w:r>
                    <w:rPr>
                      <w:lang w:val="en-US"/>
                    </w:rPr>
                    <w:t>1.57</w:t>
                  </w:r>
                </w:p>
              </w:tc>
              <w:tc>
                <w:tcPr>
                  <w:tcW w:w="1950" w:type="dxa"/>
                  <w:tcPrChange w:id="484" w:author="Simon Hellmann" w:date="2025-06-08T17:21:00Z" w16du:dateUtc="2025-06-08T15:21:00Z">
                    <w:tcPr>
                      <w:tcW w:w="2022" w:type="dxa"/>
                      <w:gridSpan w:val="2"/>
                    </w:tcPr>
                  </w:tcPrChange>
                </w:tcPr>
                <w:p w14:paraId="17CD0678" w14:textId="77777777" w:rsidR="00280421" w:rsidRDefault="00280421" w:rsidP="00280421">
                  <w:pPr>
                    <w:spacing w:line="360" w:lineRule="auto"/>
                    <w:ind w:firstLine="0"/>
                    <w:jc w:val="right"/>
                    <w:rPr>
                      <w:lang w:val="en-US"/>
                    </w:rPr>
                  </w:pPr>
                  <w:r>
                    <w:rPr>
                      <w:lang w:val="en-US"/>
                    </w:rPr>
                    <w:t>0.07</w:t>
                  </w:r>
                </w:p>
              </w:tc>
              <w:tc>
                <w:tcPr>
                  <w:tcW w:w="1777" w:type="dxa"/>
                  <w:tcPrChange w:id="485" w:author="Simon Hellmann" w:date="2025-06-08T17:21:00Z" w16du:dateUtc="2025-06-08T15:21:00Z">
                    <w:tcPr>
                      <w:tcW w:w="1701" w:type="dxa"/>
                      <w:gridSpan w:val="2"/>
                    </w:tcPr>
                  </w:tcPrChange>
                </w:tcPr>
                <w:p w14:paraId="2F7DE8E9" w14:textId="77777777" w:rsidR="00280421" w:rsidRDefault="00280421" w:rsidP="00280421">
                  <w:pPr>
                    <w:spacing w:line="360" w:lineRule="auto"/>
                    <w:ind w:firstLine="0"/>
                    <w:jc w:val="right"/>
                    <w:rPr>
                      <w:lang w:val="en-US"/>
                    </w:rPr>
                  </w:pPr>
                  <w:r>
                    <w:rPr>
                      <w:lang w:val="en-US"/>
                    </w:rPr>
                    <w:t>1.30</w:t>
                  </w:r>
                </w:p>
              </w:tc>
            </w:tr>
            <w:tr w:rsidR="00280421" w:rsidRPr="00CC6CC8" w14:paraId="0AC42995" w14:textId="77777777" w:rsidTr="009D0F68">
              <w:trPr>
                <w:trHeight w:val="431"/>
                <w:trPrChange w:id="486" w:author="Simon Hellmann" w:date="2025-06-08T17:21:00Z" w16du:dateUtc="2025-06-08T15:21:00Z">
                  <w:trPr>
                    <w:gridAfter w:val="0"/>
                    <w:trHeight w:val="431"/>
                  </w:trPr>
                </w:trPrChange>
              </w:trPr>
              <w:tc>
                <w:tcPr>
                  <w:tcW w:w="782" w:type="dxa"/>
                  <w:tcPrChange w:id="487" w:author="Simon Hellmann" w:date="2025-06-08T17:21:00Z" w16du:dateUtc="2025-06-08T15:21:00Z">
                    <w:tcPr>
                      <w:tcW w:w="782" w:type="dxa"/>
                    </w:tcPr>
                  </w:tcPrChange>
                </w:tcPr>
                <w:p w14:paraId="65C0C4BB" w14:textId="77777777" w:rsidR="00280421" w:rsidRDefault="00280421" w:rsidP="00280421">
                  <w:pPr>
                    <w:spacing w:line="360" w:lineRule="auto"/>
                    <w:ind w:firstLine="0"/>
                    <w:rPr>
                      <w:lang w:val="en-US"/>
                    </w:rPr>
                  </w:pPr>
                  <w:r>
                    <w:rPr>
                      <w:lang w:val="en-US"/>
                    </w:rPr>
                    <w:t>5</w:t>
                  </w:r>
                </w:p>
              </w:tc>
              <w:tc>
                <w:tcPr>
                  <w:tcW w:w="1077" w:type="dxa"/>
                  <w:tcPrChange w:id="488" w:author="Simon Hellmann" w:date="2025-06-08T17:21:00Z" w16du:dateUtc="2025-06-08T15:21:00Z">
                    <w:tcPr>
                      <w:tcW w:w="939" w:type="dxa"/>
                    </w:tcPr>
                  </w:tcPrChange>
                </w:tcPr>
                <w:p w14:paraId="2F481CFD"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59" w:type="dxa"/>
                  <w:vAlign w:val="center"/>
                  <w:tcPrChange w:id="489" w:author="Simon Hellmann" w:date="2025-06-08T17:21:00Z" w16du:dateUtc="2025-06-08T15:21:00Z">
                    <w:tcPr>
                      <w:tcW w:w="859" w:type="dxa"/>
                      <w:gridSpan w:val="2"/>
                      <w:vAlign w:val="center"/>
                    </w:tcPr>
                  </w:tcPrChange>
                </w:tcPr>
                <w:p w14:paraId="2DA690E2" w14:textId="7FF2CE76" w:rsidR="00280421" w:rsidRDefault="00280421" w:rsidP="00280421">
                  <w:pPr>
                    <w:spacing w:line="360" w:lineRule="auto"/>
                    <w:ind w:firstLine="0"/>
                    <w:jc w:val="right"/>
                    <w:rPr>
                      <w:lang w:val="en-US"/>
                    </w:rPr>
                  </w:pPr>
                  <w:r>
                    <w:rPr>
                      <w:lang w:val="en-US"/>
                    </w:rPr>
                    <w:t>957.00</w:t>
                  </w:r>
                </w:p>
              </w:tc>
              <w:tc>
                <w:tcPr>
                  <w:tcW w:w="1563" w:type="dxa"/>
                  <w:tcPrChange w:id="490" w:author="Simon Hellmann" w:date="2025-06-08T17:21:00Z" w16du:dateUtc="2025-06-08T15:21:00Z">
                    <w:tcPr>
                      <w:tcW w:w="1570" w:type="dxa"/>
                      <w:gridSpan w:val="2"/>
                    </w:tcPr>
                  </w:tcPrChange>
                </w:tcPr>
                <w:p w14:paraId="469421E3" w14:textId="439B089F" w:rsidR="00280421" w:rsidRDefault="00280421" w:rsidP="00280421">
                  <w:pPr>
                    <w:spacing w:line="360" w:lineRule="auto"/>
                    <w:ind w:firstLine="0"/>
                    <w:jc w:val="right"/>
                    <w:rPr>
                      <w:lang w:val="en-US"/>
                    </w:rPr>
                  </w:pPr>
                  <w:r>
                    <w:rPr>
                      <w:lang w:val="en-US"/>
                    </w:rPr>
                    <w:t>662.71</w:t>
                  </w:r>
                </w:p>
              </w:tc>
              <w:tc>
                <w:tcPr>
                  <w:tcW w:w="1522" w:type="dxa"/>
                  <w:tcPrChange w:id="491" w:author="Simon Hellmann" w:date="2025-06-08T17:21:00Z" w16du:dateUtc="2025-06-08T15:21:00Z">
                    <w:tcPr>
                      <w:tcW w:w="1522" w:type="dxa"/>
                      <w:gridSpan w:val="2"/>
                    </w:tcPr>
                  </w:tcPrChange>
                </w:tcPr>
                <w:p w14:paraId="3BE4D768" w14:textId="77777777" w:rsidR="00280421" w:rsidRDefault="00280421" w:rsidP="00280421">
                  <w:pPr>
                    <w:spacing w:line="360" w:lineRule="auto"/>
                    <w:ind w:firstLine="0"/>
                    <w:jc w:val="right"/>
                    <w:rPr>
                      <w:lang w:val="en-US"/>
                    </w:rPr>
                  </w:pPr>
                  <w:r>
                    <w:rPr>
                      <w:lang w:val="en-US"/>
                    </w:rPr>
                    <w:t>682.59</w:t>
                  </w:r>
                </w:p>
              </w:tc>
              <w:tc>
                <w:tcPr>
                  <w:tcW w:w="1950" w:type="dxa"/>
                  <w:tcPrChange w:id="492" w:author="Simon Hellmann" w:date="2025-06-08T17:21:00Z" w16du:dateUtc="2025-06-08T15:21:00Z">
                    <w:tcPr>
                      <w:tcW w:w="2022" w:type="dxa"/>
                      <w:gridSpan w:val="2"/>
                    </w:tcPr>
                  </w:tcPrChange>
                </w:tcPr>
                <w:p w14:paraId="552897BB" w14:textId="77777777" w:rsidR="00280421" w:rsidRDefault="00280421" w:rsidP="00280421">
                  <w:pPr>
                    <w:spacing w:line="360" w:lineRule="auto"/>
                    <w:ind w:firstLine="0"/>
                    <w:jc w:val="right"/>
                    <w:rPr>
                      <w:lang w:val="en-US"/>
                    </w:rPr>
                  </w:pPr>
                  <w:r w:rsidRPr="00F54177">
                    <w:rPr>
                      <w:lang w:val="en-US"/>
                    </w:rPr>
                    <w:t xml:space="preserve">607.25 </w:t>
                  </w:r>
                </w:p>
              </w:tc>
              <w:tc>
                <w:tcPr>
                  <w:tcW w:w="1777" w:type="dxa"/>
                  <w:tcPrChange w:id="493" w:author="Simon Hellmann" w:date="2025-06-08T17:21:00Z" w16du:dateUtc="2025-06-08T15:21:00Z">
                    <w:tcPr>
                      <w:tcW w:w="1701" w:type="dxa"/>
                      <w:gridSpan w:val="2"/>
                    </w:tcPr>
                  </w:tcPrChange>
                </w:tcPr>
                <w:p w14:paraId="1151D0CE" w14:textId="77777777" w:rsidR="00280421" w:rsidRDefault="00280421" w:rsidP="00280421">
                  <w:pPr>
                    <w:spacing w:line="360" w:lineRule="auto"/>
                    <w:ind w:firstLine="0"/>
                    <w:jc w:val="right"/>
                    <w:rPr>
                      <w:lang w:val="en-US"/>
                    </w:rPr>
                  </w:pPr>
                  <w:r w:rsidRPr="00F54177">
                    <w:rPr>
                      <w:lang w:val="en-US"/>
                    </w:rPr>
                    <w:t>919.</w:t>
                  </w:r>
                  <w:r>
                    <w:rPr>
                      <w:lang w:val="en-US"/>
                    </w:rPr>
                    <w:t>16</w:t>
                  </w:r>
                </w:p>
              </w:tc>
            </w:tr>
            <w:tr w:rsidR="00280421" w:rsidRPr="00CC6CC8" w14:paraId="0960AADF" w14:textId="77777777" w:rsidTr="009D0F68">
              <w:trPr>
                <w:trHeight w:val="451"/>
                <w:trPrChange w:id="494" w:author="Simon Hellmann" w:date="2025-06-08T17:21:00Z" w16du:dateUtc="2025-06-08T15:21:00Z">
                  <w:trPr>
                    <w:gridAfter w:val="0"/>
                    <w:trHeight w:val="451"/>
                  </w:trPr>
                </w:trPrChange>
              </w:trPr>
              <w:tc>
                <w:tcPr>
                  <w:tcW w:w="782" w:type="dxa"/>
                  <w:tcPrChange w:id="495" w:author="Simon Hellmann" w:date="2025-06-08T17:21:00Z" w16du:dateUtc="2025-06-08T15:21:00Z">
                    <w:tcPr>
                      <w:tcW w:w="782" w:type="dxa"/>
                    </w:tcPr>
                  </w:tcPrChange>
                </w:tcPr>
                <w:p w14:paraId="227BFC31" w14:textId="77777777" w:rsidR="00280421" w:rsidRDefault="00280421" w:rsidP="00280421">
                  <w:pPr>
                    <w:spacing w:line="360" w:lineRule="auto"/>
                    <w:ind w:firstLine="0"/>
                    <w:rPr>
                      <w:lang w:val="en-US"/>
                    </w:rPr>
                  </w:pPr>
                  <w:r>
                    <w:rPr>
                      <w:lang w:val="en-US"/>
                    </w:rPr>
                    <w:t>6</w:t>
                  </w:r>
                </w:p>
              </w:tc>
              <w:tc>
                <w:tcPr>
                  <w:tcW w:w="1077" w:type="dxa"/>
                  <w:tcPrChange w:id="496" w:author="Simon Hellmann" w:date="2025-06-08T17:21:00Z" w16du:dateUtc="2025-06-08T15:21:00Z">
                    <w:tcPr>
                      <w:tcW w:w="939" w:type="dxa"/>
                    </w:tcPr>
                  </w:tcPrChange>
                </w:tcPr>
                <w:p w14:paraId="0986AD16"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59" w:type="dxa"/>
                  <w:vAlign w:val="center"/>
                  <w:tcPrChange w:id="497" w:author="Simon Hellmann" w:date="2025-06-08T17:21:00Z" w16du:dateUtc="2025-06-08T15:21:00Z">
                    <w:tcPr>
                      <w:tcW w:w="859" w:type="dxa"/>
                      <w:gridSpan w:val="2"/>
                      <w:vAlign w:val="center"/>
                    </w:tcPr>
                  </w:tcPrChange>
                </w:tcPr>
                <w:p w14:paraId="26A4A5AE" w14:textId="20E77064" w:rsidR="00280421" w:rsidRPr="00070475" w:rsidRDefault="00280421" w:rsidP="00280421">
                  <w:pPr>
                    <w:spacing w:line="360" w:lineRule="auto"/>
                    <w:ind w:firstLine="0"/>
                    <w:jc w:val="right"/>
                    <w:rPr>
                      <w:lang w:val="en-US"/>
                    </w:rPr>
                  </w:pPr>
                  <w:r>
                    <w:rPr>
                      <w:lang w:val="en-US"/>
                    </w:rPr>
                    <w:t>1.48</w:t>
                  </w:r>
                </w:p>
              </w:tc>
              <w:tc>
                <w:tcPr>
                  <w:tcW w:w="1563" w:type="dxa"/>
                  <w:tcPrChange w:id="498" w:author="Simon Hellmann" w:date="2025-06-08T17:21:00Z" w16du:dateUtc="2025-06-08T15:21:00Z">
                    <w:tcPr>
                      <w:tcW w:w="1570" w:type="dxa"/>
                      <w:gridSpan w:val="2"/>
                    </w:tcPr>
                  </w:tcPrChange>
                </w:tcPr>
                <w:p w14:paraId="49341CCD" w14:textId="6A10EEC3" w:rsidR="00280421" w:rsidRPr="00070475" w:rsidRDefault="00280421" w:rsidP="00280421">
                  <w:pPr>
                    <w:spacing w:line="360" w:lineRule="auto"/>
                    <w:ind w:firstLine="0"/>
                    <w:jc w:val="right"/>
                    <w:rPr>
                      <w:lang w:val="en-US"/>
                    </w:rPr>
                  </w:pPr>
                  <w:r w:rsidRPr="00070475">
                    <w:rPr>
                      <w:lang w:val="en-US"/>
                    </w:rPr>
                    <w:t>239.75±</w:t>
                  </w:r>
                  <w:r>
                    <w:rPr>
                      <w:lang w:val="en-US"/>
                    </w:rPr>
                    <w:t>40.09</w:t>
                  </w:r>
                  <w:r w:rsidRPr="00070475">
                    <w:rPr>
                      <w:lang w:val="en-US"/>
                    </w:rPr>
                    <w:t xml:space="preserve"> </w:t>
                  </w:r>
                </w:p>
              </w:tc>
              <w:tc>
                <w:tcPr>
                  <w:tcW w:w="1522" w:type="dxa"/>
                  <w:tcPrChange w:id="499" w:author="Simon Hellmann" w:date="2025-06-08T17:21:00Z" w16du:dateUtc="2025-06-08T15:21:00Z">
                    <w:tcPr>
                      <w:tcW w:w="1522" w:type="dxa"/>
                      <w:gridSpan w:val="2"/>
                    </w:tcPr>
                  </w:tcPrChange>
                </w:tcPr>
                <w:p w14:paraId="6F41D2FD" w14:textId="77777777" w:rsidR="00280421" w:rsidRPr="00070475" w:rsidRDefault="00280421" w:rsidP="00280421">
                  <w:pPr>
                    <w:spacing w:line="360" w:lineRule="auto"/>
                    <w:ind w:firstLine="0"/>
                    <w:jc w:val="right"/>
                    <w:rPr>
                      <w:lang w:val="en-US"/>
                    </w:rPr>
                  </w:pPr>
                  <w:r w:rsidRPr="00070475">
                    <w:rPr>
                      <w:lang w:val="en-US"/>
                    </w:rPr>
                    <w:t>199.91±</w:t>
                  </w:r>
                  <w:r>
                    <w:rPr>
                      <w:lang w:val="en-US"/>
                    </w:rPr>
                    <w:t>36.61</w:t>
                  </w:r>
                  <w:r w:rsidRPr="00070475">
                    <w:rPr>
                      <w:lang w:val="en-US"/>
                    </w:rPr>
                    <w:t xml:space="preserve"> </w:t>
                  </w:r>
                </w:p>
              </w:tc>
              <w:tc>
                <w:tcPr>
                  <w:tcW w:w="1950" w:type="dxa"/>
                  <w:tcPrChange w:id="500" w:author="Simon Hellmann" w:date="2025-06-08T17:21:00Z" w16du:dateUtc="2025-06-08T15:21:00Z">
                    <w:tcPr>
                      <w:tcW w:w="2022" w:type="dxa"/>
                      <w:gridSpan w:val="2"/>
                    </w:tcPr>
                  </w:tcPrChange>
                </w:tcPr>
                <w:p w14:paraId="4B48310A" w14:textId="77777777" w:rsidR="00280421" w:rsidRPr="00070475" w:rsidRDefault="00280421" w:rsidP="00280421">
                  <w:pPr>
                    <w:spacing w:line="360" w:lineRule="auto"/>
                    <w:ind w:firstLine="0"/>
                    <w:jc w:val="right"/>
                    <w:rPr>
                      <w:lang w:val="en-US"/>
                    </w:rPr>
                  </w:pPr>
                  <w:r w:rsidRPr="00070475">
                    <w:rPr>
                      <w:lang w:val="en-US"/>
                    </w:rPr>
                    <w:t>327.33±</w:t>
                  </w:r>
                  <w:r>
                    <w:rPr>
                      <w:lang w:val="en-US"/>
                    </w:rPr>
                    <w:t>49.42</w:t>
                  </w:r>
                  <w:r w:rsidRPr="00070475">
                    <w:rPr>
                      <w:lang w:val="en-US"/>
                    </w:rPr>
                    <w:t xml:space="preserve"> </w:t>
                  </w:r>
                </w:p>
              </w:tc>
              <w:tc>
                <w:tcPr>
                  <w:tcW w:w="1777" w:type="dxa"/>
                  <w:tcPrChange w:id="501" w:author="Simon Hellmann" w:date="2025-06-08T17:21:00Z" w16du:dateUtc="2025-06-08T15:21:00Z">
                    <w:tcPr>
                      <w:tcW w:w="1701" w:type="dxa"/>
                      <w:gridSpan w:val="2"/>
                    </w:tcPr>
                  </w:tcPrChange>
                </w:tcPr>
                <w:p w14:paraId="2B8E33A9" w14:textId="77777777" w:rsidR="00280421" w:rsidRPr="00070475" w:rsidRDefault="00280421" w:rsidP="00280421">
                  <w:pPr>
                    <w:spacing w:line="360" w:lineRule="auto"/>
                    <w:ind w:firstLine="0"/>
                    <w:jc w:val="right"/>
                    <w:rPr>
                      <w:lang w:val="en-US"/>
                    </w:rPr>
                  </w:pPr>
                  <w:r w:rsidRPr="00070475">
                    <w:rPr>
                      <w:lang w:val="en-US"/>
                    </w:rPr>
                    <w:t>20.82±</w:t>
                  </w:r>
                  <w:r>
                    <w:rPr>
                      <w:lang w:val="en-US"/>
                    </w:rPr>
                    <w:t>5.38</w:t>
                  </w:r>
                </w:p>
              </w:tc>
            </w:tr>
            <w:tr w:rsidR="00280421" w:rsidRPr="00CC6CC8" w14:paraId="736E896E" w14:textId="77777777" w:rsidTr="009D0F68">
              <w:trPr>
                <w:trHeight w:val="441"/>
                <w:trPrChange w:id="502" w:author="Simon Hellmann" w:date="2025-06-08T17:21:00Z" w16du:dateUtc="2025-06-08T15:21:00Z">
                  <w:trPr>
                    <w:gridAfter w:val="0"/>
                    <w:trHeight w:val="441"/>
                  </w:trPr>
                </w:trPrChange>
              </w:trPr>
              <w:tc>
                <w:tcPr>
                  <w:tcW w:w="782" w:type="dxa"/>
                  <w:tcPrChange w:id="503" w:author="Simon Hellmann" w:date="2025-06-08T17:21:00Z" w16du:dateUtc="2025-06-08T15:21:00Z">
                    <w:tcPr>
                      <w:tcW w:w="782" w:type="dxa"/>
                    </w:tcPr>
                  </w:tcPrChange>
                </w:tcPr>
                <w:p w14:paraId="5C87E3A2" w14:textId="77777777" w:rsidR="00280421" w:rsidRDefault="00280421" w:rsidP="00280421">
                  <w:pPr>
                    <w:spacing w:line="360" w:lineRule="auto"/>
                    <w:ind w:firstLine="0"/>
                    <w:rPr>
                      <w:lang w:val="en-US"/>
                    </w:rPr>
                  </w:pPr>
                  <w:r>
                    <w:rPr>
                      <w:lang w:val="en-US"/>
                    </w:rPr>
                    <w:t>7</w:t>
                  </w:r>
                </w:p>
              </w:tc>
              <w:tc>
                <w:tcPr>
                  <w:tcW w:w="1077" w:type="dxa"/>
                  <w:tcPrChange w:id="504" w:author="Simon Hellmann" w:date="2025-06-08T17:21:00Z" w16du:dateUtc="2025-06-08T15:21:00Z">
                    <w:tcPr>
                      <w:tcW w:w="939" w:type="dxa"/>
                    </w:tcPr>
                  </w:tcPrChange>
                </w:tcPr>
                <w:p w14:paraId="6434A7A6"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59" w:type="dxa"/>
                  <w:vAlign w:val="center"/>
                  <w:tcPrChange w:id="505" w:author="Simon Hellmann" w:date="2025-06-08T17:21:00Z" w16du:dateUtc="2025-06-08T15:21:00Z">
                    <w:tcPr>
                      <w:tcW w:w="859" w:type="dxa"/>
                      <w:gridSpan w:val="2"/>
                      <w:vAlign w:val="center"/>
                    </w:tcPr>
                  </w:tcPrChange>
                </w:tcPr>
                <w:p w14:paraId="3A30672E" w14:textId="69CF78FA" w:rsidR="00280421" w:rsidRPr="00070475" w:rsidRDefault="00280421" w:rsidP="00280421">
                  <w:pPr>
                    <w:spacing w:line="360" w:lineRule="auto"/>
                    <w:ind w:firstLine="0"/>
                    <w:jc w:val="right"/>
                    <w:rPr>
                      <w:lang w:val="en-US"/>
                    </w:rPr>
                  </w:pPr>
                  <w:r>
                    <w:rPr>
                      <w:lang w:val="en-US"/>
                    </w:rPr>
                    <w:t>1.48</w:t>
                  </w:r>
                </w:p>
              </w:tc>
              <w:tc>
                <w:tcPr>
                  <w:tcW w:w="1563" w:type="dxa"/>
                  <w:tcPrChange w:id="506" w:author="Simon Hellmann" w:date="2025-06-08T17:21:00Z" w16du:dateUtc="2025-06-08T15:21:00Z">
                    <w:tcPr>
                      <w:tcW w:w="1570" w:type="dxa"/>
                      <w:gridSpan w:val="2"/>
                    </w:tcPr>
                  </w:tcPrChange>
                </w:tcPr>
                <w:p w14:paraId="39C26E8F" w14:textId="1574BAD6" w:rsidR="00280421" w:rsidRPr="00070475" w:rsidRDefault="00280421" w:rsidP="00280421">
                  <w:pPr>
                    <w:spacing w:line="360" w:lineRule="auto"/>
                    <w:ind w:firstLine="0"/>
                    <w:jc w:val="right"/>
                    <w:rPr>
                      <w:lang w:val="en-US"/>
                    </w:rPr>
                  </w:pPr>
                  <w:r w:rsidRPr="00070475">
                    <w:rPr>
                      <w:lang w:val="en-US"/>
                    </w:rPr>
                    <w:t>0.00</w:t>
                  </w:r>
                </w:p>
              </w:tc>
              <w:tc>
                <w:tcPr>
                  <w:tcW w:w="1522" w:type="dxa"/>
                  <w:tcPrChange w:id="507" w:author="Simon Hellmann" w:date="2025-06-08T17:21:00Z" w16du:dateUtc="2025-06-08T15:21:00Z">
                    <w:tcPr>
                      <w:tcW w:w="1522" w:type="dxa"/>
                      <w:gridSpan w:val="2"/>
                    </w:tcPr>
                  </w:tcPrChange>
                </w:tcPr>
                <w:p w14:paraId="7318353E" w14:textId="77777777" w:rsidR="00280421" w:rsidRPr="00070475" w:rsidRDefault="00280421" w:rsidP="00280421">
                  <w:pPr>
                    <w:spacing w:line="360" w:lineRule="auto"/>
                    <w:ind w:firstLine="0"/>
                    <w:jc w:val="right"/>
                    <w:rPr>
                      <w:lang w:val="en-US"/>
                    </w:rPr>
                  </w:pPr>
                  <w:r w:rsidRPr="00070475">
                    <w:rPr>
                      <w:lang w:val="en-US"/>
                    </w:rPr>
                    <w:t>0.00</w:t>
                  </w:r>
                </w:p>
              </w:tc>
              <w:tc>
                <w:tcPr>
                  <w:tcW w:w="1950" w:type="dxa"/>
                  <w:tcPrChange w:id="508" w:author="Simon Hellmann" w:date="2025-06-08T17:21:00Z" w16du:dateUtc="2025-06-08T15:21:00Z">
                    <w:tcPr>
                      <w:tcW w:w="2022" w:type="dxa"/>
                      <w:gridSpan w:val="2"/>
                    </w:tcPr>
                  </w:tcPrChange>
                </w:tcPr>
                <w:p w14:paraId="02BF8ECD" w14:textId="77777777" w:rsidR="00280421" w:rsidRPr="00070475" w:rsidRDefault="00280421" w:rsidP="00280421">
                  <w:pPr>
                    <w:spacing w:line="360" w:lineRule="auto"/>
                    <w:ind w:firstLine="0"/>
                    <w:jc w:val="right"/>
                    <w:rPr>
                      <w:lang w:val="en-US"/>
                    </w:rPr>
                  </w:pPr>
                  <w:r w:rsidRPr="00070475">
                    <w:rPr>
                      <w:lang w:val="en-US"/>
                    </w:rPr>
                    <w:t>0.00</w:t>
                  </w:r>
                </w:p>
              </w:tc>
              <w:tc>
                <w:tcPr>
                  <w:tcW w:w="1777" w:type="dxa"/>
                  <w:tcPrChange w:id="509" w:author="Simon Hellmann" w:date="2025-06-08T17:21:00Z" w16du:dateUtc="2025-06-08T15:21:00Z">
                    <w:tcPr>
                      <w:tcW w:w="1701" w:type="dxa"/>
                      <w:gridSpan w:val="2"/>
                    </w:tcPr>
                  </w:tcPrChange>
                </w:tcPr>
                <w:p w14:paraId="09D60AF2" w14:textId="77777777" w:rsidR="00280421" w:rsidRPr="00070475" w:rsidRDefault="00280421" w:rsidP="00280421">
                  <w:pPr>
                    <w:spacing w:line="360" w:lineRule="auto"/>
                    <w:ind w:firstLine="0"/>
                    <w:jc w:val="right"/>
                    <w:rPr>
                      <w:lang w:val="en-US"/>
                    </w:rPr>
                  </w:pPr>
                  <w:r w:rsidRPr="00070475">
                    <w:rPr>
                      <w:lang w:val="en-US"/>
                    </w:rPr>
                    <w:t>0.00</w:t>
                  </w:r>
                </w:p>
              </w:tc>
            </w:tr>
            <w:tr w:rsidR="00280421" w:rsidRPr="00CC6CC8" w14:paraId="4B9A1813" w14:textId="77777777" w:rsidTr="009D0F68">
              <w:trPr>
                <w:trHeight w:val="461"/>
                <w:trPrChange w:id="510" w:author="Simon Hellmann" w:date="2025-06-08T17:21:00Z" w16du:dateUtc="2025-06-08T15:21:00Z">
                  <w:trPr>
                    <w:gridAfter w:val="0"/>
                    <w:trHeight w:val="461"/>
                  </w:trPr>
                </w:trPrChange>
              </w:trPr>
              <w:tc>
                <w:tcPr>
                  <w:tcW w:w="782" w:type="dxa"/>
                  <w:tcPrChange w:id="511" w:author="Simon Hellmann" w:date="2025-06-08T17:21:00Z" w16du:dateUtc="2025-06-08T15:21:00Z">
                    <w:tcPr>
                      <w:tcW w:w="782" w:type="dxa"/>
                    </w:tcPr>
                  </w:tcPrChange>
                </w:tcPr>
                <w:p w14:paraId="729B358A" w14:textId="77777777" w:rsidR="00280421" w:rsidRDefault="00280421" w:rsidP="00280421">
                  <w:pPr>
                    <w:spacing w:line="360" w:lineRule="auto"/>
                    <w:ind w:firstLine="0"/>
                    <w:rPr>
                      <w:lang w:val="en-US"/>
                    </w:rPr>
                  </w:pPr>
                  <w:r>
                    <w:rPr>
                      <w:lang w:val="en-US"/>
                    </w:rPr>
                    <w:t>8</w:t>
                  </w:r>
                </w:p>
              </w:tc>
              <w:tc>
                <w:tcPr>
                  <w:tcW w:w="1077" w:type="dxa"/>
                  <w:tcPrChange w:id="512" w:author="Simon Hellmann" w:date="2025-06-08T17:21:00Z" w16du:dateUtc="2025-06-08T15:21:00Z">
                    <w:tcPr>
                      <w:tcW w:w="939" w:type="dxa"/>
                    </w:tcPr>
                  </w:tcPrChange>
                </w:tcPr>
                <w:p w14:paraId="4761D21D"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59" w:type="dxa"/>
                  <w:vAlign w:val="center"/>
                  <w:tcPrChange w:id="513" w:author="Simon Hellmann" w:date="2025-06-08T17:21:00Z" w16du:dateUtc="2025-06-08T15:21:00Z">
                    <w:tcPr>
                      <w:tcW w:w="859" w:type="dxa"/>
                      <w:gridSpan w:val="2"/>
                      <w:vAlign w:val="center"/>
                    </w:tcPr>
                  </w:tcPrChange>
                </w:tcPr>
                <w:p w14:paraId="218B7A8E" w14:textId="5761080E" w:rsidR="00280421" w:rsidRPr="00070475" w:rsidRDefault="00280421" w:rsidP="00280421">
                  <w:pPr>
                    <w:spacing w:line="360" w:lineRule="auto"/>
                    <w:ind w:firstLine="0"/>
                    <w:jc w:val="right"/>
                    <w:rPr>
                      <w:lang w:val="en-US"/>
                    </w:rPr>
                  </w:pPr>
                  <w:r>
                    <w:rPr>
                      <w:lang w:val="en-US"/>
                    </w:rPr>
                    <w:t>0.95</w:t>
                  </w:r>
                </w:p>
              </w:tc>
              <w:tc>
                <w:tcPr>
                  <w:tcW w:w="1563" w:type="dxa"/>
                  <w:tcPrChange w:id="514" w:author="Simon Hellmann" w:date="2025-06-08T17:21:00Z" w16du:dateUtc="2025-06-08T15:21:00Z">
                    <w:tcPr>
                      <w:tcW w:w="1570" w:type="dxa"/>
                      <w:gridSpan w:val="2"/>
                    </w:tcPr>
                  </w:tcPrChange>
                </w:tcPr>
                <w:p w14:paraId="6F5383E8" w14:textId="6DF31577" w:rsidR="00280421" w:rsidRPr="00070475" w:rsidRDefault="00280421" w:rsidP="00280421">
                  <w:pPr>
                    <w:spacing w:line="360" w:lineRule="auto"/>
                    <w:ind w:firstLine="0"/>
                    <w:jc w:val="right"/>
                    <w:rPr>
                      <w:lang w:val="en-US"/>
                    </w:rPr>
                  </w:pPr>
                  <w:r w:rsidRPr="00070475">
                    <w:rPr>
                      <w:lang w:val="en-US"/>
                    </w:rPr>
                    <w:t xml:space="preserve">26.33±1.54 </w:t>
                  </w:r>
                </w:p>
              </w:tc>
              <w:tc>
                <w:tcPr>
                  <w:tcW w:w="1522" w:type="dxa"/>
                  <w:tcPrChange w:id="515" w:author="Simon Hellmann" w:date="2025-06-08T17:21:00Z" w16du:dateUtc="2025-06-08T15:21:00Z">
                    <w:tcPr>
                      <w:tcW w:w="1522" w:type="dxa"/>
                      <w:gridSpan w:val="2"/>
                    </w:tcPr>
                  </w:tcPrChange>
                </w:tcPr>
                <w:p w14:paraId="71F85317" w14:textId="77777777" w:rsidR="00280421" w:rsidRPr="00070475" w:rsidRDefault="00280421" w:rsidP="00280421">
                  <w:pPr>
                    <w:spacing w:line="360" w:lineRule="auto"/>
                    <w:ind w:firstLine="0"/>
                    <w:jc w:val="right"/>
                    <w:rPr>
                      <w:lang w:val="en-US"/>
                    </w:rPr>
                  </w:pPr>
                  <w:r w:rsidRPr="00070475">
                    <w:rPr>
                      <w:lang w:val="en-US"/>
                    </w:rPr>
                    <w:t xml:space="preserve">42.28±2.47 </w:t>
                  </w:r>
                </w:p>
              </w:tc>
              <w:tc>
                <w:tcPr>
                  <w:tcW w:w="1950" w:type="dxa"/>
                  <w:tcPrChange w:id="516" w:author="Simon Hellmann" w:date="2025-06-08T17:21:00Z" w16du:dateUtc="2025-06-08T15:21:00Z">
                    <w:tcPr>
                      <w:tcW w:w="2022" w:type="dxa"/>
                      <w:gridSpan w:val="2"/>
                    </w:tcPr>
                  </w:tcPrChange>
                </w:tcPr>
                <w:p w14:paraId="5E988447" w14:textId="77777777" w:rsidR="00280421" w:rsidRPr="00070475" w:rsidRDefault="00280421" w:rsidP="00280421">
                  <w:pPr>
                    <w:spacing w:line="360" w:lineRule="auto"/>
                    <w:ind w:firstLine="0"/>
                    <w:jc w:val="right"/>
                    <w:rPr>
                      <w:lang w:val="en-US"/>
                    </w:rPr>
                  </w:pPr>
                  <w:r w:rsidRPr="00070475">
                    <w:rPr>
                      <w:lang w:val="en-US"/>
                    </w:rPr>
                    <w:t>9.57±0.56</w:t>
                  </w:r>
                </w:p>
              </w:tc>
              <w:tc>
                <w:tcPr>
                  <w:tcW w:w="1777" w:type="dxa"/>
                  <w:tcPrChange w:id="517" w:author="Simon Hellmann" w:date="2025-06-08T17:21:00Z" w16du:dateUtc="2025-06-08T15:21:00Z">
                    <w:tcPr>
                      <w:tcW w:w="1701" w:type="dxa"/>
                      <w:gridSpan w:val="2"/>
                    </w:tcPr>
                  </w:tcPrChange>
                </w:tcPr>
                <w:p w14:paraId="1C17796D" w14:textId="77777777" w:rsidR="00280421" w:rsidRPr="00070475" w:rsidRDefault="00280421" w:rsidP="00280421">
                  <w:pPr>
                    <w:spacing w:line="360" w:lineRule="auto"/>
                    <w:ind w:firstLine="0"/>
                    <w:jc w:val="right"/>
                    <w:rPr>
                      <w:lang w:val="en-US"/>
                    </w:rPr>
                  </w:pPr>
                  <w:r w:rsidRPr="00070475">
                    <w:rPr>
                      <w:lang w:val="en-US"/>
                    </w:rPr>
                    <w:t>13.31±0.78</w:t>
                  </w:r>
                </w:p>
              </w:tc>
            </w:tr>
            <w:tr w:rsidR="00280421" w:rsidRPr="00CC6CC8" w14:paraId="0FCA1239" w14:textId="77777777" w:rsidTr="009D0F68">
              <w:trPr>
                <w:trHeight w:val="431"/>
                <w:trPrChange w:id="518" w:author="Simon Hellmann" w:date="2025-06-08T17:21:00Z" w16du:dateUtc="2025-06-08T15:21:00Z">
                  <w:trPr>
                    <w:gridAfter w:val="0"/>
                    <w:trHeight w:val="431"/>
                  </w:trPr>
                </w:trPrChange>
              </w:trPr>
              <w:tc>
                <w:tcPr>
                  <w:tcW w:w="782" w:type="dxa"/>
                  <w:tcPrChange w:id="519" w:author="Simon Hellmann" w:date="2025-06-08T17:21:00Z" w16du:dateUtc="2025-06-08T15:21:00Z">
                    <w:tcPr>
                      <w:tcW w:w="782" w:type="dxa"/>
                    </w:tcPr>
                  </w:tcPrChange>
                </w:tcPr>
                <w:p w14:paraId="719A63B2" w14:textId="77777777" w:rsidR="00280421" w:rsidRDefault="00280421" w:rsidP="00280421">
                  <w:pPr>
                    <w:spacing w:line="360" w:lineRule="auto"/>
                    <w:ind w:firstLine="0"/>
                    <w:rPr>
                      <w:lang w:val="en-US"/>
                    </w:rPr>
                  </w:pPr>
                  <w:r>
                    <w:rPr>
                      <w:lang w:val="en-US"/>
                    </w:rPr>
                    <w:t>9</w:t>
                  </w:r>
                </w:p>
              </w:tc>
              <w:tc>
                <w:tcPr>
                  <w:tcW w:w="1077" w:type="dxa"/>
                  <w:tcPrChange w:id="520" w:author="Simon Hellmann" w:date="2025-06-08T17:21:00Z" w16du:dateUtc="2025-06-08T15:21:00Z">
                    <w:tcPr>
                      <w:tcW w:w="939" w:type="dxa"/>
                    </w:tcPr>
                  </w:tcPrChange>
                </w:tcPr>
                <w:p w14:paraId="4AEF98DA"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59" w:type="dxa"/>
                  <w:vAlign w:val="center"/>
                  <w:tcPrChange w:id="521" w:author="Simon Hellmann" w:date="2025-06-08T17:21:00Z" w16du:dateUtc="2025-06-08T15:21:00Z">
                    <w:tcPr>
                      <w:tcW w:w="859" w:type="dxa"/>
                      <w:gridSpan w:val="2"/>
                      <w:vAlign w:val="center"/>
                    </w:tcPr>
                  </w:tcPrChange>
                </w:tcPr>
                <w:p w14:paraId="5BBBFCC1" w14:textId="407ED6E1" w:rsidR="00280421" w:rsidRPr="00070475" w:rsidRDefault="00280421" w:rsidP="00280421">
                  <w:pPr>
                    <w:spacing w:line="360" w:lineRule="auto"/>
                    <w:ind w:firstLine="0"/>
                    <w:jc w:val="right"/>
                    <w:rPr>
                      <w:lang w:val="en-US"/>
                    </w:rPr>
                  </w:pPr>
                  <w:r>
                    <w:rPr>
                      <w:lang w:val="en-US"/>
                    </w:rPr>
                    <w:t>0.41</w:t>
                  </w:r>
                </w:p>
              </w:tc>
              <w:tc>
                <w:tcPr>
                  <w:tcW w:w="1563" w:type="dxa"/>
                  <w:tcPrChange w:id="522" w:author="Simon Hellmann" w:date="2025-06-08T17:21:00Z" w16du:dateUtc="2025-06-08T15:21:00Z">
                    <w:tcPr>
                      <w:tcW w:w="1570" w:type="dxa"/>
                      <w:gridSpan w:val="2"/>
                    </w:tcPr>
                  </w:tcPrChange>
                </w:tcPr>
                <w:p w14:paraId="5E2A4E40" w14:textId="7EE96B08" w:rsidR="00280421" w:rsidRPr="00070475" w:rsidRDefault="00280421" w:rsidP="00280421">
                  <w:pPr>
                    <w:spacing w:line="360" w:lineRule="auto"/>
                    <w:ind w:firstLine="0"/>
                    <w:jc w:val="right"/>
                    <w:rPr>
                      <w:lang w:val="en-US"/>
                    </w:rPr>
                  </w:pPr>
                  <w:r w:rsidRPr="00070475">
                    <w:rPr>
                      <w:lang w:val="en-US"/>
                    </w:rPr>
                    <w:t xml:space="preserve">7.99±0.82 </w:t>
                  </w:r>
                </w:p>
              </w:tc>
              <w:tc>
                <w:tcPr>
                  <w:tcW w:w="1522" w:type="dxa"/>
                  <w:tcPrChange w:id="523" w:author="Simon Hellmann" w:date="2025-06-08T17:21:00Z" w16du:dateUtc="2025-06-08T15:21:00Z">
                    <w:tcPr>
                      <w:tcW w:w="1522" w:type="dxa"/>
                      <w:gridSpan w:val="2"/>
                    </w:tcPr>
                  </w:tcPrChange>
                </w:tcPr>
                <w:p w14:paraId="1808D122" w14:textId="77777777" w:rsidR="00280421" w:rsidRPr="00070475" w:rsidRDefault="00280421" w:rsidP="00280421">
                  <w:pPr>
                    <w:spacing w:line="360" w:lineRule="auto"/>
                    <w:ind w:firstLine="0"/>
                    <w:jc w:val="right"/>
                    <w:rPr>
                      <w:lang w:val="en-US"/>
                    </w:rPr>
                  </w:pPr>
                  <w:r w:rsidRPr="00070475">
                    <w:rPr>
                      <w:lang w:val="en-US"/>
                    </w:rPr>
                    <w:t>7.63±0.78</w:t>
                  </w:r>
                </w:p>
              </w:tc>
              <w:tc>
                <w:tcPr>
                  <w:tcW w:w="1950" w:type="dxa"/>
                  <w:tcPrChange w:id="524" w:author="Simon Hellmann" w:date="2025-06-08T17:21:00Z" w16du:dateUtc="2025-06-08T15:21:00Z">
                    <w:tcPr>
                      <w:tcW w:w="2022" w:type="dxa"/>
                      <w:gridSpan w:val="2"/>
                    </w:tcPr>
                  </w:tcPrChange>
                </w:tcPr>
                <w:p w14:paraId="254BBDB3" w14:textId="77777777" w:rsidR="00280421" w:rsidRPr="00070475" w:rsidRDefault="00280421" w:rsidP="00280421">
                  <w:pPr>
                    <w:spacing w:line="360" w:lineRule="auto"/>
                    <w:ind w:firstLine="0"/>
                    <w:jc w:val="right"/>
                    <w:rPr>
                      <w:lang w:val="en-US"/>
                    </w:rPr>
                  </w:pPr>
                  <w:r w:rsidRPr="00070475">
                    <w:rPr>
                      <w:lang w:val="en-US"/>
                    </w:rPr>
                    <w:t xml:space="preserve">0.61±0.06 </w:t>
                  </w:r>
                </w:p>
              </w:tc>
              <w:tc>
                <w:tcPr>
                  <w:tcW w:w="1777" w:type="dxa"/>
                  <w:tcPrChange w:id="525" w:author="Simon Hellmann" w:date="2025-06-08T17:21:00Z" w16du:dateUtc="2025-06-08T15:21:00Z">
                    <w:tcPr>
                      <w:tcW w:w="1701" w:type="dxa"/>
                      <w:gridSpan w:val="2"/>
                    </w:tcPr>
                  </w:tcPrChange>
                </w:tcPr>
                <w:p w14:paraId="65B94648" w14:textId="77777777" w:rsidR="00280421" w:rsidRPr="00070475" w:rsidRDefault="00280421" w:rsidP="00280421">
                  <w:pPr>
                    <w:spacing w:line="360" w:lineRule="auto"/>
                    <w:ind w:firstLine="0"/>
                    <w:jc w:val="right"/>
                    <w:rPr>
                      <w:lang w:val="en-US"/>
                    </w:rPr>
                  </w:pPr>
                  <w:r w:rsidRPr="00070475">
                    <w:rPr>
                      <w:lang w:val="en-US"/>
                    </w:rPr>
                    <w:t>2.01±0.21</w:t>
                  </w:r>
                </w:p>
              </w:tc>
            </w:tr>
            <w:tr w:rsidR="00280421" w:rsidRPr="00CC6CC8" w14:paraId="470CEF30" w14:textId="77777777" w:rsidTr="009D0F68">
              <w:trPr>
                <w:trHeight w:val="421"/>
                <w:trPrChange w:id="526" w:author="Simon Hellmann" w:date="2025-06-08T17:21:00Z" w16du:dateUtc="2025-06-08T15:21:00Z">
                  <w:trPr>
                    <w:gridAfter w:val="0"/>
                    <w:trHeight w:val="421"/>
                  </w:trPr>
                </w:trPrChange>
              </w:trPr>
              <w:tc>
                <w:tcPr>
                  <w:tcW w:w="782" w:type="dxa"/>
                  <w:tcPrChange w:id="527" w:author="Simon Hellmann" w:date="2025-06-08T17:21:00Z" w16du:dateUtc="2025-06-08T15:21:00Z">
                    <w:tcPr>
                      <w:tcW w:w="782" w:type="dxa"/>
                    </w:tcPr>
                  </w:tcPrChange>
                </w:tcPr>
                <w:p w14:paraId="5629D4EB" w14:textId="77777777" w:rsidR="00280421" w:rsidRDefault="00280421" w:rsidP="00280421">
                  <w:pPr>
                    <w:spacing w:line="360" w:lineRule="auto"/>
                    <w:ind w:firstLine="0"/>
                    <w:rPr>
                      <w:lang w:val="en-US"/>
                    </w:rPr>
                  </w:pPr>
                  <w:r>
                    <w:rPr>
                      <w:lang w:val="en-US"/>
                    </w:rPr>
                    <w:t>10</w:t>
                  </w:r>
                </w:p>
              </w:tc>
              <w:commentRangeStart w:id="528"/>
              <w:commentRangeStart w:id="529"/>
              <w:tc>
                <w:tcPr>
                  <w:tcW w:w="1077" w:type="dxa"/>
                  <w:tcPrChange w:id="530" w:author="Simon Hellmann" w:date="2025-06-08T17:21:00Z" w16du:dateUtc="2025-06-08T15:21:00Z">
                    <w:tcPr>
                      <w:tcW w:w="939" w:type="dxa"/>
                    </w:tcPr>
                  </w:tcPrChange>
                </w:tcPr>
                <w:p w14:paraId="1DDA2EC3"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w:commentRangeEnd w:id="528"/>
                      <m:r>
                        <m:rPr>
                          <m:sty m:val="p"/>
                        </m:rPr>
                        <w:rPr>
                          <w:rStyle w:val="Kommentarzeichen"/>
                        </w:rPr>
                        <w:commentReference w:id="528"/>
                      </m:r>
                      <w:commentRangeEnd w:id="529"/>
                      <m:r>
                        <m:rPr>
                          <m:sty m:val="p"/>
                        </m:rPr>
                        <w:rPr>
                          <w:rStyle w:val="Kommentarzeichen"/>
                        </w:rPr>
                        <w:commentReference w:id="529"/>
                      </m:r>
                    </m:oMath>
                  </m:oMathPara>
                </w:p>
              </w:tc>
              <w:tc>
                <w:tcPr>
                  <w:tcW w:w="859" w:type="dxa"/>
                  <w:vAlign w:val="center"/>
                  <w:tcPrChange w:id="531" w:author="Simon Hellmann" w:date="2025-06-08T17:21:00Z" w16du:dateUtc="2025-06-08T15:21:00Z">
                    <w:tcPr>
                      <w:tcW w:w="859" w:type="dxa"/>
                      <w:gridSpan w:val="2"/>
                      <w:vAlign w:val="center"/>
                    </w:tcPr>
                  </w:tcPrChange>
                </w:tcPr>
                <w:p w14:paraId="00634DC4" w14:textId="5D064EC0" w:rsidR="00280421" w:rsidRPr="00F54177" w:rsidRDefault="00280421" w:rsidP="00280421">
                  <w:pPr>
                    <w:spacing w:line="360" w:lineRule="auto"/>
                    <w:ind w:firstLine="0"/>
                    <w:jc w:val="right"/>
                    <w:rPr>
                      <w:lang w:val="en-US"/>
                    </w:rPr>
                  </w:pPr>
                  <w:r>
                    <w:rPr>
                      <w:lang w:val="en-US"/>
                    </w:rPr>
                    <w:t>1.92</w:t>
                  </w:r>
                </w:p>
              </w:tc>
              <w:tc>
                <w:tcPr>
                  <w:tcW w:w="1563" w:type="dxa"/>
                  <w:tcPrChange w:id="532" w:author="Simon Hellmann" w:date="2025-06-08T17:21:00Z" w16du:dateUtc="2025-06-08T15:21:00Z">
                    <w:tcPr>
                      <w:tcW w:w="1570" w:type="dxa"/>
                      <w:gridSpan w:val="2"/>
                    </w:tcPr>
                  </w:tcPrChange>
                </w:tcPr>
                <w:p w14:paraId="0CCD1EFE" w14:textId="55DC52DA" w:rsidR="00280421" w:rsidRDefault="00280421" w:rsidP="00280421">
                  <w:pPr>
                    <w:spacing w:line="360" w:lineRule="auto"/>
                    <w:ind w:firstLine="0"/>
                    <w:jc w:val="right"/>
                    <w:rPr>
                      <w:lang w:val="en-US"/>
                    </w:rPr>
                  </w:pPr>
                  <w:r w:rsidRPr="00F54177">
                    <w:rPr>
                      <w:lang w:val="en-US"/>
                    </w:rPr>
                    <w:t>0.3</w:t>
                  </w:r>
                  <w:r>
                    <w:rPr>
                      <w:lang w:val="en-US"/>
                    </w:rPr>
                    <w:t>1</w:t>
                  </w:r>
                  <w:r w:rsidRPr="00F54177">
                    <w:rPr>
                      <w:lang w:val="en-US"/>
                    </w:rPr>
                    <w:t xml:space="preserve"> </w:t>
                  </w:r>
                </w:p>
              </w:tc>
              <w:tc>
                <w:tcPr>
                  <w:tcW w:w="1522" w:type="dxa"/>
                  <w:tcPrChange w:id="533" w:author="Simon Hellmann" w:date="2025-06-08T17:21:00Z" w16du:dateUtc="2025-06-08T15:21:00Z">
                    <w:tcPr>
                      <w:tcW w:w="1522" w:type="dxa"/>
                      <w:gridSpan w:val="2"/>
                    </w:tcPr>
                  </w:tcPrChange>
                </w:tcPr>
                <w:p w14:paraId="342AAACD" w14:textId="77777777" w:rsidR="00280421" w:rsidRDefault="00280421" w:rsidP="00280421">
                  <w:pPr>
                    <w:spacing w:line="360" w:lineRule="auto"/>
                    <w:ind w:firstLine="0"/>
                    <w:jc w:val="right"/>
                    <w:rPr>
                      <w:lang w:val="en-US"/>
                    </w:rPr>
                  </w:pPr>
                  <w:r w:rsidRPr="00F54177">
                    <w:rPr>
                      <w:lang w:val="en-US"/>
                    </w:rPr>
                    <w:t>0.2</w:t>
                  </w:r>
                  <w:r>
                    <w:rPr>
                      <w:lang w:val="en-US"/>
                    </w:rPr>
                    <w:t>7</w:t>
                  </w:r>
                  <w:r w:rsidRPr="00F54177">
                    <w:rPr>
                      <w:lang w:val="en-US"/>
                    </w:rPr>
                    <w:t xml:space="preserve"> </w:t>
                  </w:r>
                </w:p>
              </w:tc>
              <w:tc>
                <w:tcPr>
                  <w:tcW w:w="1950" w:type="dxa"/>
                  <w:tcPrChange w:id="534" w:author="Simon Hellmann" w:date="2025-06-08T17:21:00Z" w16du:dateUtc="2025-06-08T15:21:00Z">
                    <w:tcPr>
                      <w:tcW w:w="2022" w:type="dxa"/>
                      <w:gridSpan w:val="2"/>
                    </w:tcPr>
                  </w:tcPrChange>
                </w:tcPr>
                <w:p w14:paraId="63E73A9C" w14:textId="77777777" w:rsidR="00280421" w:rsidRDefault="00280421" w:rsidP="00280421">
                  <w:pPr>
                    <w:spacing w:line="360" w:lineRule="auto"/>
                    <w:ind w:firstLine="0"/>
                    <w:jc w:val="right"/>
                    <w:rPr>
                      <w:lang w:val="en-US"/>
                    </w:rPr>
                  </w:pPr>
                  <w:r w:rsidRPr="00F54177">
                    <w:rPr>
                      <w:lang w:val="en-US"/>
                    </w:rPr>
                    <w:t>0.3</w:t>
                  </w:r>
                  <w:r>
                    <w:rPr>
                      <w:lang w:val="en-US"/>
                    </w:rPr>
                    <w:t>5</w:t>
                  </w:r>
                  <w:r w:rsidRPr="00F54177">
                    <w:rPr>
                      <w:lang w:val="en-US"/>
                    </w:rPr>
                    <w:t xml:space="preserve"> </w:t>
                  </w:r>
                </w:p>
              </w:tc>
              <w:tc>
                <w:tcPr>
                  <w:tcW w:w="1777" w:type="dxa"/>
                  <w:tcPrChange w:id="535" w:author="Simon Hellmann" w:date="2025-06-08T17:21:00Z" w16du:dateUtc="2025-06-08T15:21:00Z">
                    <w:tcPr>
                      <w:tcW w:w="1701" w:type="dxa"/>
                      <w:gridSpan w:val="2"/>
                    </w:tcPr>
                  </w:tcPrChange>
                </w:tcPr>
                <w:p w14:paraId="38C05F18" w14:textId="77777777" w:rsidR="00280421" w:rsidRDefault="00280421" w:rsidP="00280421">
                  <w:pPr>
                    <w:spacing w:line="360" w:lineRule="auto"/>
                    <w:ind w:firstLine="0"/>
                    <w:jc w:val="right"/>
                    <w:rPr>
                      <w:lang w:val="en-US"/>
                    </w:rPr>
                  </w:pPr>
                  <w:r w:rsidRPr="00F54177">
                    <w:rPr>
                      <w:lang w:val="en-US"/>
                    </w:rPr>
                    <w:t>0.0</w:t>
                  </w:r>
                  <w:r>
                    <w:rPr>
                      <w:lang w:val="en-US"/>
                    </w:rPr>
                    <w:t>6</w:t>
                  </w:r>
                </w:p>
              </w:tc>
            </w:tr>
            <w:tr w:rsidR="00280421" w:rsidRPr="00CC6CC8" w14:paraId="25408E8B" w14:textId="77777777" w:rsidTr="009D0F68">
              <w:trPr>
                <w:trHeight w:val="431"/>
                <w:trPrChange w:id="536" w:author="Simon Hellmann" w:date="2025-06-08T17:21:00Z" w16du:dateUtc="2025-06-08T15:21:00Z">
                  <w:trPr>
                    <w:gridAfter w:val="0"/>
                    <w:trHeight w:val="431"/>
                  </w:trPr>
                </w:trPrChange>
              </w:trPr>
              <w:tc>
                <w:tcPr>
                  <w:tcW w:w="782" w:type="dxa"/>
                  <w:tcPrChange w:id="537" w:author="Simon Hellmann" w:date="2025-06-08T17:21:00Z" w16du:dateUtc="2025-06-08T15:21:00Z">
                    <w:tcPr>
                      <w:tcW w:w="782" w:type="dxa"/>
                    </w:tcPr>
                  </w:tcPrChange>
                </w:tcPr>
                <w:p w14:paraId="5640EB9D" w14:textId="77777777" w:rsidR="00280421" w:rsidRDefault="00280421" w:rsidP="00280421">
                  <w:pPr>
                    <w:spacing w:line="360" w:lineRule="auto"/>
                    <w:ind w:firstLine="0"/>
                    <w:rPr>
                      <w:lang w:val="en-US"/>
                    </w:rPr>
                  </w:pPr>
                  <w:r>
                    <w:rPr>
                      <w:lang w:val="en-US"/>
                    </w:rPr>
                    <w:t>11</w:t>
                  </w:r>
                </w:p>
              </w:tc>
              <w:commentRangeStart w:id="538"/>
              <w:commentRangeStart w:id="539"/>
              <w:tc>
                <w:tcPr>
                  <w:tcW w:w="1077" w:type="dxa"/>
                  <w:tcPrChange w:id="540" w:author="Simon Hellmann" w:date="2025-06-08T17:21:00Z" w16du:dateUtc="2025-06-08T15:21:00Z">
                    <w:tcPr>
                      <w:tcW w:w="939" w:type="dxa"/>
                    </w:tcPr>
                  </w:tcPrChange>
                </w:tcPr>
                <w:p w14:paraId="139BC473"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w:commentRangeEnd w:id="538"/>
                      <m:r>
                        <m:rPr>
                          <m:sty m:val="p"/>
                        </m:rPr>
                        <w:rPr>
                          <w:rStyle w:val="Kommentarzeichen"/>
                        </w:rPr>
                        <w:commentReference w:id="538"/>
                      </m:r>
                      <w:commentRangeEnd w:id="539"/>
                      <m:r>
                        <m:rPr>
                          <m:sty m:val="p"/>
                        </m:rPr>
                        <w:rPr>
                          <w:rStyle w:val="Kommentarzeichen"/>
                        </w:rPr>
                        <w:commentReference w:id="539"/>
                      </m:r>
                    </m:oMath>
                  </m:oMathPara>
                </w:p>
              </w:tc>
              <w:tc>
                <w:tcPr>
                  <w:tcW w:w="859" w:type="dxa"/>
                  <w:vAlign w:val="center"/>
                  <w:tcPrChange w:id="541" w:author="Simon Hellmann" w:date="2025-06-08T17:21:00Z" w16du:dateUtc="2025-06-08T15:21:00Z">
                    <w:tcPr>
                      <w:tcW w:w="859" w:type="dxa"/>
                      <w:gridSpan w:val="2"/>
                      <w:vAlign w:val="center"/>
                    </w:tcPr>
                  </w:tcPrChange>
                </w:tcPr>
                <w:p w14:paraId="473137CD" w14:textId="560813DC" w:rsidR="00280421" w:rsidRPr="00F54177" w:rsidRDefault="00280421" w:rsidP="00280421">
                  <w:pPr>
                    <w:spacing w:line="360" w:lineRule="auto"/>
                    <w:ind w:firstLine="0"/>
                    <w:jc w:val="right"/>
                    <w:rPr>
                      <w:lang w:val="en-US"/>
                    </w:rPr>
                  </w:pPr>
                  <w:r>
                    <w:rPr>
                      <w:lang w:val="en-US"/>
                    </w:rPr>
                    <w:t>0.52</w:t>
                  </w:r>
                </w:p>
              </w:tc>
              <w:tc>
                <w:tcPr>
                  <w:tcW w:w="1563" w:type="dxa"/>
                  <w:tcPrChange w:id="542" w:author="Simon Hellmann" w:date="2025-06-08T17:21:00Z" w16du:dateUtc="2025-06-08T15:21:00Z">
                    <w:tcPr>
                      <w:tcW w:w="1570" w:type="dxa"/>
                      <w:gridSpan w:val="2"/>
                    </w:tcPr>
                  </w:tcPrChange>
                </w:tcPr>
                <w:p w14:paraId="06ADCF15" w14:textId="7CAB0023" w:rsidR="00280421" w:rsidRDefault="00280421" w:rsidP="00280421">
                  <w:pPr>
                    <w:spacing w:line="360" w:lineRule="auto"/>
                    <w:ind w:firstLine="0"/>
                    <w:jc w:val="right"/>
                    <w:rPr>
                      <w:lang w:val="en-US"/>
                    </w:rPr>
                  </w:pPr>
                  <w:r w:rsidRPr="00F54177">
                    <w:rPr>
                      <w:lang w:val="en-US"/>
                    </w:rPr>
                    <w:t>0.0</w:t>
                  </w:r>
                  <w:r>
                    <w:rPr>
                      <w:lang w:val="en-US"/>
                    </w:rPr>
                    <w:t>2</w:t>
                  </w:r>
                  <w:r w:rsidRPr="00F54177">
                    <w:rPr>
                      <w:lang w:val="en-US"/>
                    </w:rPr>
                    <w:t xml:space="preserve"> </w:t>
                  </w:r>
                </w:p>
              </w:tc>
              <w:tc>
                <w:tcPr>
                  <w:tcW w:w="1522" w:type="dxa"/>
                  <w:tcPrChange w:id="543" w:author="Simon Hellmann" w:date="2025-06-08T17:21:00Z" w16du:dateUtc="2025-06-08T15:21:00Z">
                    <w:tcPr>
                      <w:tcW w:w="1522" w:type="dxa"/>
                      <w:gridSpan w:val="2"/>
                    </w:tcPr>
                  </w:tcPrChange>
                </w:tcPr>
                <w:p w14:paraId="54EE1758" w14:textId="77777777" w:rsidR="00280421" w:rsidRDefault="00280421" w:rsidP="00280421">
                  <w:pPr>
                    <w:spacing w:line="360" w:lineRule="auto"/>
                    <w:ind w:firstLine="0"/>
                    <w:jc w:val="right"/>
                    <w:rPr>
                      <w:lang w:val="en-US"/>
                    </w:rPr>
                  </w:pPr>
                  <w:r w:rsidRPr="00F54177">
                    <w:rPr>
                      <w:lang w:val="en-US"/>
                    </w:rPr>
                    <w:t xml:space="preserve">0.01 </w:t>
                  </w:r>
                </w:p>
              </w:tc>
              <w:tc>
                <w:tcPr>
                  <w:tcW w:w="1950" w:type="dxa"/>
                  <w:tcPrChange w:id="544" w:author="Simon Hellmann" w:date="2025-06-08T17:21:00Z" w16du:dateUtc="2025-06-08T15:21:00Z">
                    <w:tcPr>
                      <w:tcW w:w="2022" w:type="dxa"/>
                      <w:gridSpan w:val="2"/>
                    </w:tcPr>
                  </w:tcPrChange>
                </w:tcPr>
                <w:p w14:paraId="4D026615" w14:textId="77777777" w:rsidR="00280421" w:rsidRDefault="00280421" w:rsidP="00280421">
                  <w:pPr>
                    <w:spacing w:line="360" w:lineRule="auto"/>
                    <w:ind w:firstLine="0"/>
                    <w:jc w:val="right"/>
                    <w:rPr>
                      <w:lang w:val="en-US"/>
                    </w:rPr>
                  </w:pPr>
                  <w:r w:rsidRPr="00F54177">
                    <w:rPr>
                      <w:lang w:val="en-US"/>
                    </w:rPr>
                    <w:t>0.0</w:t>
                  </w:r>
                  <w:r>
                    <w:rPr>
                      <w:lang w:val="en-US"/>
                    </w:rPr>
                    <w:t>2</w:t>
                  </w:r>
                  <w:r w:rsidRPr="00F54177">
                    <w:rPr>
                      <w:lang w:val="en-US"/>
                    </w:rPr>
                    <w:t xml:space="preserve"> </w:t>
                  </w:r>
                </w:p>
              </w:tc>
              <w:tc>
                <w:tcPr>
                  <w:tcW w:w="1777" w:type="dxa"/>
                  <w:tcPrChange w:id="545" w:author="Simon Hellmann" w:date="2025-06-08T17:21:00Z" w16du:dateUtc="2025-06-08T15:21:00Z">
                    <w:tcPr>
                      <w:tcW w:w="1701" w:type="dxa"/>
                      <w:gridSpan w:val="2"/>
                    </w:tcPr>
                  </w:tcPrChange>
                </w:tcPr>
                <w:p w14:paraId="701308AB" w14:textId="77777777" w:rsidR="00280421" w:rsidRDefault="00280421" w:rsidP="00280421">
                  <w:pPr>
                    <w:spacing w:line="360" w:lineRule="auto"/>
                    <w:ind w:firstLine="0"/>
                    <w:jc w:val="right"/>
                    <w:rPr>
                      <w:lang w:val="en-US"/>
                    </w:rPr>
                  </w:pPr>
                  <w:r w:rsidRPr="00F54177">
                    <w:rPr>
                      <w:lang w:val="en-US"/>
                    </w:rPr>
                    <w:t>0.00</w:t>
                  </w:r>
                </w:p>
              </w:tc>
            </w:tr>
            <w:tr w:rsidR="00280421" w:rsidRPr="00CC6CC8" w14:paraId="3CBF7154" w14:textId="77777777" w:rsidTr="009D0F68">
              <w:trPr>
                <w:trHeight w:val="431"/>
                <w:trPrChange w:id="546" w:author="Simon Hellmann" w:date="2025-06-08T17:21:00Z" w16du:dateUtc="2025-06-08T15:21:00Z">
                  <w:trPr>
                    <w:gridAfter w:val="0"/>
                    <w:trHeight w:val="431"/>
                  </w:trPr>
                </w:trPrChange>
              </w:trPr>
              <w:tc>
                <w:tcPr>
                  <w:tcW w:w="782" w:type="dxa"/>
                  <w:tcPrChange w:id="547" w:author="Simon Hellmann" w:date="2025-06-08T17:21:00Z" w16du:dateUtc="2025-06-08T15:21:00Z">
                    <w:tcPr>
                      <w:tcW w:w="782" w:type="dxa"/>
                    </w:tcPr>
                  </w:tcPrChange>
                </w:tcPr>
                <w:p w14:paraId="38A93F3E" w14:textId="77777777" w:rsidR="00280421" w:rsidRDefault="00280421" w:rsidP="00280421">
                  <w:pPr>
                    <w:spacing w:line="360" w:lineRule="auto"/>
                    <w:ind w:firstLine="0"/>
                    <w:rPr>
                      <w:lang w:val="en-US"/>
                    </w:rPr>
                  </w:pPr>
                  <w:r>
                    <w:rPr>
                      <w:lang w:val="en-US"/>
                    </w:rPr>
                    <w:t>12</w:t>
                  </w:r>
                </w:p>
              </w:tc>
              <w:tc>
                <w:tcPr>
                  <w:tcW w:w="1077" w:type="dxa"/>
                  <w:tcPrChange w:id="548" w:author="Simon Hellmann" w:date="2025-06-08T17:21:00Z" w16du:dateUtc="2025-06-08T15:21:00Z">
                    <w:tcPr>
                      <w:tcW w:w="939" w:type="dxa"/>
                    </w:tcPr>
                  </w:tcPrChange>
                </w:tcPr>
                <w:p w14:paraId="4FEBF1B5"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59" w:type="dxa"/>
                  <w:vAlign w:val="center"/>
                  <w:tcPrChange w:id="549" w:author="Simon Hellmann" w:date="2025-06-08T17:21:00Z" w16du:dateUtc="2025-06-08T15:21:00Z">
                    <w:tcPr>
                      <w:tcW w:w="859" w:type="dxa"/>
                      <w:gridSpan w:val="2"/>
                      <w:vAlign w:val="center"/>
                    </w:tcPr>
                  </w:tcPrChange>
                </w:tcPr>
                <w:p w14:paraId="354E0DF1" w14:textId="0EEEBF48" w:rsidR="00280421" w:rsidRPr="00F54177" w:rsidRDefault="00280421" w:rsidP="00280421">
                  <w:pPr>
                    <w:spacing w:line="360" w:lineRule="auto"/>
                    <w:ind w:firstLine="0"/>
                    <w:jc w:val="right"/>
                    <w:rPr>
                      <w:lang w:val="en-US"/>
                    </w:rPr>
                  </w:pPr>
                  <w:r>
                    <w:rPr>
                      <w:lang w:val="en-US"/>
                    </w:rPr>
                    <w:t>1.00</w:t>
                  </w:r>
                </w:p>
              </w:tc>
              <w:tc>
                <w:tcPr>
                  <w:tcW w:w="1563" w:type="dxa"/>
                  <w:tcPrChange w:id="550" w:author="Simon Hellmann" w:date="2025-06-08T17:21:00Z" w16du:dateUtc="2025-06-08T15:21:00Z">
                    <w:tcPr>
                      <w:tcW w:w="1570" w:type="dxa"/>
                      <w:gridSpan w:val="2"/>
                    </w:tcPr>
                  </w:tcPrChange>
                </w:tcPr>
                <w:p w14:paraId="297B737E" w14:textId="463689B7" w:rsidR="00280421" w:rsidRDefault="00280421" w:rsidP="00280421">
                  <w:pPr>
                    <w:spacing w:line="360" w:lineRule="auto"/>
                    <w:ind w:firstLine="0"/>
                    <w:jc w:val="right"/>
                    <w:rPr>
                      <w:lang w:val="en-US"/>
                    </w:rPr>
                  </w:pPr>
                  <w:r w:rsidRPr="00F54177">
                    <w:rPr>
                      <w:lang w:val="en-US"/>
                    </w:rPr>
                    <w:t xml:space="preserve">14.84 </w:t>
                  </w:r>
                </w:p>
              </w:tc>
              <w:tc>
                <w:tcPr>
                  <w:tcW w:w="1522" w:type="dxa"/>
                  <w:tcPrChange w:id="551" w:author="Simon Hellmann" w:date="2025-06-08T17:21:00Z" w16du:dateUtc="2025-06-08T15:21:00Z">
                    <w:tcPr>
                      <w:tcW w:w="1522" w:type="dxa"/>
                      <w:gridSpan w:val="2"/>
                    </w:tcPr>
                  </w:tcPrChange>
                </w:tcPr>
                <w:p w14:paraId="000A7DD2" w14:textId="77777777" w:rsidR="00280421" w:rsidRDefault="00280421" w:rsidP="00280421">
                  <w:pPr>
                    <w:spacing w:line="360" w:lineRule="auto"/>
                    <w:ind w:firstLine="0"/>
                    <w:jc w:val="right"/>
                    <w:rPr>
                      <w:lang w:val="en-US"/>
                    </w:rPr>
                  </w:pPr>
                  <w:r w:rsidRPr="00F54177">
                    <w:rPr>
                      <w:lang w:val="en-US"/>
                    </w:rPr>
                    <w:t xml:space="preserve">35.34 </w:t>
                  </w:r>
                </w:p>
              </w:tc>
              <w:tc>
                <w:tcPr>
                  <w:tcW w:w="1950" w:type="dxa"/>
                  <w:tcPrChange w:id="552" w:author="Simon Hellmann" w:date="2025-06-08T17:21:00Z" w16du:dateUtc="2025-06-08T15:21:00Z">
                    <w:tcPr>
                      <w:tcW w:w="2022" w:type="dxa"/>
                      <w:gridSpan w:val="2"/>
                    </w:tcPr>
                  </w:tcPrChange>
                </w:tcPr>
                <w:p w14:paraId="2D899AFC" w14:textId="77777777" w:rsidR="00280421" w:rsidRDefault="00280421" w:rsidP="00280421">
                  <w:pPr>
                    <w:spacing w:line="360" w:lineRule="auto"/>
                    <w:ind w:firstLine="0"/>
                    <w:jc w:val="right"/>
                    <w:rPr>
                      <w:lang w:val="en-US"/>
                    </w:rPr>
                  </w:pPr>
                  <w:r w:rsidRPr="00F54177">
                    <w:rPr>
                      <w:lang w:val="en-US"/>
                    </w:rPr>
                    <w:t xml:space="preserve">28.34 </w:t>
                  </w:r>
                </w:p>
              </w:tc>
              <w:tc>
                <w:tcPr>
                  <w:tcW w:w="1777" w:type="dxa"/>
                  <w:tcPrChange w:id="553" w:author="Simon Hellmann" w:date="2025-06-08T17:21:00Z" w16du:dateUtc="2025-06-08T15:21:00Z">
                    <w:tcPr>
                      <w:tcW w:w="1701" w:type="dxa"/>
                      <w:gridSpan w:val="2"/>
                    </w:tcPr>
                  </w:tcPrChange>
                </w:tcPr>
                <w:p w14:paraId="130B8A25" w14:textId="77777777" w:rsidR="00280421" w:rsidRDefault="00280421" w:rsidP="00280421">
                  <w:pPr>
                    <w:spacing w:line="360" w:lineRule="auto"/>
                    <w:ind w:firstLine="0"/>
                    <w:jc w:val="right"/>
                    <w:rPr>
                      <w:lang w:val="en-US"/>
                    </w:rPr>
                  </w:pPr>
                  <w:r w:rsidRPr="00F54177">
                    <w:rPr>
                      <w:lang w:val="en-US"/>
                    </w:rPr>
                    <w:t>19.14</w:t>
                  </w:r>
                </w:p>
              </w:tc>
            </w:tr>
            <w:tr w:rsidR="00280421" w:rsidRPr="00CC6CC8" w14:paraId="089EFFD7" w14:textId="77777777" w:rsidTr="009D0F68">
              <w:trPr>
                <w:trHeight w:val="431"/>
                <w:trPrChange w:id="554" w:author="Simon Hellmann" w:date="2025-06-08T17:21:00Z" w16du:dateUtc="2025-06-08T15:21:00Z">
                  <w:trPr>
                    <w:gridAfter w:val="0"/>
                    <w:trHeight w:val="431"/>
                  </w:trPr>
                </w:trPrChange>
              </w:trPr>
              <w:tc>
                <w:tcPr>
                  <w:tcW w:w="782" w:type="dxa"/>
                  <w:tcPrChange w:id="555" w:author="Simon Hellmann" w:date="2025-06-08T17:21:00Z" w16du:dateUtc="2025-06-08T15:21:00Z">
                    <w:tcPr>
                      <w:tcW w:w="782" w:type="dxa"/>
                    </w:tcPr>
                  </w:tcPrChange>
                </w:tcPr>
                <w:p w14:paraId="176B6CB9" w14:textId="0BC9EDD0" w:rsidR="00280421" w:rsidRDefault="00280421" w:rsidP="00280421">
                  <w:pPr>
                    <w:spacing w:line="360" w:lineRule="auto"/>
                    <w:ind w:firstLine="0"/>
                    <w:rPr>
                      <w:lang w:val="en-US"/>
                    </w:rPr>
                  </w:pPr>
                  <w:r>
                    <w:rPr>
                      <w:lang w:val="en-US"/>
                    </w:rPr>
                    <w:t>13</w:t>
                  </w:r>
                  <w:ins w:id="556" w:author="Simon Hellmann" w:date="2025-06-08T22:00:00Z" w16du:dateUtc="2025-06-08T20:00:00Z">
                    <w:r w:rsidR="00BD138D" w:rsidRPr="00BD138D">
                      <w:rPr>
                        <w:vertAlign w:val="superscript"/>
                        <w:lang w:val="en-US"/>
                        <w:rPrChange w:id="557" w:author="Simon Hellmann" w:date="2025-06-08T22:00:00Z" w16du:dateUtc="2025-06-08T20:00:00Z">
                          <w:rPr>
                            <w:lang w:val="en-US"/>
                          </w:rPr>
                        </w:rPrChange>
                      </w:rPr>
                      <w:t>e</w:t>
                    </w:r>
                  </w:ins>
                </w:p>
              </w:tc>
              <w:commentRangeStart w:id="558"/>
              <w:commentRangeStart w:id="559"/>
              <w:tc>
                <w:tcPr>
                  <w:tcW w:w="1077" w:type="dxa"/>
                  <w:tcPrChange w:id="560" w:author="Simon Hellmann" w:date="2025-06-08T17:21:00Z" w16du:dateUtc="2025-06-08T15:21:00Z">
                    <w:tcPr>
                      <w:tcW w:w="939" w:type="dxa"/>
                    </w:tcPr>
                  </w:tcPrChange>
                </w:tcPr>
                <w:p w14:paraId="0F36BA72"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w:commentRangeEnd w:id="558"/>
                      <m:r>
                        <m:rPr>
                          <m:sty m:val="p"/>
                        </m:rPr>
                        <w:rPr>
                          <w:rStyle w:val="Kommentarzeichen"/>
                        </w:rPr>
                        <w:commentReference w:id="558"/>
                      </m:r>
                      <w:commentRangeEnd w:id="559"/>
                      <m:r>
                        <m:rPr>
                          <m:sty m:val="p"/>
                        </m:rPr>
                        <w:rPr>
                          <w:rStyle w:val="Kommentarzeichen"/>
                        </w:rPr>
                        <w:commentReference w:id="559"/>
                      </m:r>
                    </m:oMath>
                  </m:oMathPara>
                </w:p>
              </w:tc>
              <w:tc>
                <w:tcPr>
                  <w:tcW w:w="859" w:type="dxa"/>
                  <w:vAlign w:val="center"/>
                  <w:tcPrChange w:id="561" w:author="Simon Hellmann" w:date="2025-06-08T17:21:00Z" w16du:dateUtc="2025-06-08T15:21:00Z">
                    <w:tcPr>
                      <w:tcW w:w="859" w:type="dxa"/>
                      <w:gridSpan w:val="2"/>
                      <w:vAlign w:val="center"/>
                    </w:tcPr>
                  </w:tcPrChange>
                </w:tcPr>
                <w:p w14:paraId="6E45746D" w14:textId="782CF742" w:rsidR="00280421" w:rsidRPr="00F54177" w:rsidRDefault="00280421" w:rsidP="00280421">
                  <w:pPr>
                    <w:spacing w:line="360" w:lineRule="auto"/>
                    <w:ind w:firstLine="0"/>
                    <w:jc w:val="right"/>
                    <w:rPr>
                      <w:lang w:val="en-US"/>
                    </w:rPr>
                  </w:pPr>
                  <w:r w:rsidRPr="00531DBF">
                    <w:rPr>
                      <w:lang w:val="en-US"/>
                    </w:rPr>
                    <w:t>0.0</w:t>
                  </w:r>
                  <w:r>
                    <w:rPr>
                      <w:lang w:val="en-US"/>
                    </w:rPr>
                    <w:t>5</w:t>
                  </w:r>
                </w:p>
              </w:tc>
              <w:tc>
                <w:tcPr>
                  <w:tcW w:w="1563" w:type="dxa"/>
                  <w:tcPrChange w:id="562" w:author="Simon Hellmann" w:date="2025-06-08T17:21:00Z" w16du:dateUtc="2025-06-08T15:21:00Z">
                    <w:tcPr>
                      <w:tcW w:w="1570" w:type="dxa"/>
                      <w:gridSpan w:val="2"/>
                    </w:tcPr>
                  </w:tcPrChange>
                </w:tcPr>
                <w:p w14:paraId="7F09395C" w14:textId="0E79B5F0" w:rsidR="00280421" w:rsidRDefault="00280421" w:rsidP="00280421">
                  <w:pPr>
                    <w:spacing w:line="360" w:lineRule="auto"/>
                    <w:ind w:firstLine="0"/>
                    <w:jc w:val="right"/>
                    <w:rPr>
                      <w:lang w:val="en-US"/>
                    </w:rPr>
                  </w:pPr>
                  <w:r w:rsidRPr="00F54177">
                    <w:rPr>
                      <w:lang w:val="en-US"/>
                    </w:rPr>
                    <w:t>-0.0</w:t>
                  </w:r>
                  <w:r>
                    <w:rPr>
                      <w:lang w:val="en-US"/>
                    </w:rPr>
                    <w:t>3</w:t>
                  </w:r>
                  <w:r w:rsidRPr="00F54177">
                    <w:rPr>
                      <w:lang w:val="en-US"/>
                    </w:rPr>
                    <w:t xml:space="preserve"> </w:t>
                  </w:r>
                </w:p>
              </w:tc>
              <w:tc>
                <w:tcPr>
                  <w:tcW w:w="1522" w:type="dxa"/>
                  <w:tcPrChange w:id="563" w:author="Simon Hellmann" w:date="2025-06-08T17:21:00Z" w16du:dateUtc="2025-06-08T15:21:00Z">
                    <w:tcPr>
                      <w:tcW w:w="1522" w:type="dxa"/>
                      <w:gridSpan w:val="2"/>
                    </w:tcPr>
                  </w:tcPrChange>
                </w:tcPr>
                <w:p w14:paraId="1FEA7F13" w14:textId="77777777" w:rsidR="00280421" w:rsidRDefault="00280421" w:rsidP="00280421">
                  <w:pPr>
                    <w:spacing w:line="360" w:lineRule="auto"/>
                    <w:ind w:firstLine="0"/>
                    <w:jc w:val="right"/>
                    <w:rPr>
                      <w:lang w:val="en-US"/>
                    </w:rPr>
                  </w:pPr>
                  <w:r w:rsidRPr="00F54177">
                    <w:rPr>
                      <w:lang w:val="en-US"/>
                    </w:rPr>
                    <w:t>0.0</w:t>
                  </w:r>
                  <w:r>
                    <w:rPr>
                      <w:lang w:val="en-US"/>
                    </w:rPr>
                    <w:t>0</w:t>
                  </w:r>
                  <w:r w:rsidRPr="00F54177">
                    <w:rPr>
                      <w:lang w:val="en-US"/>
                    </w:rPr>
                    <w:t xml:space="preserve"> </w:t>
                  </w:r>
                </w:p>
              </w:tc>
              <w:tc>
                <w:tcPr>
                  <w:tcW w:w="1950" w:type="dxa"/>
                  <w:tcPrChange w:id="564" w:author="Simon Hellmann" w:date="2025-06-08T17:21:00Z" w16du:dateUtc="2025-06-08T15:21:00Z">
                    <w:tcPr>
                      <w:tcW w:w="2022" w:type="dxa"/>
                      <w:gridSpan w:val="2"/>
                    </w:tcPr>
                  </w:tcPrChange>
                </w:tcPr>
                <w:p w14:paraId="0219D11A" w14:textId="77777777" w:rsidR="00280421" w:rsidRDefault="00280421" w:rsidP="00280421">
                  <w:pPr>
                    <w:spacing w:line="360" w:lineRule="auto"/>
                    <w:ind w:firstLine="0"/>
                    <w:jc w:val="right"/>
                    <w:rPr>
                      <w:lang w:val="en-US"/>
                    </w:rPr>
                  </w:pPr>
                  <w:r w:rsidRPr="00F54177">
                    <w:rPr>
                      <w:lang w:val="en-US"/>
                    </w:rPr>
                    <w:t>0.</w:t>
                  </w:r>
                  <w:r>
                    <w:rPr>
                      <w:lang w:val="en-US"/>
                    </w:rPr>
                    <w:t>01</w:t>
                  </w:r>
                  <w:r w:rsidRPr="00F54177">
                    <w:rPr>
                      <w:lang w:val="en-US"/>
                    </w:rPr>
                    <w:t xml:space="preserve"> </w:t>
                  </w:r>
                </w:p>
              </w:tc>
              <w:tc>
                <w:tcPr>
                  <w:tcW w:w="1777" w:type="dxa"/>
                  <w:tcPrChange w:id="565" w:author="Simon Hellmann" w:date="2025-06-08T17:21:00Z" w16du:dateUtc="2025-06-08T15:21:00Z">
                    <w:tcPr>
                      <w:tcW w:w="1701" w:type="dxa"/>
                      <w:gridSpan w:val="2"/>
                    </w:tcPr>
                  </w:tcPrChange>
                </w:tcPr>
                <w:p w14:paraId="337773B7" w14:textId="77777777" w:rsidR="00280421" w:rsidRDefault="00280421" w:rsidP="00280421">
                  <w:pPr>
                    <w:spacing w:line="360" w:lineRule="auto"/>
                    <w:ind w:firstLine="0"/>
                    <w:jc w:val="right"/>
                    <w:rPr>
                      <w:lang w:val="en-US"/>
                    </w:rPr>
                  </w:pPr>
                  <w:r w:rsidRPr="00F54177">
                    <w:rPr>
                      <w:lang w:val="en-US"/>
                    </w:rPr>
                    <w:t>0.0</w:t>
                  </w:r>
                  <w:r>
                    <w:rPr>
                      <w:lang w:val="en-US"/>
                    </w:rPr>
                    <w:t>2</w:t>
                  </w:r>
                </w:p>
              </w:tc>
            </w:tr>
            <w:tr w:rsidR="00280421" w:rsidRPr="00CC6CC8" w14:paraId="3DBD1D36" w14:textId="77777777" w:rsidTr="009D0F68">
              <w:trPr>
                <w:trHeight w:val="421"/>
                <w:trPrChange w:id="566" w:author="Simon Hellmann" w:date="2025-06-08T17:21:00Z" w16du:dateUtc="2025-06-08T15:21:00Z">
                  <w:trPr>
                    <w:gridAfter w:val="0"/>
                    <w:trHeight w:val="421"/>
                  </w:trPr>
                </w:trPrChange>
              </w:trPr>
              <w:tc>
                <w:tcPr>
                  <w:tcW w:w="782" w:type="dxa"/>
                  <w:tcPrChange w:id="567" w:author="Simon Hellmann" w:date="2025-06-08T17:21:00Z" w16du:dateUtc="2025-06-08T15:21:00Z">
                    <w:tcPr>
                      <w:tcW w:w="782" w:type="dxa"/>
                    </w:tcPr>
                  </w:tcPrChange>
                </w:tcPr>
                <w:p w14:paraId="56C982BE" w14:textId="27342573" w:rsidR="00280421" w:rsidRDefault="00280421" w:rsidP="00280421">
                  <w:pPr>
                    <w:spacing w:line="360" w:lineRule="auto"/>
                    <w:ind w:firstLine="0"/>
                    <w:rPr>
                      <w:lang w:val="en-US"/>
                    </w:rPr>
                  </w:pPr>
                  <w:r>
                    <w:rPr>
                      <w:lang w:val="en-US"/>
                    </w:rPr>
                    <w:t>14</w:t>
                  </w:r>
                  <w:ins w:id="568" w:author="Simon Hellmann" w:date="2025-06-08T22:23:00Z" w16du:dateUtc="2025-06-08T20:23:00Z">
                    <w:r w:rsidR="00012E20" w:rsidRPr="00012E20">
                      <w:rPr>
                        <w:vertAlign w:val="superscript"/>
                        <w:lang w:val="en-US"/>
                        <w:rPrChange w:id="569" w:author="Simon Hellmann" w:date="2025-06-08T22:23:00Z" w16du:dateUtc="2025-06-08T20:23:00Z">
                          <w:rPr>
                            <w:lang w:val="en-US"/>
                          </w:rPr>
                        </w:rPrChange>
                      </w:rPr>
                      <w:t>f</w:t>
                    </w:r>
                  </w:ins>
                </w:p>
              </w:tc>
              <w:tc>
                <w:tcPr>
                  <w:tcW w:w="1077" w:type="dxa"/>
                  <w:tcPrChange w:id="570" w:author="Simon Hellmann" w:date="2025-06-08T17:21:00Z" w16du:dateUtc="2025-06-08T15:21:00Z">
                    <w:tcPr>
                      <w:tcW w:w="939" w:type="dxa"/>
                    </w:tcPr>
                  </w:tcPrChange>
                </w:tcPr>
                <w:p w14:paraId="0BA9903D"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59" w:type="dxa"/>
                  <w:vAlign w:val="center"/>
                  <w:tcPrChange w:id="571" w:author="Simon Hellmann" w:date="2025-06-08T17:21:00Z" w16du:dateUtc="2025-06-08T15:21:00Z">
                    <w:tcPr>
                      <w:tcW w:w="859" w:type="dxa"/>
                      <w:gridSpan w:val="2"/>
                      <w:vAlign w:val="center"/>
                    </w:tcPr>
                  </w:tcPrChange>
                </w:tcPr>
                <w:p w14:paraId="36D6FCA2" w14:textId="70169177" w:rsidR="00280421" w:rsidRPr="00F54177" w:rsidRDefault="00280421" w:rsidP="00280421">
                  <w:pPr>
                    <w:spacing w:line="360" w:lineRule="auto"/>
                    <w:ind w:firstLine="0"/>
                    <w:jc w:val="right"/>
                    <w:rPr>
                      <w:lang w:val="en-US"/>
                    </w:rPr>
                  </w:pPr>
                  <w:r w:rsidRPr="00531DBF">
                    <w:rPr>
                      <w:lang w:val="en-US"/>
                    </w:rPr>
                    <w:t>0.0</w:t>
                  </w:r>
                  <w:r>
                    <w:rPr>
                      <w:lang w:val="en-US"/>
                    </w:rPr>
                    <w:t>5</w:t>
                  </w:r>
                </w:p>
              </w:tc>
              <w:tc>
                <w:tcPr>
                  <w:tcW w:w="1563" w:type="dxa"/>
                  <w:tcPrChange w:id="572" w:author="Simon Hellmann" w:date="2025-06-08T17:21:00Z" w16du:dateUtc="2025-06-08T15:21:00Z">
                    <w:tcPr>
                      <w:tcW w:w="1570" w:type="dxa"/>
                      <w:gridSpan w:val="2"/>
                    </w:tcPr>
                  </w:tcPrChange>
                </w:tcPr>
                <w:p w14:paraId="7736EC78" w14:textId="79907B4C" w:rsidR="00280421" w:rsidRDefault="00280421" w:rsidP="00280421">
                  <w:pPr>
                    <w:spacing w:line="360" w:lineRule="auto"/>
                    <w:ind w:firstLine="0"/>
                    <w:jc w:val="right"/>
                    <w:rPr>
                      <w:lang w:val="en-US"/>
                    </w:rPr>
                  </w:pPr>
                  <w:r w:rsidRPr="00F54177">
                    <w:rPr>
                      <w:lang w:val="en-US"/>
                    </w:rPr>
                    <w:t>1.</w:t>
                  </w:r>
                  <w:r>
                    <w:rPr>
                      <w:lang w:val="en-US"/>
                    </w:rPr>
                    <w:t>02</w:t>
                  </w:r>
                  <w:r w:rsidRPr="00F54177">
                    <w:rPr>
                      <w:lang w:val="en-US"/>
                    </w:rPr>
                    <w:t xml:space="preserve"> </w:t>
                  </w:r>
                </w:p>
              </w:tc>
              <w:tc>
                <w:tcPr>
                  <w:tcW w:w="1522" w:type="dxa"/>
                  <w:tcPrChange w:id="573" w:author="Simon Hellmann" w:date="2025-06-08T17:21:00Z" w16du:dateUtc="2025-06-08T15:21:00Z">
                    <w:tcPr>
                      <w:tcW w:w="1522" w:type="dxa"/>
                      <w:gridSpan w:val="2"/>
                    </w:tcPr>
                  </w:tcPrChange>
                </w:tcPr>
                <w:p w14:paraId="111ABD0C" w14:textId="77777777" w:rsidR="00280421" w:rsidRDefault="00280421" w:rsidP="00280421">
                  <w:pPr>
                    <w:spacing w:line="360" w:lineRule="auto"/>
                    <w:ind w:firstLine="0"/>
                    <w:jc w:val="right"/>
                    <w:rPr>
                      <w:lang w:val="en-US"/>
                    </w:rPr>
                  </w:pPr>
                  <w:r>
                    <w:rPr>
                      <w:lang w:val="en-US"/>
                    </w:rPr>
                    <w:t>5.46</w:t>
                  </w:r>
                </w:p>
              </w:tc>
              <w:tc>
                <w:tcPr>
                  <w:tcW w:w="1950" w:type="dxa"/>
                  <w:tcPrChange w:id="574" w:author="Simon Hellmann" w:date="2025-06-08T17:21:00Z" w16du:dateUtc="2025-06-08T15:21:00Z">
                    <w:tcPr>
                      <w:tcW w:w="2022" w:type="dxa"/>
                      <w:gridSpan w:val="2"/>
                    </w:tcPr>
                  </w:tcPrChange>
                </w:tcPr>
                <w:p w14:paraId="49D32CBB" w14:textId="77777777" w:rsidR="00280421" w:rsidRDefault="00280421" w:rsidP="00280421">
                  <w:pPr>
                    <w:spacing w:line="360" w:lineRule="auto"/>
                    <w:ind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777" w:type="dxa"/>
                  <w:tcPrChange w:id="575" w:author="Simon Hellmann" w:date="2025-06-08T17:21:00Z" w16du:dateUtc="2025-06-08T15:21:00Z">
                    <w:tcPr>
                      <w:tcW w:w="1701" w:type="dxa"/>
                      <w:gridSpan w:val="2"/>
                    </w:tcPr>
                  </w:tcPrChange>
                </w:tcPr>
                <w:p w14:paraId="4567E4B0" w14:textId="77777777" w:rsidR="00280421" w:rsidRDefault="00280421" w:rsidP="00280421">
                  <w:pPr>
                    <w:spacing w:line="360" w:lineRule="auto"/>
                    <w:ind w:firstLine="0"/>
                    <w:jc w:val="right"/>
                    <w:rPr>
                      <w:lang w:val="en-US"/>
                    </w:rPr>
                  </w:pPr>
                  <w:r w:rsidRPr="00F54177">
                    <w:rPr>
                      <w:lang w:val="en-US"/>
                    </w:rPr>
                    <w:t>4.5</w:t>
                  </w:r>
                  <w:r>
                    <w:rPr>
                      <w:lang w:val="en-US"/>
                    </w:rPr>
                    <w:t>3</w:t>
                  </w:r>
                </w:p>
              </w:tc>
            </w:tr>
            <w:tr w:rsidR="00280421" w:rsidRPr="00CC6CC8" w14:paraId="438057EF" w14:textId="77777777" w:rsidTr="009D0F68">
              <w:trPr>
                <w:trHeight w:val="431"/>
                <w:trPrChange w:id="576" w:author="Simon Hellmann" w:date="2025-06-08T17:21:00Z" w16du:dateUtc="2025-06-08T15:21:00Z">
                  <w:trPr>
                    <w:gridAfter w:val="0"/>
                    <w:trHeight w:val="431"/>
                  </w:trPr>
                </w:trPrChange>
              </w:trPr>
              <w:tc>
                <w:tcPr>
                  <w:tcW w:w="782" w:type="dxa"/>
                  <w:tcPrChange w:id="577" w:author="Simon Hellmann" w:date="2025-06-08T17:21:00Z" w16du:dateUtc="2025-06-08T15:21:00Z">
                    <w:tcPr>
                      <w:tcW w:w="782" w:type="dxa"/>
                    </w:tcPr>
                  </w:tcPrChange>
                </w:tcPr>
                <w:p w14:paraId="1B168254" w14:textId="51DED0CA" w:rsidR="00280421" w:rsidRDefault="00280421" w:rsidP="00280421">
                  <w:pPr>
                    <w:spacing w:line="360" w:lineRule="auto"/>
                    <w:ind w:firstLine="0"/>
                    <w:rPr>
                      <w:lang w:val="en-US"/>
                    </w:rPr>
                  </w:pPr>
                  <w:r>
                    <w:rPr>
                      <w:lang w:val="en-US"/>
                    </w:rPr>
                    <w:t>15</w:t>
                  </w:r>
                  <w:ins w:id="578" w:author="Simon Hellmann" w:date="2025-06-08T22:23:00Z" w16du:dateUtc="2025-06-08T20:23:00Z">
                    <w:r w:rsidR="00012E20" w:rsidRPr="007140A4">
                      <w:rPr>
                        <w:vertAlign w:val="superscript"/>
                        <w:lang w:val="en-US"/>
                      </w:rPr>
                      <w:t>f</w:t>
                    </w:r>
                  </w:ins>
                </w:p>
              </w:tc>
              <w:tc>
                <w:tcPr>
                  <w:tcW w:w="1077" w:type="dxa"/>
                  <w:tcPrChange w:id="579" w:author="Simon Hellmann" w:date="2025-06-08T17:21:00Z" w16du:dateUtc="2025-06-08T15:21:00Z">
                    <w:tcPr>
                      <w:tcW w:w="939" w:type="dxa"/>
                    </w:tcPr>
                  </w:tcPrChange>
                </w:tcPr>
                <w:p w14:paraId="49927E99"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59" w:type="dxa"/>
                  <w:vAlign w:val="center"/>
                  <w:tcPrChange w:id="580" w:author="Simon Hellmann" w:date="2025-06-08T17:21:00Z" w16du:dateUtc="2025-06-08T15:21:00Z">
                    <w:tcPr>
                      <w:tcW w:w="859" w:type="dxa"/>
                      <w:gridSpan w:val="2"/>
                      <w:vAlign w:val="center"/>
                    </w:tcPr>
                  </w:tcPrChange>
                </w:tcPr>
                <w:p w14:paraId="455E526C" w14:textId="2CD7710D" w:rsidR="00280421" w:rsidRDefault="00280421" w:rsidP="00280421">
                  <w:pPr>
                    <w:spacing w:line="360" w:lineRule="auto"/>
                    <w:ind w:firstLine="0"/>
                    <w:jc w:val="right"/>
                    <w:rPr>
                      <w:lang w:val="en-US"/>
                    </w:rPr>
                  </w:pPr>
                  <w:r>
                    <w:rPr>
                      <w:lang w:val="en-US"/>
                    </w:rPr>
                    <w:t>4.54</w:t>
                  </w:r>
                </w:p>
              </w:tc>
              <w:tc>
                <w:tcPr>
                  <w:tcW w:w="1563" w:type="dxa"/>
                  <w:tcPrChange w:id="581" w:author="Simon Hellmann" w:date="2025-06-08T17:21:00Z" w16du:dateUtc="2025-06-08T15:21:00Z">
                    <w:tcPr>
                      <w:tcW w:w="1570" w:type="dxa"/>
                      <w:gridSpan w:val="2"/>
                    </w:tcPr>
                  </w:tcPrChange>
                </w:tcPr>
                <w:p w14:paraId="3204ED2D" w14:textId="70A6AD96" w:rsidR="00280421" w:rsidRPr="00F54177" w:rsidRDefault="00280421" w:rsidP="00280421">
                  <w:pPr>
                    <w:spacing w:line="360" w:lineRule="auto"/>
                    <w:ind w:firstLine="0"/>
                    <w:jc w:val="right"/>
                    <w:rPr>
                      <w:lang w:val="en-US"/>
                    </w:rPr>
                  </w:pPr>
                  <w:r>
                    <w:rPr>
                      <w:lang w:val="en-US"/>
                    </w:rPr>
                    <w:t>0.00</w:t>
                  </w:r>
                </w:p>
              </w:tc>
              <w:tc>
                <w:tcPr>
                  <w:tcW w:w="1522" w:type="dxa"/>
                  <w:tcPrChange w:id="582" w:author="Simon Hellmann" w:date="2025-06-08T17:21:00Z" w16du:dateUtc="2025-06-08T15:21:00Z">
                    <w:tcPr>
                      <w:tcW w:w="1522" w:type="dxa"/>
                      <w:gridSpan w:val="2"/>
                    </w:tcPr>
                  </w:tcPrChange>
                </w:tcPr>
                <w:p w14:paraId="020BB0F7" w14:textId="77777777" w:rsidR="00280421" w:rsidRPr="00F54177" w:rsidRDefault="00280421" w:rsidP="00280421">
                  <w:pPr>
                    <w:spacing w:line="360" w:lineRule="auto"/>
                    <w:ind w:firstLine="0"/>
                    <w:jc w:val="right"/>
                    <w:rPr>
                      <w:lang w:val="en-US"/>
                    </w:rPr>
                  </w:pPr>
                  <w:r>
                    <w:rPr>
                      <w:lang w:val="en-US"/>
                    </w:rPr>
                    <w:t>0.00</w:t>
                  </w:r>
                </w:p>
              </w:tc>
              <w:tc>
                <w:tcPr>
                  <w:tcW w:w="1950" w:type="dxa"/>
                  <w:tcPrChange w:id="583" w:author="Simon Hellmann" w:date="2025-06-08T17:21:00Z" w16du:dateUtc="2025-06-08T15:21:00Z">
                    <w:tcPr>
                      <w:tcW w:w="2022" w:type="dxa"/>
                      <w:gridSpan w:val="2"/>
                    </w:tcPr>
                  </w:tcPrChange>
                </w:tcPr>
                <w:p w14:paraId="1590B080" w14:textId="77777777" w:rsidR="00280421" w:rsidRPr="00F54177" w:rsidRDefault="00280421" w:rsidP="00280421">
                  <w:pPr>
                    <w:spacing w:line="360" w:lineRule="auto"/>
                    <w:ind w:firstLine="0"/>
                    <w:jc w:val="right"/>
                    <w:rPr>
                      <w:lang w:val="en-US"/>
                    </w:rPr>
                  </w:pPr>
                  <w:r>
                    <w:rPr>
                      <w:lang w:val="en-US"/>
                    </w:rPr>
                    <w:t>0.00</w:t>
                  </w:r>
                </w:p>
              </w:tc>
              <w:tc>
                <w:tcPr>
                  <w:tcW w:w="1777" w:type="dxa"/>
                  <w:tcPrChange w:id="584" w:author="Simon Hellmann" w:date="2025-06-08T17:21:00Z" w16du:dateUtc="2025-06-08T15:21:00Z">
                    <w:tcPr>
                      <w:tcW w:w="1701" w:type="dxa"/>
                      <w:gridSpan w:val="2"/>
                    </w:tcPr>
                  </w:tcPrChange>
                </w:tcPr>
                <w:p w14:paraId="6ACFDDE4" w14:textId="77777777" w:rsidR="00280421" w:rsidRPr="00F54177" w:rsidRDefault="00280421" w:rsidP="00280421">
                  <w:pPr>
                    <w:spacing w:line="360" w:lineRule="auto"/>
                    <w:ind w:firstLine="0"/>
                    <w:jc w:val="right"/>
                    <w:rPr>
                      <w:lang w:val="en-US"/>
                    </w:rPr>
                  </w:pPr>
                  <w:r>
                    <w:rPr>
                      <w:lang w:val="en-US"/>
                    </w:rPr>
                    <w:t>0.00</w:t>
                  </w:r>
                </w:p>
              </w:tc>
            </w:tr>
            <w:tr w:rsidR="00280421" w:rsidRPr="00CC6CC8" w14:paraId="50B4494F" w14:textId="77777777" w:rsidTr="009D0F68">
              <w:trPr>
                <w:trHeight w:val="431"/>
                <w:trPrChange w:id="585" w:author="Simon Hellmann" w:date="2025-06-08T17:21:00Z" w16du:dateUtc="2025-06-08T15:21:00Z">
                  <w:trPr>
                    <w:gridAfter w:val="0"/>
                    <w:trHeight w:val="431"/>
                  </w:trPr>
                </w:trPrChange>
              </w:trPr>
              <w:tc>
                <w:tcPr>
                  <w:tcW w:w="782" w:type="dxa"/>
                  <w:tcPrChange w:id="586" w:author="Simon Hellmann" w:date="2025-06-08T17:21:00Z" w16du:dateUtc="2025-06-08T15:21:00Z">
                    <w:tcPr>
                      <w:tcW w:w="782" w:type="dxa"/>
                    </w:tcPr>
                  </w:tcPrChange>
                </w:tcPr>
                <w:p w14:paraId="2DBA3914" w14:textId="62AAEA57" w:rsidR="00280421" w:rsidRDefault="00280421" w:rsidP="00280421">
                  <w:pPr>
                    <w:spacing w:line="360" w:lineRule="auto"/>
                    <w:ind w:firstLine="0"/>
                    <w:rPr>
                      <w:lang w:val="en-US"/>
                    </w:rPr>
                  </w:pPr>
                  <w:r>
                    <w:rPr>
                      <w:lang w:val="en-US"/>
                    </w:rPr>
                    <w:t>16</w:t>
                  </w:r>
                  <w:ins w:id="587" w:author="Simon Hellmann" w:date="2025-06-08T22:23:00Z" w16du:dateUtc="2025-06-08T20:23:00Z">
                    <w:r w:rsidR="00012E20" w:rsidRPr="007140A4">
                      <w:rPr>
                        <w:vertAlign w:val="superscript"/>
                        <w:lang w:val="en-US"/>
                      </w:rPr>
                      <w:t>f</w:t>
                    </w:r>
                  </w:ins>
                </w:p>
              </w:tc>
              <w:tc>
                <w:tcPr>
                  <w:tcW w:w="1077" w:type="dxa"/>
                  <w:tcPrChange w:id="588" w:author="Simon Hellmann" w:date="2025-06-08T17:21:00Z" w16du:dateUtc="2025-06-08T15:21:00Z">
                    <w:tcPr>
                      <w:tcW w:w="939" w:type="dxa"/>
                    </w:tcPr>
                  </w:tcPrChange>
                </w:tcPr>
                <w:p w14:paraId="5C2C7228"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59" w:type="dxa"/>
                  <w:vAlign w:val="center"/>
                  <w:tcPrChange w:id="589" w:author="Simon Hellmann" w:date="2025-06-08T17:21:00Z" w16du:dateUtc="2025-06-08T15:21:00Z">
                    <w:tcPr>
                      <w:tcW w:w="859" w:type="dxa"/>
                      <w:gridSpan w:val="2"/>
                      <w:vAlign w:val="center"/>
                    </w:tcPr>
                  </w:tcPrChange>
                </w:tcPr>
                <w:p w14:paraId="09D5653C" w14:textId="6018CC13" w:rsidR="00280421" w:rsidRPr="00F54177" w:rsidRDefault="00280421" w:rsidP="00280421">
                  <w:pPr>
                    <w:spacing w:line="360" w:lineRule="auto"/>
                    <w:ind w:firstLine="0"/>
                    <w:jc w:val="right"/>
                    <w:rPr>
                      <w:lang w:val="en-US"/>
                    </w:rPr>
                  </w:pPr>
                  <w:r w:rsidRPr="00531DBF">
                    <w:rPr>
                      <w:lang w:val="en-US"/>
                    </w:rPr>
                    <w:t>0.</w:t>
                  </w:r>
                  <w:r>
                    <w:rPr>
                      <w:lang w:val="en-US"/>
                    </w:rPr>
                    <w:t>02</w:t>
                  </w:r>
                </w:p>
              </w:tc>
              <w:tc>
                <w:tcPr>
                  <w:tcW w:w="1563" w:type="dxa"/>
                  <w:tcPrChange w:id="590" w:author="Simon Hellmann" w:date="2025-06-08T17:21:00Z" w16du:dateUtc="2025-06-08T15:21:00Z">
                    <w:tcPr>
                      <w:tcW w:w="1570" w:type="dxa"/>
                      <w:gridSpan w:val="2"/>
                    </w:tcPr>
                  </w:tcPrChange>
                </w:tcPr>
                <w:p w14:paraId="7A46C5DA" w14:textId="4E8CC7AF" w:rsidR="00280421" w:rsidRDefault="00280421" w:rsidP="00280421">
                  <w:pPr>
                    <w:spacing w:line="360" w:lineRule="auto"/>
                    <w:ind w:firstLine="0"/>
                    <w:jc w:val="right"/>
                    <w:rPr>
                      <w:lang w:val="en-US"/>
                    </w:rPr>
                  </w:pPr>
                  <w:r w:rsidRPr="00F54177">
                    <w:rPr>
                      <w:lang w:val="en-US"/>
                    </w:rPr>
                    <w:t>0</w:t>
                  </w:r>
                  <w:r>
                    <w:rPr>
                      <w:lang w:val="en-US"/>
                    </w:rPr>
                    <w:t>.00</w:t>
                  </w:r>
                </w:p>
              </w:tc>
              <w:tc>
                <w:tcPr>
                  <w:tcW w:w="1522" w:type="dxa"/>
                  <w:tcPrChange w:id="591" w:author="Simon Hellmann" w:date="2025-06-08T17:21:00Z" w16du:dateUtc="2025-06-08T15:21:00Z">
                    <w:tcPr>
                      <w:tcW w:w="1522" w:type="dxa"/>
                      <w:gridSpan w:val="2"/>
                    </w:tcPr>
                  </w:tcPrChange>
                </w:tcPr>
                <w:p w14:paraId="08213E80" w14:textId="77777777" w:rsidR="00280421" w:rsidRDefault="00280421" w:rsidP="00280421">
                  <w:pPr>
                    <w:spacing w:line="360" w:lineRule="auto"/>
                    <w:ind w:firstLine="0"/>
                    <w:jc w:val="right"/>
                    <w:rPr>
                      <w:lang w:val="en-US"/>
                    </w:rPr>
                  </w:pPr>
                  <w:r w:rsidRPr="00F54177">
                    <w:rPr>
                      <w:lang w:val="en-US"/>
                    </w:rPr>
                    <w:t>0</w:t>
                  </w:r>
                  <w:r>
                    <w:rPr>
                      <w:lang w:val="en-US"/>
                    </w:rPr>
                    <w:t>.00</w:t>
                  </w:r>
                </w:p>
              </w:tc>
              <w:tc>
                <w:tcPr>
                  <w:tcW w:w="1950" w:type="dxa"/>
                  <w:tcPrChange w:id="592" w:author="Simon Hellmann" w:date="2025-06-08T17:21:00Z" w16du:dateUtc="2025-06-08T15:21:00Z">
                    <w:tcPr>
                      <w:tcW w:w="2022" w:type="dxa"/>
                      <w:gridSpan w:val="2"/>
                    </w:tcPr>
                  </w:tcPrChange>
                </w:tcPr>
                <w:p w14:paraId="7E67632D" w14:textId="77777777" w:rsidR="00280421" w:rsidRDefault="00280421" w:rsidP="00280421">
                  <w:pPr>
                    <w:spacing w:line="360" w:lineRule="auto"/>
                    <w:ind w:firstLine="0"/>
                    <w:jc w:val="right"/>
                    <w:rPr>
                      <w:lang w:val="en-US"/>
                    </w:rPr>
                  </w:pPr>
                  <w:r w:rsidRPr="00F54177">
                    <w:rPr>
                      <w:lang w:val="en-US"/>
                    </w:rPr>
                    <w:t>0</w:t>
                  </w:r>
                  <w:r>
                    <w:rPr>
                      <w:lang w:val="en-US"/>
                    </w:rPr>
                    <w:t>.00</w:t>
                  </w:r>
                </w:p>
              </w:tc>
              <w:tc>
                <w:tcPr>
                  <w:tcW w:w="1777" w:type="dxa"/>
                  <w:tcPrChange w:id="593" w:author="Simon Hellmann" w:date="2025-06-08T17:21:00Z" w16du:dateUtc="2025-06-08T15:21:00Z">
                    <w:tcPr>
                      <w:tcW w:w="1701" w:type="dxa"/>
                      <w:gridSpan w:val="2"/>
                    </w:tcPr>
                  </w:tcPrChange>
                </w:tcPr>
                <w:p w14:paraId="5F54BBC4" w14:textId="77777777" w:rsidR="00280421" w:rsidRDefault="00280421" w:rsidP="00280421">
                  <w:pPr>
                    <w:spacing w:line="360" w:lineRule="auto"/>
                    <w:ind w:firstLine="0"/>
                    <w:jc w:val="right"/>
                    <w:rPr>
                      <w:lang w:val="en-US"/>
                    </w:rPr>
                  </w:pPr>
                  <w:commentRangeStart w:id="594"/>
                  <w:commentRangeStart w:id="595"/>
                  <w:r w:rsidRPr="00F54177">
                    <w:rPr>
                      <w:lang w:val="en-US"/>
                    </w:rPr>
                    <w:t>0.</w:t>
                  </w:r>
                  <w:r>
                    <w:rPr>
                      <w:lang w:val="en-US"/>
                    </w:rPr>
                    <w:t>42</w:t>
                  </w:r>
                  <w:commentRangeEnd w:id="594"/>
                  <w:r w:rsidR="00A0772F">
                    <w:rPr>
                      <w:rStyle w:val="Kommentarzeichen"/>
                    </w:rPr>
                    <w:commentReference w:id="594"/>
                  </w:r>
                  <w:commentRangeEnd w:id="595"/>
                  <w:r w:rsidR="00CE3FC5">
                    <w:rPr>
                      <w:rStyle w:val="Kommentarzeichen"/>
                    </w:rPr>
                    <w:commentReference w:id="595"/>
                  </w:r>
                </w:p>
              </w:tc>
            </w:tr>
            <w:tr w:rsidR="00280421" w:rsidRPr="00CC6CC8" w14:paraId="3315A986" w14:textId="77777777" w:rsidTr="009D0F68">
              <w:trPr>
                <w:trHeight w:val="461"/>
                <w:trPrChange w:id="596" w:author="Simon Hellmann" w:date="2025-06-08T17:21:00Z" w16du:dateUtc="2025-06-08T15:21:00Z">
                  <w:trPr>
                    <w:gridAfter w:val="0"/>
                    <w:trHeight w:val="461"/>
                  </w:trPr>
                </w:trPrChange>
              </w:trPr>
              <w:tc>
                <w:tcPr>
                  <w:tcW w:w="782" w:type="dxa"/>
                  <w:tcPrChange w:id="597" w:author="Simon Hellmann" w:date="2025-06-08T17:21:00Z" w16du:dateUtc="2025-06-08T15:21:00Z">
                    <w:tcPr>
                      <w:tcW w:w="782" w:type="dxa"/>
                    </w:tcPr>
                  </w:tcPrChange>
                </w:tcPr>
                <w:p w14:paraId="2F6D4640" w14:textId="77777777" w:rsidR="00280421" w:rsidRDefault="00280421" w:rsidP="00280421">
                  <w:pPr>
                    <w:spacing w:line="360" w:lineRule="auto"/>
                    <w:ind w:firstLine="0"/>
                    <w:rPr>
                      <w:lang w:val="en-US"/>
                    </w:rPr>
                  </w:pPr>
                  <w:r>
                    <w:rPr>
                      <w:lang w:val="en-US"/>
                    </w:rPr>
                    <w:t>17</w:t>
                  </w:r>
                </w:p>
              </w:tc>
              <w:tc>
                <w:tcPr>
                  <w:tcW w:w="1077" w:type="dxa"/>
                  <w:tcPrChange w:id="598" w:author="Simon Hellmann" w:date="2025-06-08T17:21:00Z" w16du:dateUtc="2025-06-08T15:21:00Z">
                    <w:tcPr>
                      <w:tcW w:w="939" w:type="dxa"/>
                    </w:tcPr>
                  </w:tcPrChange>
                </w:tcPr>
                <w:p w14:paraId="0E2CC3F8"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59" w:type="dxa"/>
                  <w:vAlign w:val="center"/>
                  <w:tcPrChange w:id="599" w:author="Simon Hellmann" w:date="2025-06-08T17:21:00Z" w16du:dateUtc="2025-06-08T15:21:00Z">
                    <w:tcPr>
                      <w:tcW w:w="859" w:type="dxa"/>
                      <w:gridSpan w:val="2"/>
                      <w:vAlign w:val="center"/>
                    </w:tcPr>
                  </w:tcPrChange>
                </w:tcPr>
                <w:p w14:paraId="4B2D9426" w14:textId="3259D244" w:rsidR="00280421" w:rsidRDefault="00280421" w:rsidP="00280421">
                  <w:pPr>
                    <w:spacing w:line="360" w:lineRule="auto"/>
                    <w:ind w:firstLine="0"/>
                    <w:jc w:val="right"/>
                    <w:rPr>
                      <w:lang w:val="en-US"/>
                    </w:rPr>
                  </w:pPr>
                  <w:r w:rsidRPr="00531DBF">
                    <w:rPr>
                      <w:lang w:val="en-US"/>
                    </w:rPr>
                    <w:t>0.</w:t>
                  </w:r>
                  <w:r>
                    <w:rPr>
                      <w:lang w:val="en-US"/>
                    </w:rPr>
                    <w:t>36</w:t>
                  </w:r>
                </w:p>
              </w:tc>
              <w:tc>
                <w:tcPr>
                  <w:tcW w:w="1563" w:type="dxa"/>
                  <w:tcPrChange w:id="600" w:author="Simon Hellmann" w:date="2025-06-08T17:21:00Z" w16du:dateUtc="2025-06-08T15:21:00Z">
                    <w:tcPr>
                      <w:tcW w:w="1570" w:type="dxa"/>
                      <w:gridSpan w:val="2"/>
                    </w:tcPr>
                  </w:tcPrChange>
                </w:tcPr>
                <w:p w14:paraId="0D5AF484" w14:textId="5A996E69" w:rsidR="00280421" w:rsidRPr="00F54177" w:rsidRDefault="00280421" w:rsidP="00280421">
                  <w:pPr>
                    <w:spacing w:line="360" w:lineRule="auto"/>
                    <w:ind w:firstLine="0"/>
                    <w:jc w:val="right"/>
                    <w:rPr>
                      <w:lang w:val="en-US"/>
                    </w:rPr>
                  </w:pPr>
                  <w:r>
                    <w:rPr>
                      <w:lang w:val="en-US"/>
                    </w:rPr>
                    <w:t>0.00</w:t>
                  </w:r>
                </w:p>
              </w:tc>
              <w:tc>
                <w:tcPr>
                  <w:tcW w:w="1522" w:type="dxa"/>
                  <w:tcPrChange w:id="601" w:author="Simon Hellmann" w:date="2025-06-08T17:21:00Z" w16du:dateUtc="2025-06-08T15:21:00Z">
                    <w:tcPr>
                      <w:tcW w:w="1522" w:type="dxa"/>
                      <w:gridSpan w:val="2"/>
                    </w:tcPr>
                  </w:tcPrChange>
                </w:tcPr>
                <w:p w14:paraId="756325A5" w14:textId="77777777" w:rsidR="00280421" w:rsidRPr="00F54177" w:rsidRDefault="00280421" w:rsidP="00280421">
                  <w:pPr>
                    <w:spacing w:line="360" w:lineRule="auto"/>
                    <w:ind w:firstLine="0"/>
                    <w:jc w:val="right"/>
                    <w:rPr>
                      <w:lang w:val="en-US"/>
                    </w:rPr>
                  </w:pPr>
                  <w:r>
                    <w:rPr>
                      <w:lang w:val="en-US"/>
                    </w:rPr>
                    <w:t>0.00</w:t>
                  </w:r>
                </w:p>
              </w:tc>
              <w:tc>
                <w:tcPr>
                  <w:tcW w:w="1950" w:type="dxa"/>
                  <w:tcPrChange w:id="602" w:author="Simon Hellmann" w:date="2025-06-08T17:21:00Z" w16du:dateUtc="2025-06-08T15:21:00Z">
                    <w:tcPr>
                      <w:tcW w:w="2022" w:type="dxa"/>
                      <w:gridSpan w:val="2"/>
                    </w:tcPr>
                  </w:tcPrChange>
                </w:tcPr>
                <w:p w14:paraId="77A825E5" w14:textId="77777777" w:rsidR="00280421" w:rsidRPr="00F54177" w:rsidRDefault="00280421" w:rsidP="00280421">
                  <w:pPr>
                    <w:spacing w:line="360" w:lineRule="auto"/>
                    <w:ind w:firstLine="0"/>
                    <w:jc w:val="right"/>
                    <w:rPr>
                      <w:lang w:val="en-US"/>
                    </w:rPr>
                  </w:pPr>
                  <w:r>
                    <w:rPr>
                      <w:lang w:val="en-US"/>
                    </w:rPr>
                    <w:t>0.00</w:t>
                  </w:r>
                </w:p>
              </w:tc>
              <w:tc>
                <w:tcPr>
                  <w:tcW w:w="1777" w:type="dxa"/>
                  <w:tcPrChange w:id="603" w:author="Simon Hellmann" w:date="2025-06-08T17:21:00Z" w16du:dateUtc="2025-06-08T15:21:00Z">
                    <w:tcPr>
                      <w:tcW w:w="1701" w:type="dxa"/>
                      <w:gridSpan w:val="2"/>
                    </w:tcPr>
                  </w:tcPrChange>
                </w:tcPr>
                <w:p w14:paraId="08C2C53F" w14:textId="77777777" w:rsidR="00280421" w:rsidRPr="00F54177" w:rsidRDefault="00280421" w:rsidP="00280421">
                  <w:pPr>
                    <w:spacing w:line="360" w:lineRule="auto"/>
                    <w:ind w:firstLine="0"/>
                    <w:jc w:val="right"/>
                    <w:rPr>
                      <w:lang w:val="en-US"/>
                    </w:rPr>
                  </w:pPr>
                  <w:r>
                    <w:rPr>
                      <w:lang w:val="en-US"/>
                    </w:rPr>
                    <w:t>0.00</w:t>
                  </w:r>
                </w:p>
              </w:tc>
            </w:tr>
            <w:tr w:rsidR="00280421" w:rsidRPr="00EC3AAE" w14:paraId="26B777DC" w14:textId="77777777" w:rsidTr="009D0F68">
              <w:trPr>
                <w:trHeight w:val="461"/>
                <w:trPrChange w:id="604" w:author="Simon Hellmann" w:date="2025-06-08T17:21:00Z" w16du:dateUtc="2025-06-08T15:21:00Z">
                  <w:trPr>
                    <w:gridAfter w:val="0"/>
                    <w:trHeight w:val="461"/>
                  </w:trPr>
                </w:trPrChange>
              </w:trPr>
              <w:tc>
                <w:tcPr>
                  <w:tcW w:w="782" w:type="dxa"/>
                  <w:tcBorders>
                    <w:bottom w:val="dotted" w:sz="4" w:space="0" w:color="auto"/>
                  </w:tcBorders>
                  <w:tcPrChange w:id="605" w:author="Simon Hellmann" w:date="2025-06-08T17:21:00Z" w16du:dateUtc="2025-06-08T15:21:00Z">
                    <w:tcPr>
                      <w:tcW w:w="782" w:type="dxa"/>
                      <w:tcBorders>
                        <w:bottom w:val="dotted" w:sz="4" w:space="0" w:color="auto"/>
                      </w:tcBorders>
                    </w:tcPr>
                  </w:tcPrChange>
                </w:tcPr>
                <w:p w14:paraId="611556E4" w14:textId="77777777" w:rsidR="00280421" w:rsidRDefault="00280421" w:rsidP="00280421">
                  <w:pPr>
                    <w:spacing w:line="360" w:lineRule="auto"/>
                    <w:ind w:firstLine="0"/>
                    <w:rPr>
                      <w:lang w:val="en-US"/>
                    </w:rPr>
                  </w:pPr>
                  <w:r>
                    <w:rPr>
                      <w:lang w:val="en-US"/>
                    </w:rPr>
                    <w:t>18</w:t>
                  </w:r>
                </w:p>
              </w:tc>
              <w:tc>
                <w:tcPr>
                  <w:tcW w:w="1077" w:type="dxa"/>
                  <w:tcBorders>
                    <w:bottom w:val="dotted" w:sz="4" w:space="0" w:color="auto"/>
                  </w:tcBorders>
                  <w:tcPrChange w:id="606" w:author="Simon Hellmann" w:date="2025-06-08T17:21:00Z" w16du:dateUtc="2025-06-08T15:21:00Z">
                    <w:tcPr>
                      <w:tcW w:w="939" w:type="dxa"/>
                      <w:tcBorders>
                        <w:bottom w:val="dotted" w:sz="4" w:space="0" w:color="auto"/>
                      </w:tcBorders>
                    </w:tcPr>
                  </w:tcPrChange>
                </w:tcPr>
                <w:p w14:paraId="0AB3412C" w14:textId="77777777" w:rsidR="00280421" w:rsidRDefault="00000000"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59" w:type="dxa"/>
                  <w:tcBorders>
                    <w:bottom w:val="dotted" w:sz="4" w:space="0" w:color="auto"/>
                  </w:tcBorders>
                  <w:vAlign w:val="center"/>
                  <w:tcPrChange w:id="607" w:author="Simon Hellmann" w:date="2025-06-08T17:21:00Z" w16du:dateUtc="2025-06-08T15:21:00Z">
                    <w:tcPr>
                      <w:tcW w:w="859" w:type="dxa"/>
                      <w:gridSpan w:val="2"/>
                      <w:tcBorders>
                        <w:bottom w:val="dotted" w:sz="4" w:space="0" w:color="auto"/>
                      </w:tcBorders>
                      <w:vAlign w:val="center"/>
                    </w:tcPr>
                  </w:tcPrChange>
                </w:tcPr>
                <w:p w14:paraId="4DEF97D1" w14:textId="3AE43A9E" w:rsidR="00280421" w:rsidRDefault="00280421" w:rsidP="00280421">
                  <w:pPr>
                    <w:spacing w:line="360" w:lineRule="auto"/>
                    <w:ind w:firstLine="0"/>
                    <w:jc w:val="right"/>
                    <w:rPr>
                      <w:lang w:val="en-US"/>
                    </w:rPr>
                  </w:pPr>
                  <w:r w:rsidRPr="00531DBF">
                    <w:rPr>
                      <w:lang w:val="en-US"/>
                    </w:rPr>
                    <w:t>0.</w:t>
                  </w:r>
                  <w:r>
                    <w:rPr>
                      <w:lang w:val="en-US"/>
                    </w:rPr>
                    <w:t>66</w:t>
                  </w:r>
                </w:p>
              </w:tc>
              <w:tc>
                <w:tcPr>
                  <w:tcW w:w="1563" w:type="dxa"/>
                  <w:tcBorders>
                    <w:bottom w:val="dotted" w:sz="4" w:space="0" w:color="auto"/>
                  </w:tcBorders>
                  <w:tcPrChange w:id="608" w:author="Simon Hellmann" w:date="2025-06-08T17:21:00Z" w16du:dateUtc="2025-06-08T15:21:00Z">
                    <w:tcPr>
                      <w:tcW w:w="1570" w:type="dxa"/>
                      <w:gridSpan w:val="2"/>
                      <w:tcBorders>
                        <w:bottom w:val="dotted" w:sz="4" w:space="0" w:color="auto"/>
                      </w:tcBorders>
                    </w:tcPr>
                  </w:tcPrChange>
                </w:tcPr>
                <w:p w14:paraId="0BE0DE53" w14:textId="2E996620" w:rsidR="00280421" w:rsidRPr="00F54177" w:rsidRDefault="00280421" w:rsidP="00280421">
                  <w:pPr>
                    <w:spacing w:line="360" w:lineRule="auto"/>
                    <w:ind w:firstLine="0"/>
                    <w:jc w:val="right"/>
                    <w:rPr>
                      <w:lang w:val="en-US"/>
                    </w:rPr>
                  </w:pPr>
                  <w:r>
                    <w:rPr>
                      <w:lang w:val="en-US"/>
                    </w:rPr>
                    <w:t>0.00</w:t>
                  </w:r>
                </w:p>
              </w:tc>
              <w:tc>
                <w:tcPr>
                  <w:tcW w:w="1522" w:type="dxa"/>
                  <w:tcBorders>
                    <w:bottom w:val="dotted" w:sz="4" w:space="0" w:color="auto"/>
                  </w:tcBorders>
                  <w:tcPrChange w:id="609" w:author="Simon Hellmann" w:date="2025-06-08T17:21:00Z" w16du:dateUtc="2025-06-08T15:21:00Z">
                    <w:tcPr>
                      <w:tcW w:w="1522" w:type="dxa"/>
                      <w:gridSpan w:val="2"/>
                      <w:tcBorders>
                        <w:bottom w:val="dotted" w:sz="4" w:space="0" w:color="auto"/>
                      </w:tcBorders>
                    </w:tcPr>
                  </w:tcPrChange>
                </w:tcPr>
                <w:p w14:paraId="4CBDDCE2" w14:textId="77777777" w:rsidR="00280421" w:rsidRPr="00F54177" w:rsidRDefault="00280421" w:rsidP="00280421">
                  <w:pPr>
                    <w:spacing w:line="360" w:lineRule="auto"/>
                    <w:ind w:firstLine="0"/>
                    <w:jc w:val="right"/>
                    <w:rPr>
                      <w:lang w:val="en-US"/>
                    </w:rPr>
                  </w:pPr>
                  <w:r>
                    <w:rPr>
                      <w:lang w:val="en-US"/>
                    </w:rPr>
                    <w:t>0.00</w:t>
                  </w:r>
                </w:p>
              </w:tc>
              <w:tc>
                <w:tcPr>
                  <w:tcW w:w="1950" w:type="dxa"/>
                  <w:tcBorders>
                    <w:bottom w:val="dotted" w:sz="4" w:space="0" w:color="auto"/>
                  </w:tcBorders>
                  <w:tcPrChange w:id="610" w:author="Simon Hellmann" w:date="2025-06-08T17:21:00Z" w16du:dateUtc="2025-06-08T15:21:00Z">
                    <w:tcPr>
                      <w:tcW w:w="2022" w:type="dxa"/>
                      <w:gridSpan w:val="2"/>
                      <w:tcBorders>
                        <w:bottom w:val="dotted" w:sz="4" w:space="0" w:color="auto"/>
                      </w:tcBorders>
                    </w:tcPr>
                  </w:tcPrChange>
                </w:tcPr>
                <w:p w14:paraId="2ACFB5ED" w14:textId="77777777" w:rsidR="00280421" w:rsidRPr="00F54177" w:rsidRDefault="00280421" w:rsidP="00280421">
                  <w:pPr>
                    <w:spacing w:line="360" w:lineRule="auto"/>
                    <w:ind w:firstLine="0"/>
                    <w:jc w:val="right"/>
                    <w:rPr>
                      <w:lang w:val="en-US"/>
                    </w:rPr>
                  </w:pPr>
                  <w:r>
                    <w:rPr>
                      <w:lang w:val="en-US"/>
                    </w:rPr>
                    <w:t>0.00</w:t>
                  </w:r>
                </w:p>
              </w:tc>
              <w:tc>
                <w:tcPr>
                  <w:tcW w:w="1777" w:type="dxa"/>
                  <w:tcBorders>
                    <w:bottom w:val="dotted" w:sz="4" w:space="0" w:color="auto"/>
                  </w:tcBorders>
                  <w:tcPrChange w:id="611" w:author="Simon Hellmann" w:date="2025-06-08T17:21:00Z" w16du:dateUtc="2025-06-08T15:21:00Z">
                    <w:tcPr>
                      <w:tcW w:w="1701" w:type="dxa"/>
                      <w:gridSpan w:val="2"/>
                      <w:tcBorders>
                        <w:bottom w:val="dotted" w:sz="4" w:space="0" w:color="auto"/>
                      </w:tcBorders>
                    </w:tcPr>
                  </w:tcPrChange>
                </w:tcPr>
                <w:p w14:paraId="7D83072E" w14:textId="77777777" w:rsidR="00280421" w:rsidRPr="00F54177" w:rsidRDefault="00280421" w:rsidP="00280421">
                  <w:pPr>
                    <w:spacing w:line="360" w:lineRule="auto"/>
                    <w:ind w:firstLine="0"/>
                    <w:jc w:val="right"/>
                    <w:rPr>
                      <w:lang w:val="en-US"/>
                    </w:rPr>
                  </w:pPr>
                  <w:r>
                    <w:rPr>
                      <w:lang w:val="en-US"/>
                    </w:rPr>
                    <w:t>0.00</w:t>
                  </w:r>
                </w:p>
              </w:tc>
            </w:tr>
            <w:tr w:rsidR="00280421" w:rsidRPr="00EC3AAE" w14:paraId="0FAE9056" w14:textId="77777777" w:rsidTr="009D0F68">
              <w:trPr>
                <w:trHeight w:val="461"/>
                <w:trPrChange w:id="612" w:author="Simon Hellmann" w:date="2025-06-08T17:21:00Z" w16du:dateUtc="2025-06-08T15:21:00Z">
                  <w:trPr>
                    <w:gridAfter w:val="0"/>
                    <w:trHeight w:val="461"/>
                  </w:trPr>
                </w:trPrChange>
              </w:trPr>
              <w:tc>
                <w:tcPr>
                  <w:tcW w:w="782" w:type="dxa"/>
                  <w:tcBorders>
                    <w:top w:val="dotted" w:sz="4" w:space="0" w:color="auto"/>
                  </w:tcBorders>
                  <w:tcPrChange w:id="613" w:author="Simon Hellmann" w:date="2025-06-08T17:21:00Z" w16du:dateUtc="2025-06-08T15:21:00Z">
                    <w:tcPr>
                      <w:tcW w:w="782" w:type="dxa"/>
                      <w:tcBorders>
                        <w:top w:val="dotted" w:sz="4" w:space="0" w:color="auto"/>
                      </w:tcBorders>
                    </w:tcPr>
                  </w:tcPrChange>
                </w:tcPr>
                <w:p w14:paraId="72D06007" w14:textId="54600751" w:rsidR="00280421" w:rsidRDefault="00280421" w:rsidP="00280421">
                  <w:pPr>
                    <w:spacing w:line="360" w:lineRule="auto"/>
                    <w:ind w:firstLine="0"/>
                    <w:rPr>
                      <w:lang w:val="en-US"/>
                    </w:rPr>
                  </w:pPr>
                  <w:r>
                    <w:rPr>
                      <w:lang w:val="en-US"/>
                    </w:rPr>
                    <w:t>19</w:t>
                  </w:r>
                </w:p>
              </w:tc>
              <w:tc>
                <w:tcPr>
                  <w:tcW w:w="1077" w:type="dxa"/>
                  <w:tcBorders>
                    <w:top w:val="dotted" w:sz="4" w:space="0" w:color="auto"/>
                  </w:tcBorders>
                  <w:tcPrChange w:id="614" w:author="Simon Hellmann" w:date="2025-06-08T17:21:00Z" w16du:dateUtc="2025-06-08T15:21:00Z">
                    <w:tcPr>
                      <w:tcW w:w="939" w:type="dxa"/>
                      <w:tcBorders>
                        <w:top w:val="dotted" w:sz="4" w:space="0" w:color="auto"/>
                      </w:tcBorders>
                    </w:tcPr>
                  </w:tcPrChange>
                </w:tcPr>
                <w:p w14:paraId="3F00F177" w14:textId="2DEA0B5A" w:rsidR="00280421" w:rsidRDefault="00000000" w:rsidP="00280421">
                  <w:pPr>
                    <w:spacing w:line="360" w:lineRule="auto"/>
                    <w:ind w:firstLine="0"/>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59" w:type="dxa"/>
                  <w:tcBorders>
                    <w:top w:val="dotted" w:sz="4" w:space="0" w:color="auto"/>
                  </w:tcBorders>
                  <w:vAlign w:val="center"/>
                  <w:tcPrChange w:id="615" w:author="Simon Hellmann" w:date="2025-06-08T17:21:00Z" w16du:dateUtc="2025-06-08T15:21:00Z">
                    <w:tcPr>
                      <w:tcW w:w="859" w:type="dxa"/>
                      <w:gridSpan w:val="2"/>
                      <w:tcBorders>
                        <w:top w:val="dotted" w:sz="4" w:space="0" w:color="auto"/>
                      </w:tcBorders>
                      <w:vAlign w:val="center"/>
                    </w:tcPr>
                  </w:tcPrChange>
                </w:tcPr>
                <w:p w14:paraId="43D1AEA7" w14:textId="60A996EA" w:rsidR="00280421" w:rsidRDefault="00280421" w:rsidP="00280421">
                  <w:pPr>
                    <w:spacing w:line="360" w:lineRule="auto"/>
                    <w:ind w:firstLine="0"/>
                    <w:jc w:val="right"/>
                    <w:rPr>
                      <w:lang w:val="en-US"/>
                    </w:rPr>
                  </w:pPr>
                  <w:r>
                    <w:rPr>
                      <w:lang w:val="en-US"/>
                    </w:rPr>
                    <w:t>46</w:t>
                  </w:r>
                </w:p>
              </w:tc>
              <w:tc>
                <w:tcPr>
                  <w:tcW w:w="1563" w:type="dxa"/>
                  <w:tcBorders>
                    <w:top w:val="dotted" w:sz="4" w:space="0" w:color="auto"/>
                  </w:tcBorders>
                  <w:tcPrChange w:id="616" w:author="Simon Hellmann" w:date="2025-06-08T17:21:00Z" w16du:dateUtc="2025-06-08T15:21:00Z">
                    <w:tcPr>
                      <w:tcW w:w="1570" w:type="dxa"/>
                      <w:gridSpan w:val="2"/>
                      <w:tcBorders>
                        <w:top w:val="dotted" w:sz="4" w:space="0" w:color="auto"/>
                      </w:tcBorders>
                    </w:tcPr>
                  </w:tcPrChange>
                </w:tcPr>
                <w:p w14:paraId="7D3240B0" w14:textId="7B9FFD9F" w:rsidR="00280421" w:rsidRDefault="00280421" w:rsidP="00280421">
                  <w:pPr>
                    <w:spacing w:line="360" w:lineRule="auto"/>
                    <w:ind w:firstLine="0"/>
                    <w:jc w:val="right"/>
                    <w:rPr>
                      <w:lang w:val="en-US"/>
                    </w:rPr>
                  </w:pPr>
                  <w:r>
                    <w:rPr>
                      <w:lang w:val="en-US"/>
                    </w:rPr>
                    <w:t>-</w:t>
                  </w:r>
                </w:p>
              </w:tc>
              <w:tc>
                <w:tcPr>
                  <w:tcW w:w="1522" w:type="dxa"/>
                  <w:tcBorders>
                    <w:top w:val="dotted" w:sz="4" w:space="0" w:color="auto"/>
                  </w:tcBorders>
                  <w:tcPrChange w:id="617" w:author="Simon Hellmann" w:date="2025-06-08T17:21:00Z" w16du:dateUtc="2025-06-08T15:21:00Z">
                    <w:tcPr>
                      <w:tcW w:w="1522" w:type="dxa"/>
                      <w:gridSpan w:val="2"/>
                      <w:tcBorders>
                        <w:top w:val="dotted" w:sz="4" w:space="0" w:color="auto"/>
                      </w:tcBorders>
                    </w:tcPr>
                  </w:tcPrChange>
                </w:tcPr>
                <w:p w14:paraId="0BE8A3E4" w14:textId="3C1E889E" w:rsidR="00280421" w:rsidRDefault="00280421" w:rsidP="00280421">
                  <w:pPr>
                    <w:spacing w:line="360" w:lineRule="auto"/>
                    <w:ind w:firstLine="0"/>
                    <w:jc w:val="right"/>
                    <w:rPr>
                      <w:lang w:val="en-US"/>
                    </w:rPr>
                  </w:pPr>
                  <w:r>
                    <w:rPr>
                      <w:lang w:val="en-US"/>
                    </w:rPr>
                    <w:t>-</w:t>
                  </w:r>
                </w:p>
              </w:tc>
              <w:tc>
                <w:tcPr>
                  <w:tcW w:w="1950" w:type="dxa"/>
                  <w:tcBorders>
                    <w:top w:val="dotted" w:sz="4" w:space="0" w:color="auto"/>
                  </w:tcBorders>
                  <w:tcPrChange w:id="618" w:author="Simon Hellmann" w:date="2025-06-08T17:21:00Z" w16du:dateUtc="2025-06-08T15:21:00Z">
                    <w:tcPr>
                      <w:tcW w:w="2022" w:type="dxa"/>
                      <w:gridSpan w:val="2"/>
                      <w:tcBorders>
                        <w:top w:val="dotted" w:sz="4" w:space="0" w:color="auto"/>
                      </w:tcBorders>
                    </w:tcPr>
                  </w:tcPrChange>
                </w:tcPr>
                <w:p w14:paraId="76E4105B" w14:textId="7A6BFBF9" w:rsidR="00280421" w:rsidRDefault="00280421" w:rsidP="00280421">
                  <w:pPr>
                    <w:spacing w:line="360" w:lineRule="auto"/>
                    <w:ind w:firstLine="0"/>
                    <w:jc w:val="right"/>
                    <w:rPr>
                      <w:lang w:val="en-US"/>
                    </w:rPr>
                  </w:pPr>
                  <w:r>
                    <w:rPr>
                      <w:lang w:val="en-US"/>
                    </w:rPr>
                    <w:t>-</w:t>
                  </w:r>
                </w:p>
              </w:tc>
              <w:tc>
                <w:tcPr>
                  <w:tcW w:w="1777" w:type="dxa"/>
                  <w:tcBorders>
                    <w:top w:val="dotted" w:sz="4" w:space="0" w:color="auto"/>
                  </w:tcBorders>
                  <w:tcPrChange w:id="619" w:author="Simon Hellmann" w:date="2025-06-08T17:21:00Z" w16du:dateUtc="2025-06-08T15:21:00Z">
                    <w:tcPr>
                      <w:tcW w:w="1701" w:type="dxa"/>
                      <w:gridSpan w:val="2"/>
                      <w:tcBorders>
                        <w:top w:val="dotted" w:sz="4" w:space="0" w:color="auto"/>
                      </w:tcBorders>
                    </w:tcPr>
                  </w:tcPrChange>
                </w:tcPr>
                <w:p w14:paraId="26546B8C" w14:textId="1BAE72D9" w:rsidR="00280421" w:rsidRDefault="00280421" w:rsidP="00280421">
                  <w:pPr>
                    <w:spacing w:line="360" w:lineRule="auto"/>
                    <w:ind w:firstLine="0"/>
                    <w:jc w:val="right"/>
                    <w:rPr>
                      <w:lang w:val="en-US"/>
                    </w:rPr>
                  </w:pPr>
                  <w:r>
                    <w:rPr>
                      <w:lang w:val="en-US"/>
                    </w:rPr>
                    <w:t>-</w:t>
                  </w:r>
                </w:p>
              </w:tc>
            </w:tr>
            <w:tr w:rsidR="00280421" w:rsidRPr="00FF12B8" w14:paraId="03D2D932" w14:textId="77777777" w:rsidTr="0064007E">
              <w:trPr>
                <w:trHeight w:val="461"/>
                <w:trPrChange w:id="620" w:author="Simon Hellmann" w:date="2025-06-08T21:59:00Z" w16du:dateUtc="2025-06-08T19:59:00Z">
                  <w:trPr>
                    <w:gridAfter w:val="0"/>
                    <w:trHeight w:val="461"/>
                  </w:trPr>
                </w:trPrChange>
              </w:trPr>
              <w:tc>
                <w:tcPr>
                  <w:tcW w:w="782" w:type="dxa"/>
                  <w:tcBorders>
                    <w:bottom w:val="dotted" w:sz="4" w:space="0" w:color="auto"/>
                  </w:tcBorders>
                  <w:tcPrChange w:id="621" w:author="Simon Hellmann" w:date="2025-06-08T21:59:00Z" w16du:dateUtc="2025-06-08T19:59:00Z">
                    <w:tcPr>
                      <w:tcW w:w="782" w:type="dxa"/>
                      <w:tcBorders>
                        <w:bottom w:val="single" w:sz="4" w:space="0" w:color="auto"/>
                      </w:tcBorders>
                    </w:tcPr>
                  </w:tcPrChange>
                </w:tcPr>
                <w:p w14:paraId="4DCE5AAF" w14:textId="0626EBEE" w:rsidR="00280421" w:rsidRDefault="00280421" w:rsidP="00280421">
                  <w:pPr>
                    <w:spacing w:line="360" w:lineRule="auto"/>
                    <w:ind w:firstLine="0"/>
                    <w:rPr>
                      <w:lang w:val="en-US"/>
                    </w:rPr>
                  </w:pPr>
                  <w:r>
                    <w:rPr>
                      <w:lang w:val="en-US"/>
                    </w:rPr>
                    <w:t>20</w:t>
                  </w:r>
                </w:p>
              </w:tc>
              <w:tc>
                <w:tcPr>
                  <w:tcW w:w="1077" w:type="dxa"/>
                  <w:tcBorders>
                    <w:bottom w:val="dotted" w:sz="4" w:space="0" w:color="auto"/>
                  </w:tcBorders>
                  <w:tcPrChange w:id="622" w:author="Simon Hellmann" w:date="2025-06-08T21:59:00Z" w16du:dateUtc="2025-06-08T19:59:00Z">
                    <w:tcPr>
                      <w:tcW w:w="939" w:type="dxa"/>
                      <w:tcBorders>
                        <w:bottom w:val="single" w:sz="4" w:space="0" w:color="auto"/>
                      </w:tcBorders>
                    </w:tcPr>
                  </w:tcPrChange>
                </w:tcPr>
                <w:p w14:paraId="0079CD82" w14:textId="3F2506D3" w:rsidR="00280421" w:rsidRDefault="00000000" w:rsidP="00280421">
                  <w:pPr>
                    <w:spacing w:line="360" w:lineRule="auto"/>
                    <w:ind w:firstLine="0"/>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59" w:type="dxa"/>
                  <w:tcBorders>
                    <w:bottom w:val="dotted" w:sz="4" w:space="0" w:color="auto"/>
                  </w:tcBorders>
                  <w:vAlign w:val="center"/>
                  <w:tcPrChange w:id="623" w:author="Simon Hellmann" w:date="2025-06-08T21:59:00Z" w16du:dateUtc="2025-06-08T19:59:00Z">
                    <w:tcPr>
                      <w:tcW w:w="859" w:type="dxa"/>
                      <w:gridSpan w:val="2"/>
                      <w:tcBorders>
                        <w:bottom w:val="single" w:sz="4" w:space="0" w:color="auto"/>
                      </w:tcBorders>
                      <w:vAlign w:val="center"/>
                    </w:tcPr>
                  </w:tcPrChange>
                </w:tcPr>
                <w:p w14:paraId="76C444B0" w14:textId="650F6ED7" w:rsidR="00280421" w:rsidRDefault="00280421" w:rsidP="00280421">
                  <w:pPr>
                    <w:spacing w:line="360" w:lineRule="auto"/>
                    <w:ind w:firstLine="0"/>
                    <w:jc w:val="right"/>
                    <w:rPr>
                      <w:lang w:val="en-US"/>
                    </w:rPr>
                  </w:pPr>
                  <w:r>
                    <w:rPr>
                      <w:lang w:val="en-US"/>
                    </w:rPr>
                    <w:t>46</w:t>
                  </w:r>
                </w:p>
              </w:tc>
              <w:tc>
                <w:tcPr>
                  <w:tcW w:w="1563" w:type="dxa"/>
                  <w:tcBorders>
                    <w:bottom w:val="dotted" w:sz="4" w:space="0" w:color="auto"/>
                  </w:tcBorders>
                  <w:tcPrChange w:id="624" w:author="Simon Hellmann" w:date="2025-06-08T21:59:00Z" w16du:dateUtc="2025-06-08T19:59:00Z">
                    <w:tcPr>
                      <w:tcW w:w="1570" w:type="dxa"/>
                      <w:gridSpan w:val="2"/>
                      <w:tcBorders>
                        <w:bottom w:val="single" w:sz="4" w:space="0" w:color="auto"/>
                      </w:tcBorders>
                    </w:tcPr>
                  </w:tcPrChange>
                </w:tcPr>
                <w:p w14:paraId="7DFA7B4A" w14:textId="5E261A1A" w:rsidR="00280421" w:rsidRDefault="00280421" w:rsidP="00280421">
                  <w:pPr>
                    <w:spacing w:line="360" w:lineRule="auto"/>
                    <w:ind w:firstLine="0"/>
                    <w:jc w:val="right"/>
                    <w:rPr>
                      <w:lang w:val="en-US"/>
                    </w:rPr>
                  </w:pPr>
                  <w:r>
                    <w:rPr>
                      <w:lang w:val="en-US"/>
                    </w:rPr>
                    <w:t>-</w:t>
                  </w:r>
                </w:p>
              </w:tc>
              <w:tc>
                <w:tcPr>
                  <w:tcW w:w="1522" w:type="dxa"/>
                  <w:tcBorders>
                    <w:bottom w:val="dotted" w:sz="4" w:space="0" w:color="auto"/>
                  </w:tcBorders>
                  <w:tcPrChange w:id="625" w:author="Simon Hellmann" w:date="2025-06-08T21:59:00Z" w16du:dateUtc="2025-06-08T19:59:00Z">
                    <w:tcPr>
                      <w:tcW w:w="1522" w:type="dxa"/>
                      <w:gridSpan w:val="2"/>
                      <w:tcBorders>
                        <w:bottom w:val="single" w:sz="4" w:space="0" w:color="auto"/>
                      </w:tcBorders>
                    </w:tcPr>
                  </w:tcPrChange>
                </w:tcPr>
                <w:p w14:paraId="0D58C809" w14:textId="4924D243" w:rsidR="00280421" w:rsidRDefault="00280421" w:rsidP="00280421">
                  <w:pPr>
                    <w:spacing w:line="360" w:lineRule="auto"/>
                    <w:ind w:firstLine="0"/>
                    <w:jc w:val="right"/>
                    <w:rPr>
                      <w:lang w:val="en-US"/>
                    </w:rPr>
                  </w:pPr>
                  <w:r>
                    <w:rPr>
                      <w:lang w:val="en-US"/>
                    </w:rPr>
                    <w:t>-</w:t>
                  </w:r>
                </w:p>
              </w:tc>
              <w:tc>
                <w:tcPr>
                  <w:tcW w:w="1950" w:type="dxa"/>
                  <w:tcBorders>
                    <w:bottom w:val="dotted" w:sz="4" w:space="0" w:color="auto"/>
                  </w:tcBorders>
                  <w:tcPrChange w:id="626" w:author="Simon Hellmann" w:date="2025-06-08T21:59:00Z" w16du:dateUtc="2025-06-08T19:59:00Z">
                    <w:tcPr>
                      <w:tcW w:w="2022" w:type="dxa"/>
                      <w:gridSpan w:val="2"/>
                      <w:tcBorders>
                        <w:bottom w:val="single" w:sz="4" w:space="0" w:color="auto"/>
                      </w:tcBorders>
                    </w:tcPr>
                  </w:tcPrChange>
                </w:tcPr>
                <w:p w14:paraId="21FEC861" w14:textId="24A32F3B" w:rsidR="00280421" w:rsidRDefault="00280421" w:rsidP="00280421">
                  <w:pPr>
                    <w:spacing w:line="360" w:lineRule="auto"/>
                    <w:ind w:firstLine="0"/>
                    <w:jc w:val="right"/>
                    <w:rPr>
                      <w:lang w:val="en-US"/>
                    </w:rPr>
                  </w:pPr>
                  <w:r>
                    <w:rPr>
                      <w:lang w:val="en-US"/>
                    </w:rPr>
                    <w:t>-</w:t>
                  </w:r>
                </w:p>
              </w:tc>
              <w:tc>
                <w:tcPr>
                  <w:tcW w:w="1777" w:type="dxa"/>
                  <w:tcBorders>
                    <w:bottom w:val="dotted" w:sz="4" w:space="0" w:color="auto"/>
                  </w:tcBorders>
                  <w:tcPrChange w:id="627" w:author="Simon Hellmann" w:date="2025-06-08T21:59:00Z" w16du:dateUtc="2025-06-08T19:59:00Z">
                    <w:tcPr>
                      <w:tcW w:w="1701" w:type="dxa"/>
                      <w:gridSpan w:val="2"/>
                      <w:tcBorders>
                        <w:bottom w:val="single" w:sz="4" w:space="0" w:color="auto"/>
                      </w:tcBorders>
                    </w:tcPr>
                  </w:tcPrChange>
                </w:tcPr>
                <w:p w14:paraId="4659F32D" w14:textId="2357AA93" w:rsidR="00280421" w:rsidRDefault="00280421" w:rsidP="00280421">
                  <w:pPr>
                    <w:spacing w:line="360" w:lineRule="auto"/>
                    <w:ind w:firstLine="0"/>
                    <w:jc w:val="right"/>
                    <w:rPr>
                      <w:lang w:val="en-US"/>
                    </w:rPr>
                  </w:pPr>
                  <w:r>
                    <w:rPr>
                      <w:lang w:val="en-US"/>
                    </w:rPr>
                    <w:t>-</w:t>
                  </w:r>
                </w:p>
              </w:tc>
            </w:tr>
            <w:tr w:rsidR="009B6561" w:rsidRPr="00FF12B8" w14:paraId="055B16EE" w14:textId="77777777" w:rsidTr="0064007E">
              <w:trPr>
                <w:trHeight w:val="461"/>
                <w:ins w:id="628" w:author="Simon Hellmann" w:date="2025-06-08T21:59:00Z" w16du:dateUtc="2025-06-08T19:59:00Z"/>
              </w:trPr>
              <w:tc>
                <w:tcPr>
                  <w:tcW w:w="782" w:type="dxa"/>
                  <w:tcBorders>
                    <w:top w:val="dotted" w:sz="4" w:space="0" w:color="auto"/>
                    <w:bottom w:val="single" w:sz="4" w:space="0" w:color="auto"/>
                  </w:tcBorders>
                </w:tcPr>
                <w:p w14:paraId="2F9231D7" w14:textId="46D23691" w:rsidR="009B6561" w:rsidRDefault="009B6561" w:rsidP="00280421">
                  <w:pPr>
                    <w:spacing w:line="360" w:lineRule="auto"/>
                    <w:ind w:firstLine="0"/>
                    <w:rPr>
                      <w:ins w:id="629" w:author="Simon Hellmann" w:date="2025-06-08T21:59:00Z" w16du:dateUtc="2025-06-08T19:59:00Z"/>
                      <w:lang w:val="en-US"/>
                    </w:rPr>
                  </w:pPr>
                  <w:ins w:id="630" w:author="Simon Hellmann" w:date="2025-06-08T21:59:00Z" w16du:dateUtc="2025-06-08T19:59:00Z">
                    <w:r>
                      <w:rPr>
                        <w:lang w:val="en-US"/>
                      </w:rPr>
                      <w:t>-</w:t>
                    </w:r>
                  </w:ins>
                </w:p>
              </w:tc>
              <w:tc>
                <w:tcPr>
                  <w:tcW w:w="1077" w:type="dxa"/>
                  <w:tcBorders>
                    <w:top w:val="dotted" w:sz="4" w:space="0" w:color="auto"/>
                    <w:bottom w:val="single" w:sz="4" w:space="0" w:color="auto"/>
                  </w:tcBorders>
                </w:tcPr>
                <w:p w14:paraId="168ECBEA" w14:textId="7FEA7C5D" w:rsidR="009B6561" w:rsidRDefault="009B6561" w:rsidP="00BD138D">
                  <w:pPr>
                    <w:spacing w:line="360" w:lineRule="auto"/>
                    <w:ind w:firstLine="0"/>
                    <w:jc w:val="center"/>
                    <w:rPr>
                      <w:ins w:id="631" w:author="Simon Hellmann" w:date="2025-06-08T21:59:00Z" w16du:dateUtc="2025-06-08T19:59:00Z"/>
                      <w:sz w:val="22"/>
                    </w:rPr>
                    <w:pPrChange w:id="632" w:author="Simon Hellmann" w:date="2025-06-08T22:00:00Z" w16du:dateUtc="2025-06-08T20:00:00Z">
                      <w:pPr>
                        <w:spacing w:line="360" w:lineRule="auto"/>
                        <w:ind w:firstLine="0"/>
                      </w:pPr>
                    </w:pPrChange>
                  </w:pPr>
                  <w:ins w:id="633" w:author="Simon Hellmann" w:date="2025-06-08T21:59:00Z" w16du:dateUtc="2025-06-08T19:59:00Z">
                    <w:r>
                      <w:rPr>
                        <w:sz w:val="22"/>
                      </w:rPr>
                      <w:t>pH</w:t>
                    </w:r>
                  </w:ins>
                </w:p>
              </w:tc>
              <w:tc>
                <w:tcPr>
                  <w:tcW w:w="859" w:type="dxa"/>
                  <w:tcBorders>
                    <w:top w:val="dotted" w:sz="4" w:space="0" w:color="auto"/>
                    <w:bottom w:val="single" w:sz="4" w:space="0" w:color="auto"/>
                  </w:tcBorders>
                  <w:vAlign w:val="center"/>
                </w:tcPr>
                <w:p w14:paraId="7F319C6E" w14:textId="107BDFC1" w:rsidR="009B6561" w:rsidRDefault="009B6561" w:rsidP="00280421">
                  <w:pPr>
                    <w:spacing w:line="360" w:lineRule="auto"/>
                    <w:ind w:firstLine="0"/>
                    <w:jc w:val="right"/>
                    <w:rPr>
                      <w:ins w:id="634" w:author="Simon Hellmann" w:date="2025-06-08T21:59:00Z" w16du:dateUtc="2025-06-08T19:59:00Z"/>
                      <w:lang w:val="en-US"/>
                    </w:rPr>
                  </w:pPr>
                  <w:ins w:id="635" w:author="Simon Hellmann" w:date="2025-06-08T21:59:00Z" w16du:dateUtc="2025-06-08T19:59:00Z">
                    <w:r>
                      <w:rPr>
                        <w:lang w:val="en-US"/>
                      </w:rPr>
                      <w:t>-</w:t>
                    </w:r>
                  </w:ins>
                </w:p>
              </w:tc>
              <w:tc>
                <w:tcPr>
                  <w:tcW w:w="1563" w:type="dxa"/>
                  <w:tcBorders>
                    <w:top w:val="dotted" w:sz="4" w:space="0" w:color="auto"/>
                    <w:bottom w:val="single" w:sz="4" w:space="0" w:color="auto"/>
                  </w:tcBorders>
                </w:tcPr>
                <w:p w14:paraId="2D4B32A8" w14:textId="6332735C" w:rsidR="009B6561" w:rsidRDefault="009B6561" w:rsidP="00280421">
                  <w:pPr>
                    <w:spacing w:line="360" w:lineRule="auto"/>
                    <w:ind w:firstLine="0"/>
                    <w:jc w:val="right"/>
                    <w:rPr>
                      <w:ins w:id="636" w:author="Simon Hellmann" w:date="2025-06-08T21:59:00Z" w16du:dateUtc="2025-06-08T19:59:00Z"/>
                      <w:lang w:val="en-US"/>
                    </w:rPr>
                  </w:pPr>
                  <w:ins w:id="637" w:author="Simon Hellmann" w:date="2025-06-08T21:59:00Z" w16du:dateUtc="2025-06-08T19:59:00Z">
                    <w:r>
                      <w:rPr>
                        <w:lang w:val="en-US"/>
                      </w:rPr>
                      <w:t>3.8</w:t>
                    </w:r>
                  </w:ins>
                </w:p>
              </w:tc>
              <w:tc>
                <w:tcPr>
                  <w:tcW w:w="1522" w:type="dxa"/>
                  <w:tcBorders>
                    <w:top w:val="dotted" w:sz="4" w:space="0" w:color="auto"/>
                    <w:bottom w:val="single" w:sz="4" w:space="0" w:color="auto"/>
                  </w:tcBorders>
                </w:tcPr>
                <w:p w14:paraId="38E312E6" w14:textId="3AB35587" w:rsidR="009B6561" w:rsidRDefault="009B6561" w:rsidP="00280421">
                  <w:pPr>
                    <w:spacing w:line="360" w:lineRule="auto"/>
                    <w:ind w:firstLine="0"/>
                    <w:jc w:val="right"/>
                    <w:rPr>
                      <w:ins w:id="638" w:author="Simon Hellmann" w:date="2025-06-08T21:59:00Z" w16du:dateUtc="2025-06-08T19:59:00Z"/>
                      <w:lang w:val="en-US"/>
                    </w:rPr>
                  </w:pPr>
                  <w:ins w:id="639" w:author="Simon Hellmann" w:date="2025-06-08T21:59:00Z" w16du:dateUtc="2025-06-08T19:59:00Z">
                    <w:r>
                      <w:rPr>
                        <w:lang w:val="en-US"/>
                      </w:rPr>
                      <w:t>4.8</w:t>
                    </w:r>
                  </w:ins>
                </w:p>
              </w:tc>
              <w:tc>
                <w:tcPr>
                  <w:tcW w:w="1950" w:type="dxa"/>
                  <w:tcBorders>
                    <w:top w:val="dotted" w:sz="4" w:space="0" w:color="auto"/>
                    <w:bottom w:val="single" w:sz="4" w:space="0" w:color="auto"/>
                  </w:tcBorders>
                </w:tcPr>
                <w:p w14:paraId="7A58E069" w14:textId="7D4A54B7" w:rsidR="009B6561" w:rsidRDefault="009B6561" w:rsidP="00280421">
                  <w:pPr>
                    <w:spacing w:line="360" w:lineRule="auto"/>
                    <w:ind w:firstLine="0"/>
                    <w:jc w:val="right"/>
                    <w:rPr>
                      <w:ins w:id="640" w:author="Simon Hellmann" w:date="2025-06-08T21:59:00Z" w16du:dateUtc="2025-06-08T19:59:00Z"/>
                      <w:lang w:val="en-US"/>
                    </w:rPr>
                  </w:pPr>
                  <w:ins w:id="641" w:author="Simon Hellmann" w:date="2025-06-08T21:59:00Z" w16du:dateUtc="2025-06-08T19:59:00Z">
                    <w:r>
                      <w:rPr>
                        <w:lang w:val="en-US"/>
                      </w:rPr>
                      <w:t>4.9</w:t>
                    </w:r>
                  </w:ins>
                </w:p>
              </w:tc>
              <w:tc>
                <w:tcPr>
                  <w:tcW w:w="1777" w:type="dxa"/>
                  <w:tcBorders>
                    <w:top w:val="dotted" w:sz="4" w:space="0" w:color="auto"/>
                    <w:bottom w:val="single" w:sz="4" w:space="0" w:color="auto"/>
                  </w:tcBorders>
                </w:tcPr>
                <w:p w14:paraId="3EA61AB3" w14:textId="7857B584" w:rsidR="009B6561" w:rsidRDefault="009B6561" w:rsidP="00280421">
                  <w:pPr>
                    <w:spacing w:line="360" w:lineRule="auto"/>
                    <w:ind w:firstLine="0"/>
                    <w:jc w:val="right"/>
                    <w:rPr>
                      <w:ins w:id="642" w:author="Simon Hellmann" w:date="2025-06-08T21:59:00Z" w16du:dateUtc="2025-06-08T19:59:00Z"/>
                      <w:lang w:val="en-US"/>
                    </w:rPr>
                  </w:pPr>
                  <w:ins w:id="643" w:author="Simon Hellmann" w:date="2025-06-08T21:59:00Z" w16du:dateUtc="2025-06-08T19:59:00Z">
                    <w:r>
                      <w:rPr>
                        <w:lang w:val="en-US"/>
                      </w:rPr>
                      <w:t>8.54</w:t>
                    </w:r>
                  </w:ins>
                </w:p>
              </w:tc>
            </w:tr>
          </w:tbl>
          <w:p w14:paraId="4BE281AD" w14:textId="1AA38B49" w:rsidR="00D67176" w:rsidRDefault="00BC2F81">
            <w:pPr>
              <w:spacing w:line="240" w:lineRule="auto"/>
              <w:ind w:firstLine="0"/>
              <w:rPr>
                <w:sz w:val="18"/>
                <w:lang w:val="en-US"/>
              </w:rPr>
            </w:pPr>
            <w:proofErr w:type="spellStart"/>
            <w:proofErr w:type="gramStart"/>
            <w:r>
              <w:rPr>
                <w:sz w:val="18"/>
                <w:vertAlign w:val="superscript"/>
                <w:lang w:val="en-US"/>
              </w:rPr>
              <w:t>a</w:t>
            </w:r>
            <w:proofErr w:type="spellEnd"/>
            <w:proofErr w:type="gramEnd"/>
            <w:r w:rsidR="00D67176">
              <w:rPr>
                <w:sz w:val="18"/>
                <w:lang w:val="en-US"/>
              </w:rPr>
              <w:t xml:space="preserve"> Initial conditions </w:t>
            </w:r>
            <w:r w:rsidR="00D67176" w:rsidRPr="00531DBF">
              <w:rPr>
                <w:sz w:val="18"/>
                <w:lang w:val="en-US"/>
              </w:rPr>
              <w:t xml:space="preserve">before transition into </w:t>
            </w:r>
            <w:proofErr w:type="gramStart"/>
            <w:r w:rsidR="00D67176" w:rsidRPr="00531DBF">
              <w:rPr>
                <w:sz w:val="18"/>
                <w:lang w:val="en-US"/>
              </w:rPr>
              <w:t>steady-state</w:t>
            </w:r>
            <w:proofErr w:type="gramEnd"/>
            <w:r w:rsidR="00E66960">
              <w:rPr>
                <w:sz w:val="18"/>
                <w:lang w:val="en-US"/>
              </w:rPr>
              <w:t xml:space="preserve"> (SS). D</w:t>
            </w:r>
            <w:r w:rsidR="00D67176" w:rsidRPr="00531DBF">
              <w:rPr>
                <w:sz w:val="18"/>
                <w:lang w:val="en-US"/>
              </w:rPr>
              <w:t>ynamic simulation</w:t>
            </w:r>
            <w:r w:rsidR="00E66960">
              <w:rPr>
                <w:sz w:val="18"/>
                <w:lang w:val="en-US"/>
              </w:rPr>
              <w:t>s</w:t>
            </w:r>
            <w:r w:rsidR="00D67176" w:rsidRPr="00531DBF">
              <w:rPr>
                <w:sz w:val="18"/>
                <w:lang w:val="en-US"/>
              </w:rPr>
              <w:t xml:space="preserve"> start</w:t>
            </w:r>
            <w:r w:rsidR="00E66960">
              <w:rPr>
                <w:sz w:val="18"/>
                <w:lang w:val="en-US"/>
              </w:rPr>
              <w:t xml:space="preserve"> </w:t>
            </w:r>
            <w:r w:rsidR="00D67176" w:rsidRPr="00531DBF">
              <w:rPr>
                <w:sz w:val="18"/>
                <w:lang w:val="en-US"/>
              </w:rPr>
              <w:t xml:space="preserve">from </w:t>
            </w:r>
            <w:r w:rsidR="00E66960">
              <w:rPr>
                <w:sz w:val="18"/>
                <w:lang w:val="en-US"/>
              </w:rPr>
              <w:t xml:space="preserve">SS </w:t>
            </w:r>
            <w:r w:rsidR="00D67176" w:rsidRPr="00531DBF">
              <w:rPr>
                <w:sz w:val="18"/>
                <w:lang w:val="en-US"/>
              </w:rPr>
              <w:t>condition</w:t>
            </w:r>
            <w:r w:rsidR="007249CE">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7249CE">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7249CE">
              <w:rPr>
                <w:sz w:val="18"/>
                <w:lang w:val="en-US"/>
              </w:rPr>
              <w:t>)</w:t>
            </w:r>
            <w:r w:rsidR="00D67176" w:rsidRPr="00531DBF">
              <w:rPr>
                <w:sz w:val="18"/>
                <w:lang w:val="en-US"/>
              </w:rPr>
              <w:t>.</w:t>
            </w:r>
          </w:p>
          <w:p w14:paraId="3D438FB4" w14:textId="16480E28" w:rsidR="00BC2F81" w:rsidRDefault="00BC2F81">
            <w:pPr>
              <w:spacing w:line="240" w:lineRule="auto"/>
              <w:ind w:firstLine="0"/>
              <w:rPr>
                <w:sz w:val="18"/>
                <w:lang w:val="en-US"/>
              </w:rPr>
            </w:pPr>
            <w:r>
              <w:rPr>
                <w:sz w:val="18"/>
                <w:vertAlign w:val="superscript"/>
                <w:lang w:val="en-US"/>
              </w:rPr>
              <w:t>b</w:t>
            </w:r>
            <w:r>
              <w:rPr>
                <w:sz w:val="18"/>
                <w:lang w:val="en-US"/>
              </w:rPr>
              <w:t xml:space="preserve"> States 19 and 20 are </w:t>
            </w:r>
            <w:r w:rsidRPr="00D67176">
              <w:rPr>
                <w:sz w:val="18"/>
                <w:lang w:val="en-US"/>
              </w:rPr>
              <w:t>only used in cogeneration case study</w:t>
            </w:r>
            <w:r>
              <w:rPr>
                <w:sz w:val="18"/>
                <w:lang w:val="en-US"/>
              </w:rPr>
              <w:t>. Given initial values are also used to initialize dynamic simulations.</w:t>
            </w:r>
          </w:p>
          <w:p w14:paraId="42E1F29E" w14:textId="24A0DB98" w:rsidR="00D67176" w:rsidRDefault="00D67176">
            <w:pPr>
              <w:spacing w:line="240" w:lineRule="auto"/>
              <w:ind w:firstLine="0"/>
              <w:rPr>
                <w:sz w:val="18"/>
                <w:lang w:val="en-US"/>
              </w:rPr>
            </w:pPr>
            <w:r>
              <w:rPr>
                <w:sz w:val="18"/>
                <w:vertAlign w:val="superscript"/>
                <w:lang w:val="en-US"/>
              </w:rPr>
              <w:t>c</w:t>
            </w:r>
            <w:r w:rsidR="009B7FAF">
              <w:rPr>
                <w:sz w:val="18"/>
                <w:lang w:val="en-US"/>
              </w:rPr>
              <w:t xml:space="preserve"> C</w:t>
            </w:r>
            <w:r w:rsidR="009B7FAF" w:rsidRPr="000E1957">
              <w:rPr>
                <w:sz w:val="18"/>
                <w:lang w:val="en-US"/>
              </w:rPr>
              <w:t>oncentrations</w:t>
            </w:r>
            <w:r w:rsidR="009B7FAF" w:rsidRPr="00531DBF">
              <w:rPr>
                <w:sz w:val="18"/>
                <w:lang w:val="en-US"/>
              </w:rPr>
              <w:t xml:space="preserve"> in kg m</w:t>
            </w:r>
            <w:r w:rsidR="009B7FAF" w:rsidRPr="00531DBF">
              <w:rPr>
                <w:sz w:val="18"/>
                <w:vertAlign w:val="superscript"/>
                <w:lang w:val="en-US"/>
              </w:rPr>
              <w:t>-3</w:t>
            </w:r>
            <w:r w:rsidR="009B7FAF"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9B7FAF" w:rsidRPr="00531DBF">
              <w:rPr>
                <w:sz w:val="18"/>
                <w:lang w:val="en-US"/>
              </w:rPr>
              <w:t xml:space="preserve"> in </w:t>
            </w:r>
            <w:proofErr w:type="spellStart"/>
            <w:r w:rsidR="009B7FAF" w:rsidRPr="00531DBF">
              <w:rPr>
                <w:sz w:val="18"/>
                <w:lang w:val="en-US"/>
              </w:rPr>
              <w:t>kmol</w:t>
            </w:r>
            <w:proofErr w:type="spellEnd"/>
            <w:r w:rsidR="009B7FAF" w:rsidRPr="00531DBF">
              <w:rPr>
                <w:sz w:val="18"/>
                <w:lang w:val="en-US"/>
              </w:rPr>
              <w:t xml:space="preserve"> m</w:t>
            </w:r>
            <w:r w:rsidR="009B7FAF" w:rsidRPr="00531DBF">
              <w:rPr>
                <w:sz w:val="18"/>
                <w:vertAlign w:val="superscript"/>
                <w:lang w:val="en-US"/>
              </w:rPr>
              <w:t>-3</w:t>
            </w:r>
            <w:r w:rsidR="00731782">
              <w:rPr>
                <w:sz w:val="18"/>
                <w:lang w:val="en-US"/>
              </w:rPr>
              <w:t xml:space="preserve">, </w:t>
            </w:r>
            <w:r w:rsidR="005F3EDA">
              <w:rPr>
                <w:sz w:val="18"/>
                <w:lang w:val="en-US"/>
              </w:rPr>
              <w:t xml:space="preserve">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5F3EDA">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5F3EDA">
              <w:rPr>
                <w:sz w:val="18"/>
                <w:lang w:val="en-US"/>
              </w:rPr>
              <w:t xml:space="preserve"> in m</w:t>
            </w:r>
            <w:r w:rsidR="005F3EDA" w:rsidRPr="00220152">
              <w:rPr>
                <w:sz w:val="18"/>
                <w:vertAlign w:val="superscript"/>
                <w:lang w:val="en-US"/>
              </w:rPr>
              <w:t>3</w:t>
            </w:r>
            <w:r w:rsidR="009B7FAF">
              <w:rPr>
                <w:sz w:val="18"/>
                <w:lang w:val="en-US"/>
              </w:rPr>
              <w:t xml:space="preserve"> </w:t>
            </w:r>
          </w:p>
          <w:p w14:paraId="5464DE67" w14:textId="6C957FAC" w:rsidR="00BD138D" w:rsidRDefault="00D67176" w:rsidP="00220152">
            <w:pPr>
              <w:spacing w:line="240" w:lineRule="auto"/>
              <w:ind w:firstLine="0"/>
              <w:rPr>
                <w:ins w:id="644" w:author="Simon Hellmann" w:date="2025-06-08T22:01:00Z" w16du:dateUtc="2025-06-08T20:01:00Z"/>
                <w:sz w:val="18"/>
                <w:lang w:val="en-US"/>
              </w:rPr>
            </w:pPr>
            <w:r>
              <w:rPr>
                <w:sz w:val="18"/>
                <w:vertAlign w:val="superscript"/>
                <w:lang w:val="en-US"/>
              </w:rPr>
              <w:t>d</w:t>
            </w:r>
            <w:r w:rsidR="009B7FAF">
              <w:rPr>
                <w:sz w:val="18"/>
                <w:lang w:val="en-US"/>
              </w:rPr>
              <w:t xml:space="preserve"> </w:t>
            </w:r>
            <w:commentRangeStart w:id="645"/>
            <w:commentRangeStart w:id="646"/>
            <w:r w:rsidR="009B7FAF">
              <w:rPr>
                <w:sz w:val="18"/>
                <w:lang w:val="en-US"/>
              </w:rPr>
              <w:t xml:space="preserve">pH of silages taken from </w:t>
            </w:r>
            <w:proofErr w:type="spellStart"/>
            <w:r w:rsidR="009B7FAF">
              <w:rPr>
                <w:sz w:val="18"/>
                <w:lang w:val="en-US"/>
              </w:rPr>
              <w:t>Weißbach</w:t>
            </w:r>
            <w:proofErr w:type="spellEnd"/>
            <w:r w:rsidR="009B7FAF">
              <w:rPr>
                <w:sz w:val="18"/>
                <w:lang w:val="en-US"/>
              </w:rPr>
              <w:t xml:space="preserve"> (2008), for manure from </w:t>
            </w:r>
            <w:proofErr w:type="spellStart"/>
            <w:r w:rsidR="009B7FAF">
              <w:rPr>
                <w:sz w:val="18"/>
                <w:lang w:val="en-US"/>
              </w:rPr>
              <w:t>Fisgativa</w:t>
            </w:r>
            <w:proofErr w:type="spellEnd"/>
            <w:r w:rsidR="009B7FAF">
              <w:rPr>
                <w:sz w:val="18"/>
                <w:lang w:val="en-US"/>
              </w:rPr>
              <w:t xml:space="preserve"> (202</w:t>
            </w:r>
            <w:ins w:id="647" w:author="Simon Hellmann" w:date="2025-06-08T22:04:00Z" w16du:dateUtc="2025-06-08T20:04:00Z">
              <w:r w:rsidR="00905651">
                <w:rPr>
                  <w:sz w:val="18"/>
                  <w:lang w:val="en-US"/>
                </w:rPr>
                <w:t>0</w:t>
              </w:r>
            </w:ins>
            <w:del w:id="648" w:author="Simon Hellmann" w:date="2025-06-08T22:04:00Z" w16du:dateUtc="2025-06-08T20:04:00Z">
              <w:r w:rsidR="009B7FAF" w:rsidDel="00905651">
                <w:rPr>
                  <w:sz w:val="18"/>
                  <w:lang w:val="en-US"/>
                </w:rPr>
                <w:delText>1</w:delText>
              </w:r>
            </w:del>
            <w:r w:rsidR="009B7FAF">
              <w:rPr>
                <w:sz w:val="18"/>
                <w:lang w:val="en-US"/>
              </w:rPr>
              <w:t>)</w:t>
            </w:r>
            <w:commentRangeEnd w:id="645"/>
            <w:commentRangeEnd w:id="646"/>
          </w:p>
          <w:p w14:paraId="6B9E50D2" w14:textId="77777777" w:rsidR="00BD138D" w:rsidRDefault="00BD138D" w:rsidP="00220152">
            <w:pPr>
              <w:spacing w:line="240" w:lineRule="auto"/>
              <w:ind w:firstLine="0"/>
              <w:rPr>
                <w:ins w:id="649" w:author="Simon Hellmann" w:date="2025-06-08T22:23:00Z" w16du:dateUtc="2025-06-08T20:23:00Z"/>
                <w:sz w:val="18"/>
                <w:lang w:val="en-US"/>
              </w:rPr>
            </w:pPr>
            <w:ins w:id="650" w:author="Simon Hellmann" w:date="2025-06-08T22:01:00Z" w16du:dateUtc="2025-06-08T20:01:00Z">
              <w:r>
                <w:rPr>
                  <w:sz w:val="18"/>
                  <w:vertAlign w:val="superscript"/>
                  <w:lang w:val="en-US"/>
                </w:rPr>
                <w:t>e</w:t>
              </w:r>
              <w:r>
                <w:rPr>
                  <w:sz w:val="18"/>
                  <w:lang w:val="en-US"/>
                </w:rPr>
                <w:t xml:space="preserve"> </w:t>
              </w:r>
              <w:r>
                <w:rPr>
                  <w:sz w:val="18"/>
                  <w:lang w:val="en-US"/>
                </w:rPr>
                <w:t>residual free ion conc</w:t>
              </w:r>
            </w:ins>
            <w:del w:id="651" w:author="Simon Hellmann" w:date="2025-06-08T22:01:00Z" w16du:dateUtc="2025-06-08T20:01:00Z">
              <w:r w:rsidR="00476C22" w:rsidDel="00BD138D">
                <w:rPr>
                  <w:rStyle w:val="Kommentarzeichen"/>
                </w:rPr>
                <w:commentReference w:id="645"/>
              </w:r>
            </w:del>
            <w:r w:rsidR="00CE3FC5">
              <w:rPr>
                <w:rStyle w:val="Kommentarzeichen"/>
              </w:rPr>
              <w:commentReference w:id="646"/>
            </w:r>
            <w:ins w:id="652" w:author="Simon Hellmann" w:date="2025-06-08T22:01:00Z" w16du:dateUtc="2025-06-08T20:01:00Z">
              <w:r>
                <w:rPr>
                  <w:sz w:val="18"/>
                  <w:lang w:val="en-US"/>
                </w:rPr>
                <w:t xml:space="preserve">entration </w:t>
              </w:r>
            </w:ins>
            <m:oMath>
              <m:sSub>
                <m:sSubPr>
                  <m:ctrlPr>
                    <w:ins w:id="653" w:author="Simon Hellmann" w:date="2025-06-08T22:01:00Z" w16du:dateUtc="2025-06-08T20:01:00Z">
                      <w:rPr>
                        <w:rFonts w:ascii="Cambria Math" w:hAnsi="Cambria Math"/>
                        <w:i/>
                        <w:sz w:val="18"/>
                        <w:lang w:val="en-US"/>
                      </w:rPr>
                    </w:ins>
                  </m:ctrlPr>
                </m:sSubPr>
                <m:e>
                  <m:r>
                    <w:ins w:id="654" w:author="Simon Hellmann" w:date="2025-06-08T22:01:00Z" w16du:dateUtc="2025-06-08T20:01:00Z">
                      <w:rPr>
                        <w:rFonts w:ascii="Cambria Math" w:hAnsi="Cambria Math"/>
                        <w:sz w:val="18"/>
                        <w:lang w:val="en-US"/>
                      </w:rPr>
                      <m:t>S</m:t>
                    </w:ins>
                  </m:r>
                </m:e>
                <m:sub>
                  <m:r>
                    <w:ins w:id="655" w:author="Simon Hellmann" w:date="2025-06-08T22:01:00Z" w16du:dateUtc="2025-06-08T20:01:00Z">
                      <m:rPr>
                        <m:sty m:val="p"/>
                      </m:rPr>
                      <w:rPr>
                        <w:rFonts w:ascii="Cambria Math" w:hAnsi="Cambria Math"/>
                        <w:sz w:val="18"/>
                        <w:lang w:val="en-US"/>
                      </w:rPr>
                      <m:t>ion</m:t>
                    </w:ins>
                  </m:r>
                </m:sub>
              </m:sSub>
              <m:r>
                <w:ins w:id="656" w:author="Simon Hellmann" w:date="2025-06-08T22:01:00Z" w16du:dateUtc="2025-06-08T20:01:00Z">
                  <w:rPr>
                    <w:rFonts w:ascii="Cambria Math" w:hAnsi="Cambria Math"/>
                    <w:sz w:val="18"/>
                    <w:lang w:val="en-US"/>
                  </w:rPr>
                  <m:t>=</m:t>
                </w:ins>
              </m:r>
              <m:sSub>
                <m:sSubPr>
                  <m:ctrlPr>
                    <w:ins w:id="657" w:author="Simon Hellmann" w:date="2025-06-08T22:01:00Z" w16du:dateUtc="2025-06-08T20:01:00Z">
                      <w:rPr>
                        <w:rFonts w:ascii="Cambria Math" w:hAnsi="Cambria Math"/>
                        <w:i/>
                        <w:sz w:val="18"/>
                        <w:lang w:val="en-US"/>
                      </w:rPr>
                    </w:ins>
                  </m:ctrlPr>
                </m:sSubPr>
                <m:e>
                  <m:r>
                    <w:ins w:id="658" w:author="Simon Hellmann" w:date="2025-06-08T22:01:00Z" w16du:dateUtc="2025-06-08T20:01:00Z">
                      <w:rPr>
                        <w:rFonts w:ascii="Cambria Math" w:hAnsi="Cambria Math"/>
                        <w:sz w:val="18"/>
                        <w:lang w:val="en-US"/>
                      </w:rPr>
                      <m:t>S</m:t>
                    </w:ins>
                  </m:r>
                </m:e>
                <m:sub>
                  <m:r>
                    <w:ins w:id="659" w:author="Simon Hellmann" w:date="2025-06-08T22:01:00Z" w16du:dateUtc="2025-06-08T20:01:00Z">
                      <m:rPr>
                        <m:sty m:val="p"/>
                      </m:rPr>
                      <w:rPr>
                        <w:rFonts w:ascii="Cambria Math" w:hAnsi="Cambria Math"/>
                        <w:sz w:val="18"/>
                        <w:lang w:val="en-US"/>
                      </w:rPr>
                      <m:t>cat+</m:t>
                    </w:ins>
                  </m:r>
                </m:sub>
              </m:sSub>
              <m:r>
                <w:ins w:id="660" w:author="Simon Hellmann" w:date="2025-06-08T22:01:00Z" w16du:dateUtc="2025-06-08T20:01:00Z">
                  <w:rPr>
                    <w:rFonts w:ascii="Cambria Math" w:hAnsi="Cambria Math"/>
                    <w:sz w:val="18"/>
                    <w:lang w:val="en-US"/>
                  </w:rPr>
                  <m:t>-</m:t>
                </w:ins>
              </m:r>
              <m:sSub>
                <m:sSubPr>
                  <m:ctrlPr>
                    <w:ins w:id="661" w:author="Simon Hellmann" w:date="2025-06-08T22:01:00Z" w16du:dateUtc="2025-06-08T20:01:00Z">
                      <w:rPr>
                        <w:rFonts w:ascii="Cambria Math" w:hAnsi="Cambria Math"/>
                        <w:i/>
                        <w:sz w:val="18"/>
                        <w:lang w:val="en-US"/>
                      </w:rPr>
                    </w:ins>
                  </m:ctrlPr>
                </m:sSubPr>
                <m:e>
                  <m:r>
                    <w:ins w:id="662" w:author="Simon Hellmann" w:date="2025-06-08T22:01:00Z" w16du:dateUtc="2025-06-08T20:01:00Z">
                      <w:rPr>
                        <w:rFonts w:ascii="Cambria Math" w:hAnsi="Cambria Math"/>
                        <w:sz w:val="18"/>
                        <w:lang w:val="en-US"/>
                      </w:rPr>
                      <m:t>S</m:t>
                    </w:ins>
                  </m:r>
                </m:e>
                <m:sub>
                  <m:r>
                    <w:ins w:id="663" w:author="Simon Hellmann" w:date="2025-06-08T22:01:00Z" w16du:dateUtc="2025-06-08T20:01:00Z">
                      <m:rPr>
                        <m:sty m:val="p"/>
                      </m:rPr>
                      <w:rPr>
                        <w:rFonts w:ascii="Cambria Math" w:hAnsi="Cambria Math"/>
                        <w:sz w:val="18"/>
                        <w:lang w:val="en-US"/>
                      </w:rPr>
                      <m:t>an-</m:t>
                    </w:ins>
                  </m:r>
                </m:sub>
              </m:sSub>
            </m:oMath>
            <w:ins w:id="664" w:author="Simon Hellmann" w:date="2025-06-08T22:02:00Z" w16du:dateUtc="2025-06-08T20:02:00Z">
              <w:r>
                <w:rPr>
                  <w:sz w:val="18"/>
                  <w:lang w:val="en-US"/>
                </w:rPr>
                <w:t xml:space="preserve">, computed via ionic states (14-16) and pH of substrates. </w:t>
              </w:r>
            </w:ins>
          </w:p>
          <w:p w14:paraId="2896A9DB" w14:textId="792E2769" w:rsidR="00012E20" w:rsidRPr="00BD138D" w:rsidRDefault="00012E20" w:rsidP="00220152">
            <w:pPr>
              <w:spacing w:line="240" w:lineRule="auto"/>
              <w:ind w:firstLine="0"/>
              <w:rPr>
                <w:sz w:val="18"/>
                <w:lang w:val="en-US"/>
                <w:rPrChange w:id="665" w:author="Simon Hellmann" w:date="2025-06-08T22:01:00Z" w16du:dateUtc="2025-06-08T20:01:00Z">
                  <w:rPr>
                    <w:b/>
                    <w:lang w:val="en-US"/>
                  </w:rPr>
                </w:rPrChange>
              </w:rPr>
            </w:pPr>
            <w:ins w:id="666" w:author="Simon Hellmann" w:date="2025-06-08T22:23:00Z" w16du:dateUtc="2025-06-08T20:23:00Z">
              <w:r>
                <w:rPr>
                  <w:sz w:val="18"/>
                  <w:vertAlign w:val="superscript"/>
                  <w:lang w:val="en-US"/>
                </w:rPr>
                <w:t>f</w:t>
              </w:r>
              <w:r>
                <w:rPr>
                  <w:sz w:val="18"/>
                  <w:lang w:val="en-US"/>
                </w:rPr>
                <w:t xml:space="preserve"> </w:t>
              </w:r>
              <w:r w:rsidR="00B14E33">
                <w:rPr>
                  <w:sz w:val="18"/>
                  <w:lang w:val="en-US"/>
                </w:rPr>
                <w:t>ioni</w:t>
              </w:r>
            </w:ins>
            <w:ins w:id="667" w:author="Simon Hellmann" w:date="2025-06-08T22:24:00Z" w16du:dateUtc="2025-06-08T20:24:00Z">
              <w:r w:rsidR="00B14E33">
                <w:rPr>
                  <w:sz w:val="18"/>
                  <w:lang w:val="en-US"/>
                </w:rPr>
                <w:t>c states were assumed to be in dissociation equilibrium with their non-</w:t>
              </w:r>
              <w:proofErr w:type="spellStart"/>
              <w:r w:rsidR="00B14E33">
                <w:rPr>
                  <w:sz w:val="18"/>
                  <w:lang w:val="en-US"/>
                </w:rPr>
                <w:t>dissosciated</w:t>
              </w:r>
              <w:proofErr w:type="spellEnd"/>
              <w:r w:rsidR="00B14E33">
                <w:rPr>
                  <w:sz w:val="18"/>
                  <w:lang w:val="en-US"/>
                </w:rPr>
                <w:t xml:space="preserve"> counterpart at the substrate’s pH</w:t>
              </w:r>
            </w:ins>
          </w:p>
        </w:tc>
      </w:tr>
    </w:tbl>
    <w:p w14:paraId="21ECD3C1" w14:textId="47559386" w:rsidR="00467477" w:rsidRPr="00ED76F5" w:rsidRDefault="00467477" w:rsidP="00ED76F5">
      <w:pPr>
        <w:pStyle w:val="Beschriftung"/>
        <w:keepNext/>
        <w:suppressLineNumbers/>
        <w:jc w:val="center"/>
        <w:rPr>
          <w:rFonts w:ascii="Garamond" w:hAnsi="Garamond"/>
          <w:i w:val="0"/>
          <w:iCs w:val="0"/>
          <w:sz w:val="22"/>
          <w:szCs w:val="22"/>
          <w:lang w:val="en-US"/>
        </w:rPr>
      </w:pPr>
    </w:p>
    <w:p w14:paraId="74FD40D9" w14:textId="525E2754" w:rsidR="0012598E" w:rsidRDefault="0012598E">
      <w:pPr>
        <w:spacing w:after="0" w:line="276" w:lineRule="auto"/>
        <w:ind w:right="0" w:firstLine="0"/>
        <w:jc w:val="left"/>
        <w:rPr>
          <w:sz w:val="18"/>
          <w:lang w:val="en-US"/>
        </w:rPr>
      </w:pPr>
      <w:r>
        <w:rPr>
          <w:sz w:val="18"/>
          <w:lang w:val="en-US"/>
        </w:rPr>
        <w:br w:type="page"/>
      </w:r>
    </w:p>
    <w:p w14:paraId="04E3DAA7" w14:textId="36B45598"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8" w:author="Simon Hellmann" w:date="2025-06-08T17:25:00Z" w16du:dateUtc="2025-06-08T15:25:00Z">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019"/>
        <w:tblGridChange w:id="669">
          <w:tblGrid>
            <w:gridCol w:w="5"/>
            <w:gridCol w:w="8957"/>
            <w:gridCol w:w="57"/>
          </w:tblGrid>
        </w:tblGridChange>
      </w:tblGrid>
      <w:tr w:rsidR="008A0775" w14:paraId="51C6FA40" w14:textId="77777777" w:rsidTr="009D0F68">
        <w:trPr>
          <w:trHeight w:val="4898"/>
          <w:trPrChange w:id="670" w:author="Simon Hellmann" w:date="2025-06-08T17:25:00Z" w16du:dateUtc="2025-06-08T15:25:00Z">
            <w:trPr>
              <w:gridBefore w:val="1"/>
              <w:gridAfter w:val="0"/>
              <w:wAfter w:w="62" w:type="dxa"/>
              <w:trHeight w:val="4898"/>
            </w:trPr>
          </w:trPrChange>
        </w:trPr>
        <w:tc>
          <w:tcPr>
            <w:tcW w:w="9019" w:type="dxa"/>
            <w:tcPrChange w:id="671" w:author="Simon Hellmann" w:date="2025-06-08T17:25:00Z" w16du:dateUtc="2025-06-08T15:25:00Z">
              <w:tcPr>
                <w:tcW w:w="8957" w:type="dxa"/>
              </w:tcPr>
            </w:tcPrChange>
          </w:tcPr>
          <w:p w14:paraId="750812D2" w14:textId="4B68200B" w:rsidR="008A0775" w:rsidRPr="00C862C3" w:rsidRDefault="00D35532">
            <w:pPr>
              <w:spacing w:line="416" w:lineRule="auto"/>
              <w:ind w:right="30" w:firstLine="0"/>
              <w:jc w:val="center"/>
            </w:pPr>
            <w:r>
              <w:rPr>
                <w:noProof/>
              </w:rPr>
              <w:drawing>
                <wp:anchor distT="0" distB="0" distL="114300" distR="114300" simplePos="0" relativeHeight="251692032" behindDoc="1" locked="0" layoutInCell="1" allowOverlap="1" wp14:anchorId="4135531A" wp14:editId="05DE3758">
                  <wp:simplePos x="0" y="0"/>
                  <wp:positionH relativeFrom="column">
                    <wp:posOffset>710450</wp:posOffset>
                  </wp:positionH>
                  <wp:positionV relativeFrom="paragraph">
                    <wp:posOffset>3126896</wp:posOffset>
                  </wp:positionV>
                  <wp:extent cx="4247168" cy="1813000"/>
                  <wp:effectExtent l="0" t="0" r="0" b="317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5">
                            <a:extLst>
                              <a:ext uri="{28A0092B-C50C-407E-A947-70E740481C1C}">
                                <a14:useLocalDpi xmlns:a14="http://schemas.microsoft.com/office/drawing/2010/main" val="0"/>
                              </a:ext>
                            </a:extLst>
                          </a:blip>
                          <a:srcRect l="588" t="37972" r="-588" b="5112"/>
                          <a:stretch>
                            <a:fillRect/>
                          </a:stretch>
                        </pic:blipFill>
                        <pic:spPr bwMode="auto">
                          <a:xfrm>
                            <a:off x="0" y="0"/>
                            <a:ext cx="4252416" cy="1815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0F68">
              <w:rPr>
                <w:noProof/>
              </w:rPr>
              <w:drawing>
                <wp:anchor distT="0" distB="0" distL="114300" distR="114300" simplePos="0" relativeHeight="251691008" behindDoc="1" locked="0" layoutInCell="1" allowOverlap="1" wp14:anchorId="2063963A" wp14:editId="5987138B">
                  <wp:simplePos x="0" y="0"/>
                  <wp:positionH relativeFrom="column">
                    <wp:posOffset>701213</wp:posOffset>
                  </wp:positionH>
                  <wp:positionV relativeFrom="paragraph">
                    <wp:posOffset>40467</wp:posOffset>
                  </wp:positionV>
                  <wp:extent cx="4213860" cy="2939415"/>
                  <wp:effectExtent l="0" t="0" r="2540" b="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a:blip r:embed="rId26">
                            <a:extLst>
                              <a:ext uri="{28A0092B-C50C-407E-A947-70E740481C1C}">
                                <a14:useLocalDpi xmlns:a14="http://schemas.microsoft.com/office/drawing/2010/main" val="0"/>
                              </a:ext>
                            </a:extLst>
                          </a:blip>
                          <a:srcRect t="3496" b="3496"/>
                          <a:stretch>
                            <a:fillRect/>
                          </a:stretch>
                        </pic:blipFill>
                        <pic:spPr bwMode="auto">
                          <a:xfrm>
                            <a:off x="0" y="0"/>
                            <a:ext cx="4213860" cy="29394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25CF7" w14:paraId="613B855B" w14:textId="77777777" w:rsidTr="00220152">
        <w:trPr>
          <w:trHeight w:val="2982"/>
        </w:trPr>
        <w:tc>
          <w:tcPr>
            <w:tcW w:w="9019" w:type="dxa"/>
          </w:tcPr>
          <w:p w14:paraId="18B13499" w14:textId="7AE201B3" w:rsidR="00B25CF7" w:rsidRDefault="00B25CF7" w:rsidP="00C862C3">
            <w:pPr>
              <w:spacing w:line="416" w:lineRule="auto"/>
              <w:ind w:right="30" w:firstLine="0"/>
              <w:jc w:val="center"/>
              <w:rPr>
                <w:noProof/>
              </w:rPr>
            </w:pPr>
          </w:p>
        </w:tc>
      </w:tr>
      <w:tr w:rsidR="00B25CF7" w14:paraId="2D20F596" w14:textId="77777777" w:rsidTr="00220152">
        <w:trPr>
          <w:trHeight w:val="3110"/>
        </w:trPr>
        <w:tc>
          <w:tcPr>
            <w:tcW w:w="9019" w:type="dxa"/>
          </w:tcPr>
          <w:p w14:paraId="6DDC07B7" w14:textId="60FE4A45" w:rsidR="00B25CF7" w:rsidRDefault="00B25CF7" w:rsidP="00C862C3">
            <w:pPr>
              <w:spacing w:line="416" w:lineRule="auto"/>
              <w:ind w:right="30" w:firstLine="0"/>
              <w:jc w:val="center"/>
              <w:rPr>
                <w:noProof/>
              </w:rPr>
            </w:pPr>
            <w:r>
              <w:rPr>
                <w:noProof/>
              </w:rPr>
              <w:drawing>
                <wp:anchor distT="0" distB="0" distL="114300" distR="114300" simplePos="0" relativeHeight="251693056" behindDoc="1" locked="0" layoutInCell="1" allowOverlap="1" wp14:anchorId="16741B4D" wp14:editId="20BF9158">
                  <wp:simplePos x="0" y="0"/>
                  <wp:positionH relativeFrom="column">
                    <wp:posOffset>701213</wp:posOffset>
                  </wp:positionH>
                  <wp:positionV relativeFrom="paragraph">
                    <wp:posOffset>24303</wp:posOffset>
                  </wp:positionV>
                  <wp:extent cx="4256845" cy="1897462"/>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27">
                            <a:extLst>
                              <a:ext uri="{28A0092B-C50C-407E-A947-70E740481C1C}">
                                <a14:useLocalDpi xmlns:a14="http://schemas.microsoft.com/office/drawing/2010/main" val="0"/>
                              </a:ext>
                            </a:extLst>
                          </a:blip>
                          <a:srcRect l="1000" t="37610" r="-1000" b="2958"/>
                          <a:stretch>
                            <a:fillRect/>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0775" w:rsidRPr="00811DBF" w14:paraId="67AFE7B3" w14:textId="77777777" w:rsidTr="00C10618">
        <w:tc>
          <w:tcPr>
            <w:tcW w:w="9019" w:type="dxa"/>
          </w:tcPr>
          <w:p w14:paraId="597B3BBF" w14:textId="5E8A0C3F" w:rsidR="008A0775" w:rsidRDefault="008A0775" w:rsidP="00C10618">
            <w:pPr>
              <w:spacing w:line="416" w:lineRule="auto"/>
              <w:ind w:right="30" w:firstLine="0"/>
              <w:rPr>
                <w:rFonts w:eastAsia="Garamond" w:cs="Garamond"/>
                <w:b/>
                <w:bCs/>
                <w:color w:val="FF0000"/>
                <w:lang w:val="en-US"/>
              </w:rPr>
            </w:pPr>
            <w:commentRangeStart w:id="672"/>
            <w:commentRangeStart w:id="673"/>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672"/>
            <w:r w:rsidR="008F6B14">
              <w:rPr>
                <w:rStyle w:val="Kommentarzeichen"/>
              </w:rPr>
              <w:commentReference w:id="672"/>
            </w:r>
            <w:commentRangeEnd w:id="673"/>
            <w:r w:rsidR="009772D5">
              <w:rPr>
                <w:rStyle w:val="Kommentarzeichen"/>
              </w:rPr>
              <w:commentReference w:id="673"/>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DA0D34">
              <w:rPr>
                <w:rFonts w:eastAsia="Garamond" w:cs="Garamond"/>
                <w:sz w:val="22"/>
                <w:lang w:val="en-US"/>
              </w:rPr>
              <w:t>For simulator</w:t>
            </w:r>
            <w:r w:rsidR="00BC2F81">
              <w:rPr>
                <w:rFonts w:eastAsia="Garamond" w:cs="Garamond"/>
                <w:sz w:val="22"/>
                <w:lang w:val="en-US"/>
              </w:rPr>
              <w:t> </w:t>
            </w:r>
            <w:r w:rsidR="00DA0D34">
              <w:rPr>
                <w:rFonts w:eastAsia="Garamond" w:cs="Garamond"/>
                <w:sz w:val="22"/>
                <w:lang w:val="en-US"/>
              </w:rPr>
              <w:t>1</w:t>
            </w:r>
            <w:r w:rsidR="008E4854">
              <w:rPr>
                <w:rFonts w:eastAsia="Garamond" w:cs="Garamond"/>
                <w:sz w:val="22"/>
                <w:lang w:val="en-US"/>
              </w:rPr>
              <w:t>, elevated values were used, and nominal ones for simulator</w:t>
            </w:r>
            <w:r w:rsidR="00BC2F81">
              <w:rPr>
                <w:rFonts w:eastAsia="Garamond" w:cs="Garamond"/>
                <w:sz w:val="22"/>
                <w:lang w:val="en-US"/>
              </w:rPr>
              <w:t> </w:t>
            </w:r>
            <w:r w:rsidR="008E4854">
              <w:rPr>
                <w:rFonts w:eastAsia="Garamond" w:cs="Garamond"/>
                <w:sz w:val="22"/>
                <w:lang w:val="en-US"/>
              </w:rPr>
              <w:t>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r w:rsidRPr="00BC0157">
              <w:rPr>
                <w:rFonts w:eastAsia="Garamond" w:cs="Garamond"/>
                <w:sz w:val="22"/>
                <w:lang w:val="en-US"/>
              </w:rPr>
              <w:t xml:space="preserve">For the used agricultural substrates, </w:t>
            </w:r>
            <w:r w:rsidR="00A11297">
              <w:rPr>
                <w:rFonts w:eastAsia="Garamond" w:cs="Garamond"/>
                <w:sz w:val="22"/>
                <w:lang w:val="en-US"/>
              </w:rPr>
              <w:t>CH</w:t>
            </w:r>
            <w:r w:rsidRPr="00BC0157">
              <w:rPr>
                <w:rFonts w:eastAsia="Garamond" w:cs="Garamond"/>
                <w:sz w:val="22"/>
                <w:lang w:val="en-US"/>
              </w:rPr>
              <w:t xml:space="preserve"> have the strongest influence, followed by </w:t>
            </w:r>
            <w:r w:rsidR="00A11297">
              <w:rPr>
                <w:rFonts w:eastAsia="Garamond" w:cs="Garamond"/>
                <w:sz w:val="22"/>
                <w:lang w:val="en-US"/>
              </w:rPr>
              <w:t>PR</w:t>
            </w:r>
            <w:r w:rsidRPr="00BC0157">
              <w:rPr>
                <w:rFonts w:eastAsia="Garamond" w:cs="Garamond"/>
                <w:sz w:val="22"/>
                <w:lang w:val="en-US"/>
              </w:rPr>
              <w:t xml:space="preserve"> and </w:t>
            </w:r>
            <w:r w:rsidR="00A11297">
              <w:rPr>
                <w:rFonts w:eastAsia="Garamond" w:cs="Garamond"/>
                <w:sz w:val="22"/>
                <w:lang w:val="en-US"/>
              </w:rPr>
              <w:t>LI</w:t>
            </w:r>
            <w:r w:rsidRPr="00BC0157">
              <w:rPr>
                <w:rFonts w:eastAsia="Garamond" w:cs="Garamond"/>
                <w:sz w:val="22"/>
                <w:lang w:val="en-US"/>
              </w:rPr>
              <w:t>.</w:t>
            </w:r>
          </w:p>
        </w:tc>
      </w:tr>
    </w:tbl>
    <w:p w14:paraId="2763B2F9" w14:textId="77777777" w:rsidR="001200A3" w:rsidRPr="00531DBF" w:rsidRDefault="001200A3" w:rsidP="00220152">
      <w:pPr>
        <w:ind w:firstLine="0"/>
        <w:rPr>
          <w:lang w:val="en-US"/>
        </w:rPr>
      </w:pPr>
    </w:p>
    <w:sectPr w:rsidR="001200A3" w:rsidRPr="00531DBF" w:rsidSect="00E56C4F">
      <w:headerReference w:type="default" r:id="rId28"/>
      <w:footerReference w:type="default" r:id="rId29"/>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ören Weinrich" w:date="2025-04-27T14:03:00Z" w:initials="SW">
    <w:p w14:paraId="780BF024" w14:textId="77777777" w:rsidR="007261C5" w:rsidRDefault="007261C5" w:rsidP="00F13AE4">
      <w:pPr>
        <w:pStyle w:val="Kommentartext"/>
        <w:ind w:firstLine="0"/>
        <w:jc w:val="left"/>
      </w:pPr>
      <w:r>
        <w:rPr>
          <w:rStyle w:val="Kommentarzeichen"/>
        </w:rPr>
        <w:annotationRef/>
      </w:r>
      <w:r>
        <w:t>Schöner Abstract! Grundsätzlich ist es immer auch ganz schön, ein paar konkrete Kennzahlen (z. B. relative/normierte Modellgenaugkeiten o. ä. etc.) im Abstract zu haben, aber das wird bei Dir vermutlich schwierig, oder? Ansonsten bitte an entsprechender Stelle ergänzen...</w:t>
      </w:r>
    </w:p>
  </w:comment>
  <w:comment w:id="2" w:author="Sören Weinrich" w:date="2025-04-27T13:56:00Z" w:initials="SW">
    <w:p w14:paraId="0208A11F" w14:textId="77777777" w:rsidR="007261C5" w:rsidRDefault="007261C5"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7261C5" w:rsidRDefault="007261C5" w:rsidP="00F13AE4">
      <w:pPr>
        <w:pStyle w:val="Kommentartext"/>
        <w:ind w:firstLine="0"/>
        <w:jc w:val="left"/>
      </w:pPr>
    </w:p>
    <w:p w14:paraId="1AF2BC49" w14:textId="77777777" w:rsidR="007261C5" w:rsidRDefault="007261C5" w:rsidP="00F13AE4">
      <w:pPr>
        <w:pStyle w:val="Kommentartext"/>
        <w:ind w:firstLine="0"/>
        <w:jc w:val="left"/>
      </w:pPr>
      <w:r>
        <w:t>Alternativ könntest Du auch schreiben, dass bis heute keine verlässlichen Reglungsverfahren im großtechnischen Betrieb existieren…</w:t>
      </w:r>
    </w:p>
    <w:p w14:paraId="6D2DF29E" w14:textId="77777777" w:rsidR="007261C5" w:rsidRDefault="007261C5" w:rsidP="00F13AE4">
      <w:pPr>
        <w:pStyle w:val="Kommentartext"/>
        <w:ind w:firstLine="0"/>
        <w:jc w:val="left"/>
      </w:pPr>
    </w:p>
    <w:p w14:paraId="777C0C83" w14:textId="77777777" w:rsidR="007261C5" w:rsidRDefault="007261C5" w:rsidP="00F13AE4">
      <w:pPr>
        <w:pStyle w:val="Kommentartext"/>
        <w:ind w:firstLine="0"/>
        <w:jc w:val="left"/>
      </w:pPr>
      <w:r>
        <w:t>Du könntest auch noch erwähnen das die Substratanalysen an praxisanlagen für die Modellanwendungen häufig mit großen Unsicherheiten verbunden sind, um das multi-stage concept noch etwas hervorzuheben. Der Begriff (multi-stage) steht ja im Titel und taucht aber im Abstract gar nicht mehr auf...</w:t>
      </w:r>
    </w:p>
  </w:comment>
  <w:comment w:id="3" w:author="Sören Weinrich" w:date="2025-04-27T14:02:00Z" w:initials="SW">
    <w:p w14:paraId="0E46D6FF" w14:textId="16F6B957" w:rsidR="007261C5" w:rsidRDefault="007261C5" w:rsidP="00F13AE4">
      <w:pPr>
        <w:pStyle w:val="Kommentartext"/>
        <w:ind w:firstLine="0"/>
        <w:jc w:val="left"/>
      </w:pPr>
      <w:r>
        <w:rPr>
          <w:rStyle w:val="Kommentarzeichen"/>
        </w:rPr>
        <w:annotationRef/>
      </w:r>
      <w:r>
        <w:t>Ich würde hier vielleicht noch erwähnen, dass das Multi-Stage concept klare Vorteile bei starken Unsicherheiten der Eingangskonzentrationen besitzt.</w:t>
      </w:r>
    </w:p>
  </w:comment>
  <w:comment w:id="5" w:author="Sören Weinrich" w:date="2025-04-25T09:35:00Z" w:initials="SW">
    <w:p w14:paraId="7FD4FA2B" w14:textId="77777777" w:rsidR="007261C5" w:rsidRDefault="007261C5"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7261C5" w:rsidRDefault="007261C5" w:rsidP="00AA3E48">
      <w:pPr>
        <w:pStyle w:val="Kommentartext"/>
        <w:ind w:firstLine="0"/>
        <w:jc w:val="left"/>
      </w:pPr>
    </w:p>
    <w:p w14:paraId="729680F3" w14:textId="77777777" w:rsidR="007261C5" w:rsidRDefault="007261C5" w:rsidP="00AA3E48">
      <w:pPr>
        <w:pStyle w:val="Kommentartext"/>
        <w:ind w:firstLine="0"/>
        <w:jc w:val="left"/>
      </w:pPr>
      <w:r>
        <w:t>Also sinngemäß:</w:t>
      </w:r>
    </w:p>
    <w:p w14:paraId="12DDD7D3" w14:textId="77777777" w:rsidR="007261C5" w:rsidRDefault="007261C5" w:rsidP="00AA3E48">
      <w:pPr>
        <w:pStyle w:val="Kommentartext"/>
        <w:ind w:firstLine="0"/>
        <w:jc w:val="left"/>
      </w:pPr>
    </w:p>
    <w:p w14:paraId="3EE5E3C1" w14:textId="77777777" w:rsidR="007261C5" w:rsidRDefault="007261C5" w:rsidP="00AA3E48">
      <w:pPr>
        <w:pStyle w:val="Kommentartext"/>
        <w:ind w:firstLine="0"/>
        <w:jc w:val="left"/>
      </w:pPr>
      <w:r>
        <w:t>Durch die nicht-linearen Eigenschaften des AD Prozesses werden in der Regel modellbasierte Verfahrens zur Prozessregelung und -überwachung eingesetzt.</w:t>
      </w:r>
    </w:p>
  </w:comment>
  <w:comment w:id="6" w:author="Sören Weinrich" w:date="2025-04-27T14:18:00Z" w:initials="SW">
    <w:p w14:paraId="4C8DC3F2" w14:textId="77777777" w:rsidR="007261C5" w:rsidRDefault="007261C5" w:rsidP="00F53255">
      <w:pPr>
        <w:pStyle w:val="Kommentartext"/>
        <w:ind w:firstLine="0"/>
        <w:jc w:val="left"/>
      </w:pPr>
      <w:r>
        <w:rPr>
          <w:rStyle w:val="Kommentarzeichen"/>
        </w:rPr>
        <w:annotationRef/>
      </w:r>
      <w:r>
        <w:t>Bitte diesen Absatz noch einmal überarbeiten/ergänzen.</w:t>
      </w:r>
    </w:p>
    <w:p w14:paraId="75A2F054" w14:textId="77777777" w:rsidR="007261C5" w:rsidRDefault="007261C5" w:rsidP="00F53255">
      <w:pPr>
        <w:pStyle w:val="Kommentartext"/>
        <w:ind w:firstLine="0"/>
        <w:jc w:val="left"/>
      </w:pPr>
    </w:p>
    <w:p w14:paraId="234A1676" w14:textId="77777777" w:rsidR="007261C5" w:rsidRDefault="007261C5"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7" w:author="Sören Weinrich" w:date="2025-04-25T09:30:00Z" w:initials="SW">
    <w:p w14:paraId="18A0A4E2" w14:textId="783DCDEF" w:rsidR="007261C5" w:rsidRPr="003277B2" w:rsidRDefault="007261C5"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fermentierbare Anteil bestimmt werden muss. </w:t>
      </w:r>
      <w:r w:rsidRPr="003277B2">
        <w:rPr>
          <w:lang w:val="en-US"/>
        </w:rPr>
        <w:t>Z. B.:</w:t>
      </w:r>
    </w:p>
    <w:p w14:paraId="65E22294" w14:textId="77777777" w:rsidR="007261C5" w:rsidRPr="003277B2" w:rsidRDefault="007261C5" w:rsidP="00210A81">
      <w:pPr>
        <w:pStyle w:val="Kommentartext"/>
        <w:ind w:firstLine="0"/>
        <w:jc w:val="left"/>
        <w:rPr>
          <w:lang w:val="en-US"/>
        </w:rPr>
      </w:pPr>
    </w:p>
    <w:p w14:paraId="33616115" w14:textId="77777777" w:rsidR="007261C5" w:rsidRPr="003277B2" w:rsidRDefault="007261C5"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9" w:author="Sören Weinrich" w:date="2025-04-25T10:03:00Z" w:initials="SW">
    <w:p w14:paraId="7D53C282" w14:textId="77777777" w:rsidR="007261C5" w:rsidRDefault="007261C5" w:rsidP="00146279">
      <w:pPr>
        <w:pStyle w:val="Kommentartext"/>
        <w:ind w:firstLine="0"/>
        <w:jc w:val="left"/>
      </w:pPr>
      <w:r>
        <w:rPr>
          <w:rStyle w:val="Kommentarzeichen"/>
        </w:rPr>
        <w:annotationRef/>
      </w:r>
      <w:r>
        <w:t>Ich würde hier auch noch ein Angabe zu dem Modellparametern ergänzen (siehe erster Satz des Methodenteils) und evtl. auch eine Tabelle mit den Modellparameter in die SI mit aufnehmen.</w:t>
      </w:r>
    </w:p>
  </w:comment>
  <w:comment w:id="10" w:author="Hellmann, Simon" w:date="2025-04-07T17:19:00Z" w:initials="HS">
    <w:p w14:paraId="1836B1F3" w14:textId="04F40856" w:rsidR="007261C5" w:rsidRDefault="007261C5">
      <w:pPr>
        <w:pStyle w:val="Kommentartext"/>
      </w:pPr>
      <w:r>
        <w:rPr>
          <w:rStyle w:val="Kommentarzeichen"/>
        </w:rPr>
        <w:annotationRef/>
      </w:r>
      <w:r>
        <w:t>Felder alle aktualisieren und Referenzen prüfen!</w:t>
      </w:r>
    </w:p>
  </w:comment>
  <w:comment w:id="11" w:author="Sören Weinrich" w:date="2025-04-25T10:26:00Z" w:initials="SW">
    <w:p w14:paraId="4DF98FE7" w14:textId="77777777" w:rsidR="007261C5" w:rsidRDefault="007261C5" w:rsidP="00ED6CEA">
      <w:pPr>
        <w:pStyle w:val="Kommentartext"/>
        <w:ind w:firstLine="0"/>
        <w:jc w:val="left"/>
      </w:pPr>
      <w:r>
        <w:rPr>
          <w:rStyle w:val="Kommentarzeichen"/>
        </w:rPr>
        <w:annotationRef/>
      </w:r>
      <w:r>
        <w:t>Hier evtl. noch die beiden entsprechenden Variablen ergänzen</w:t>
      </w:r>
    </w:p>
  </w:comment>
  <w:comment w:id="12" w:author="Sören Weinrich" w:date="2025-04-25T12:17:00Z" w:initials="SW">
    <w:p w14:paraId="1DF72B50" w14:textId="77777777" w:rsidR="007261C5" w:rsidRDefault="007261C5"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auszuschreiben… Es sind ja nur 2-3 Stellen die sich dann etwas doppeln… Aber Du kannst es auch gerne so lassen (das ist am Ende Geschmackssache).</w:t>
      </w:r>
    </w:p>
  </w:comment>
  <w:comment w:id="21" w:author="Sören Weinrich" w:date="2025-04-25T13:23:00Z" w:initials="SW">
    <w:p w14:paraId="792079E0" w14:textId="49F4EBA4" w:rsidR="007261C5" w:rsidRDefault="007261C5"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23" w:author="Sören Weinrich" w:date="2025-04-27T14:30:00Z" w:initials="SW">
    <w:p w14:paraId="38B926F0" w14:textId="77777777" w:rsidR="007261C5" w:rsidRDefault="007261C5"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25" w:author="Sören Weinrich" w:date="2025-04-25T13:26:00Z" w:initials="SW">
    <w:p w14:paraId="3678AB3C" w14:textId="042B94A3" w:rsidR="007261C5" w:rsidRDefault="007261C5" w:rsidP="00232B6D">
      <w:pPr>
        <w:pStyle w:val="Kommentartext"/>
        <w:ind w:firstLine="0"/>
        <w:jc w:val="left"/>
      </w:pPr>
      <w:r>
        <w:rPr>
          <w:rStyle w:val="Kommentarzeichen"/>
        </w:rPr>
        <w:annotationRef/>
      </w:r>
      <w:r>
        <w:t>Warum wurde der Oberstrich gewählt. Kann der evtuell im gesamten Dokument entfernt werden?</w:t>
      </w:r>
    </w:p>
  </w:comment>
  <w:comment w:id="74" w:author="Sören Weinrich" w:date="2025-04-25T13:32:00Z" w:initials="SW">
    <w:p w14:paraId="5F0BA5F4" w14:textId="77777777" w:rsidR="007261C5" w:rsidRDefault="007261C5" w:rsidP="00F64B6A">
      <w:pPr>
        <w:pStyle w:val="Kommentartext"/>
        <w:ind w:firstLine="0"/>
        <w:jc w:val="left"/>
      </w:pPr>
      <w:r>
        <w:rPr>
          <w:rStyle w:val="Kommentarzeichen"/>
        </w:rPr>
        <w:annotationRef/>
      </w:r>
      <w:r>
        <w:t>Da Du ja die Abbaubarkeit nur auf die CH beziehst müsse man eigentlich ein BMP für Celullose oder Glucose verwenden. Dann wäre die Fermentierbarkeit der CH etwas höher. Da du aber ja LI und PR für 100 % abbaubar deklarierst ist Deine Annahme aus meiner Sicht an dieser Stelle gerechtfertigt.</w:t>
      </w:r>
    </w:p>
  </w:comment>
  <w:comment w:id="97" w:author="Sören Weinrich" w:date="2025-04-25T13:34:00Z" w:initials="SW">
    <w:p w14:paraId="2012F05D" w14:textId="77777777" w:rsidR="007261C5" w:rsidRDefault="007261C5" w:rsidP="00F64B6A">
      <w:pPr>
        <w:pStyle w:val="Kommentartext"/>
        <w:ind w:firstLine="0"/>
        <w:jc w:val="left"/>
      </w:pPr>
      <w:r>
        <w:rPr>
          <w:rStyle w:val="Kommentarzeichen"/>
        </w:rPr>
        <w:annotationRef/>
      </w:r>
      <w:r>
        <w:t>Ja, das ist gut so und entspricht damit ja auch den Anforderungen von BITE</w:t>
      </w:r>
    </w:p>
  </w:comment>
  <w:comment w:id="98" w:author="Sören Weinrich" w:date="2025-04-25T13:36:00Z" w:initials="SW">
    <w:p w14:paraId="66458DEE" w14:textId="77777777" w:rsidR="007261C5" w:rsidRDefault="007261C5"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99" w:author="Sören Weinrich" w:date="2025-03-26T23:21:00Z" w:initials="SW">
    <w:p w14:paraId="5C2C1AF8" w14:textId="34B0C5CD" w:rsidR="007261C5" w:rsidRDefault="007261C5"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102" w:author="Sören Weinrich" w:date="2025-03-26T23:53:00Z" w:initials="SW">
    <w:p w14:paraId="6AEEAC66" w14:textId="77777777" w:rsidR="007261C5" w:rsidRDefault="007261C5"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7261C5" w:rsidRDefault="007261C5" w:rsidP="00784743">
      <w:pPr>
        <w:pStyle w:val="Kommentartext"/>
        <w:ind w:firstLine="0"/>
        <w:jc w:val="left"/>
      </w:pPr>
    </w:p>
    <w:p w14:paraId="2360E013" w14:textId="77777777" w:rsidR="007261C5" w:rsidRDefault="007261C5" w:rsidP="00784743">
      <w:pPr>
        <w:pStyle w:val="Kommentartext"/>
        <w:ind w:left="300" w:firstLine="0"/>
        <w:jc w:val="left"/>
      </w:pPr>
      <w:r>
        <w:t>Vermutlich sind solche starken Sprünge in der Regel nicht erforderlich/möglich</w:t>
      </w:r>
    </w:p>
    <w:p w14:paraId="5680F4FE" w14:textId="77777777" w:rsidR="007261C5" w:rsidRDefault="007261C5" w:rsidP="00784743">
      <w:pPr>
        <w:pStyle w:val="Kommentartext"/>
        <w:ind w:firstLine="0"/>
        <w:jc w:val="left"/>
      </w:pPr>
    </w:p>
    <w:p w14:paraId="2C43A80A" w14:textId="77777777" w:rsidR="007261C5" w:rsidRDefault="007261C5"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7261C5" w:rsidRDefault="007261C5" w:rsidP="00784743">
      <w:pPr>
        <w:pStyle w:val="Kommentartext"/>
        <w:ind w:firstLine="0"/>
        <w:jc w:val="left"/>
      </w:pPr>
    </w:p>
    <w:p w14:paraId="3981CC57" w14:textId="77777777" w:rsidR="007261C5" w:rsidRDefault="007261C5" w:rsidP="00784743">
      <w:pPr>
        <w:pStyle w:val="Kommentartext"/>
        <w:ind w:firstLine="0"/>
        <w:jc w:val="left"/>
      </w:pPr>
      <w:r>
        <w:t>Wir können aber hier auch erst einmal den Review abwarten und uns dann falls erforderlich eine mögliche Erklärung überlegen...</w:t>
      </w:r>
    </w:p>
  </w:comment>
  <w:comment w:id="103" w:author="Sören Weinrich" w:date="2025-04-25T13:51:00Z" w:initials="SW">
    <w:p w14:paraId="21414A39" w14:textId="77777777" w:rsidR="007261C5" w:rsidRDefault="007261C5" w:rsidP="00E23F4F">
      <w:pPr>
        <w:pStyle w:val="Kommentartext"/>
        <w:ind w:firstLine="0"/>
        <w:jc w:val="left"/>
      </w:pPr>
      <w:r>
        <w:rPr>
          <w:rStyle w:val="Kommentarzeichen"/>
        </w:rPr>
        <w:annotationRef/>
      </w:r>
      <w:r>
        <w:t>Falls möglich bitte die Klammer um die Zahl entsprechend löschen...</w:t>
      </w:r>
    </w:p>
  </w:comment>
  <w:comment w:id="110" w:author="Sören Weinrich" w:date="2025-04-25T13:59:00Z" w:initials="SW">
    <w:p w14:paraId="4EED237F" w14:textId="77777777" w:rsidR="007261C5" w:rsidRDefault="007261C5" w:rsidP="00F37EE6">
      <w:pPr>
        <w:pStyle w:val="Kommentartext"/>
        <w:ind w:firstLine="0"/>
        <w:jc w:val="left"/>
      </w:pPr>
      <w:r>
        <w:rPr>
          <w:rStyle w:val="Kommentarzeichen"/>
        </w:rPr>
        <w:annotationRef/>
      </w:r>
      <w:r>
        <w:t>Besser „Eq. 2.17 and 2.18“</w:t>
      </w:r>
    </w:p>
  </w:comment>
  <w:comment w:id="119" w:author="Sören Weinrich" w:date="2025-04-25T14:10:00Z" w:initials="SW">
    <w:p w14:paraId="7444F067" w14:textId="77777777" w:rsidR="007261C5" w:rsidRDefault="007261C5" w:rsidP="00716CB9">
      <w:pPr>
        <w:pStyle w:val="Kommentartext"/>
        <w:ind w:firstLine="0"/>
        <w:jc w:val="left"/>
      </w:pPr>
      <w:r>
        <w:rPr>
          <w:rStyle w:val="Kommentarzeichen"/>
        </w:rPr>
        <w:annotationRef/>
      </w:r>
      <w:r>
        <w:t>Auch hier besser: „Eq. 2.7 and 2.8“</w:t>
      </w:r>
    </w:p>
  </w:comment>
  <w:comment w:id="120" w:author="Hellmann, Simon" w:date="2025-05-01T17:01:00Z" w:initials="HS">
    <w:p w14:paraId="5A53742C" w14:textId="35DA9E45" w:rsidR="007261C5" w:rsidRDefault="007261C5">
      <w:pPr>
        <w:pStyle w:val="Kommentartext"/>
      </w:pPr>
      <w:r>
        <w:rPr>
          <w:rStyle w:val="Kommentarzeichen"/>
        </w:rPr>
        <w:annotationRef/>
      </w:r>
      <w:r>
        <w:t>Die Werte stimmen nicht, denn diese zahlen werden auch noch durch Tu geteilt, je nachdem ob Silage oder Gülle. Das ist ein Bug von Julius!</w:t>
      </w:r>
    </w:p>
  </w:comment>
  <w:comment w:id="136" w:author="Sören Weinrich" w:date="2025-04-25T14:22:00Z" w:initials="SW">
    <w:p w14:paraId="3C3CDEDA" w14:textId="77777777" w:rsidR="007261C5" w:rsidRDefault="007261C5"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137" w:author="Sören Weinrich" w:date="2025-04-25T14:25:00Z" w:initials="SW">
    <w:p w14:paraId="7A4579D4" w14:textId="77777777" w:rsidR="007261C5" w:rsidRDefault="007261C5" w:rsidP="00EF4D0B">
      <w:pPr>
        <w:pStyle w:val="Kommentartext"/>
        <w:ind w:firstLine="0"/>
        <w:jc w:val="left"/>
      </w:pPr>
      <w:r>
        <w:rPr>
          <w:rStyle w:val="Kommentarzeichen"/>
        </w:rPr>
        <w:annotationRef/>
      </w:r>
      <w:r>
        <w:t>Ja, es ist schwer hier eine wirkliche Aussage abzuleiten (auch hinsichtlich Ausreißer). Durch die geringe Stichprobenanzahl ist es ja schwierig eine symetrische Normalverteilung zu erreichen. Dies währe ja nur möglich wenn der Abstand zwischen dem mittleren Wert und dem Min/Max gleich groß ist...</w:t>
      </w:r>
    </w:p>
  </w:comment>
  <w:comment w:id="138" w:author="Simon Hellmann" w:date="2025-02-04T17:42:00Z" w:initials="SH">
    <w:p w14:paraId="6D23E174" w14:textId="43B0A2D2" w:rsidR="007261C5" w:rsidRDefault="007261C5">
      <w:pPr>
        <w:pStyle w:val="Kommentartext"/>
      </w:pPr>
      <w:r>
        <w:rPr>
          <w:rStyle w:val="Kommentarzeichen"/>
        </w:rPr>
        <w:annotationRef/>
      </w:r>
      <w:r w:rsidRPr="409A876D">
        <w:t>@Sören: für Grassilage habe ich keine ADM1-Eingangs-Konzentrationen gefunden</w:t>
      </w:r>
      <w:r>
        <w:t>, sondern diese selbst berechnet aus typischen Labornesswerten (welche weiß ich leider nicht mehr genau, haben wir mal besprochen)</w:t>
      </w:r>
      <w:r w:rsidRPr="409A876D">
        <w:t>; bei Koch et al. (2009/2010) werden nur die Roh-Konzentrationen angegeben. Hast du hier einen Tipp oder kann ich das übergehen (da eh nur Beispiele)?</w:t>
      </w:r>
    </w:p>
  </w:comment>
  <w:comment w:id="139" w:author="Sören Weinrich" w:date="2025-04-27T14:27:00Z" w:initials="SW">
    <w:p w14:paraId="2ECC2B25" w14:textId="77777777" w:rsidR="007261C5" w:rsidRDefault="007261C5" w:rsidP="00523B27">
      <w:pPr>
        <w:pStyle w:val="Kommentartext"/>
        <w:ind w:firstLine="0"/>
        <w:jc w:val="left"/>
      </w:pPr>
      <w:r>
        <w:rPr>
          <w:rStyle w:val="Kommentarzeichen"/>
        </w:rPr>
        <w:annotationRef/>
      </w:r>
      <w:r>
        <w:t>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GrS gefunden hast?</w:t>
      </w:r>
    </w:p>
    <w:p w14:paraId="69A005DA" w14:textId="77777777" w:rsidR="007261C5" w:rsidRDefault="007261C5" w:rsidP="00523B27">
      <w:pPr>
        <w:pStyle w:val="Kommentartext"/>
        <w:ind w:firstLine="0"/>
        <w:jc w:val="left"/>
      </w:pPr>
    </w:p>
    <w:p w14:paraId="1C3514C1" w14:textId="77777777" w:rsidR="007261C5" w:rsidRDefault="007261C5" w:rsidP="00523B27">
      <w:pPr>
        <w:pStyle w:val="Kommentartext"/>
        <w:ind w:firstLine="0"/>
        <w:jc w:val="left"/>
      </w:pPr>
      <w:r>
        <w:t>Ich würde das hier nicht weiter groß erwähnen. Ggf. wäre es sinnvoll, das Du in der Tabelle S1 (aus der SI) noch eine Fußnote ergänzt auf welcher Datenbasis die Werte entstanden sind… Ggf. könntest Du hier auch noch einmal auf die SI verweisen...</w:t>
      </w:r>
    </w:p>
  </w:comment>
  <w:comment w:id="140" w:author="Sören Weinrich" w:date="2025-04-25T14:30:00Z" w:initials="SW">
    <w:p w14:paraId="79AEB132" w14:textId="0D1FC11D" w:rsidR="007261C5" w:rsidRDefault="007261C5" w:rsidP="00805B9D">
      <w:pPr>
        <w:pStyle w:val="Kommentartext"/>
        <w:ind w:firstLine="0"/>
        <w:jc w:val="left"/>
      </w:pPr>
      <w:r>
        <w:rPr>
          <w:rStyle w:val="Kommentarzeichen"/>
        </w:rPr>
        <w:annotationRef/>
      </w:r>
      <w:r>
        <w:t>Grundsätzlich wäre es hier besser auf eine andere externe Studie zu verweisen, da ja die Daten aus einem gleichen Labor mit vergleichbaren Substrate in der Regel ja ähnlich sein dürften. Aber ich würde es jetzt erst einmal so lassen und dann ggf. bei der Anmerkungen eines Reviewers (hinsichtlich Eigenzitation) anpassen...</w:t>
      </w:r>
    </w:p>
  </w:comment>
  <w:comment w:id="141" w:author="Sören Weinrich" w:date="2025-04-25T14:31:00Z" w:initials="SW">
    <w:p w14:paraId="5D53A0DE" w14:textId="77777777" w:rsidR="007261C5" w:rsidRDefault="007261C5" w:rsidP="00805B9D">
      <w:pPr>
        <w:pStyle w:val="Kommentartext"/>
        <w:ind w:firstLine="0"/>
        <w:jc w:val="left"/>
      </w:pPr>
      <w:r>
        <w:rPr>
          <w:rStyle w:val="Kommentarzeichen"/>
        </w:rPr>
        <w:annotationRef/>
      </w:r>
      <w:r>
        <w:t>Falls möglich hier noch eine Quelle nennen...</w:t>
      </w:r>
    </w:p>
  </w:comment>
  <w:comment w:id="142" w:author="Sören Weinrich" w:date="2025-04-25T14:32:00Z" w:initials="SW">
    <w:p w14:paraId="473DF657" w14:textId="77777777" w:rsidR="007261C5" w:rsidRDefault="007261C5" w:rsidP="00805B9D">
      <w:pPr>
        <w:pStyle w:val="Kommentartext"/>
        <w:ind w:firstLine="0"/>
        <w:jc w:val="left"/>
      </w:pPr>
      <w:r>
        <w:rPr>
          <w:rStyle w:val="Kommentarzeichen"/>
        </w:rPr>
        <w:annotationRef/>
      </w:r>
      <w:r>
        <w:t>Besser als neuen Satz formulieren.</w:t>
      </w:r>
    </w:p>
  </w:comment>
  <w:comment w:id="143" w:author="Sören Weinrich" w:date="2025-04-25T14:35:00Z" w:initials="SW">
    <w:p w14:paraId="2D2C7ED4" w14:textId="77777777" w:rsidR="007261C5" w:rsidRDefault="007261C5"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156" w:author="Sören Weinrich" w:date="2025-04-25T14:36:00Z" w:initials="SW">
    <w:p w14:paraId="0AF164AD" w14:textId="77777777" w:rsidR="007261C5" w:rsidRDefault="007261C5" w:rsidP="00EF4D0B">
      <w:pPr>
        <w:pStyle w:val="Kommentartext"/>
        <w:ind w:firstLine="0"/>
        <w:jc w:val="left"/>
      </w:pPr>
      <w:r>
        <w:rPr>
          <w:rStyle w:val="Kommentarzeichen"/>
        </w:rPr>
        <w:annotationRef/>
      </w:r>
      <w:r>
        <w:t>Der letzte Satz könnte bei Platzmangel auch entfernt werden...</w:t>
      </w:r>
    </w:p>
  </w:comment>
  <w:comment w:id="157" w:author="Sören Weinrich" w:date="2025-04-25T16:16:00Z" w:initials="SW">
    <w:p w14:paraId="6E18CB2A" w14:textId="77777777" w:rsidR="007261C5" w:rsidRDefault="007261C5" w:rsidP="003E34C0">
      <w:pPr>
        <w:pStyle w:val="Kommentartext"/>
        <w:ind w:firstLine="0"/>
        <w:jc w:val="left"/>
      </w:pPr>
      <w:r>
        <w:rPr>
          <w:rStyle w:val="Kommentarzeichen"/>
        </w:rPr>
        <w:annotationRef/>
      </w:r>
      <w:r>
        <w:t>Das ist nicht ganz klar: Vorher schreibst Du, dass die feed volume flows für alle Varianten gleich sind (2. Satz am Anfang von Kapitel 3.2). Warum weichen die nun doch von einander ab?</w:t>
      </w:r>
    </w:p>
  </w:comment>
  <w:comment w:id="158" w:author="Sören Weinrich" w:date="2025-04-25T16:18:00Z" w:initials="SW">
    <w:p w14:paraId="3D1BCC3E" w14:textId="77777777" w:rsidR="007261C5" w:rsidRDefault="007261C5" w:rsidP="003E34C0">
      <w:pPr>
        <w:pStyle w:val="Kommentartext"/>
        <w:ind w:firstLine="0"/>
        <w:jc w:val="left"/>
      </w:pPr>
      <w:r>
        <w:rPr>
          <w:rStyle w:val="Kommentarzeichen"/>
        </w:rPr>
        <w:annotationRef/>
      </w:r>
      <w:r>
        <w:t>Ich bin gespannt ob BITE das akzeptiert...</w:t>
      </w:r>
    </w:p>
  </w:comment>
  <w:comment w:id="159" w:author="Sören Weinrich" w:date="2025-04-26T19:34:00Z" w:initials="SW">
    <w:p w14:paraId="071CBC0F" w14:textId="77777777" w:rsidR="007261C5" w:rsidRDefault="007261C5" w:rsidP="00523B27">
      <w:pPr>
        <w:pStyle w:val="Kommentartext"/>
        <w:ind w:firstLine="0"/>
        <w:jc w:val="left"/>
      </w:pPr>
      <w:r>
        <w:rPr>
          <w:rStyle w:val="Kommentarzeichen"/>
        </w:rPr>
        <w:annotationRef/>
      </w:r>
      <w:r>
        <w:t>Der niedrige Einfluss auf die Fette kann auch daran liegen, dass Fette am langsamsten abgebaut werden. Du kannst ja mal die Hydrolysekonstante angucken und ggf. noch einen Satz ergänzen…</w:t>
      </w:r>
    </w:p>
  </w:comment>
  <w:comment w:id="161" w:author="Hellmann, Simon" w:date="2025-02-04T23:46:00Z" w:initials="HS">
    <w:p w14:paraId="0B27DD7D" w14:textId="3F2AF442" w:rsidR="007261C5" w:rsidRPr="003277B2" w:rsidRDefault="007261C5">
      <w:pPr>
        <w:pStyle w:val="Kommentartext"/>
        <w:rPr>
          <w:lang w:val="de-DE"/>
        </w:rPr>
      </w:pPr>
      <w:r>
        <w:rPr>
          <w:rStyle w:val="Kommentarzeichen"/>
        </w:rPr>
        <w:annotationRef/>
      </w:r>
      <w:r w:rsidRPr="003277B2">
        <w:rPr>
          <w:lang w:val="de-DE"/>
        </w:rPr>
        <w:t>alternativ: Theuerl (2019)</w:t>
      </w:r>
    </w:p>
  </w:comment>
  <w:comment w:id="162" w:author="Sören Weinrich" w:date="2025-04-26T19:41:00Z" w:initials="SW">
    <w:p w14:paraId="087BADC0" w14:textId="0DFD1FF8" w:rsidR="007261C5" w:rsidRDefault="007261C5" w:rsidP="00CB3314">
      <w:pPr>
        <w:pStyle w:val="Kommentartext"/>
        <w:ind w:firstLine="0"/>
        <w:jc w:val="left"/>
      </w:pPr>
      <w:r>
        <w:rPr>
          <w:rStyle w:val="Kommentarzeichen"/>
        </w:rPr>
        <w:annotationRef/>
      </w:r>
      <w:r>
        <w:tab/>
      </w:r>
    </w:p>
  </w:comment>
  <w:comment w:id="163" w:author="Sören Weinrich" w:date="2025-04-26T20:42:00Z" w:initials="SW">
    <w:p w14:paraId="29386E11" w14:textId="77777777" w:rsidR="007261C5" w:rsidRDefault="007261C5" w:rsidP="00FA2111">
      <w:pPr>
        <w:pStyle w:val="Kommentartext"/>
        <w:ind w:firstLine="0"/>
        <w:jc w:val="left"/>
      </w:pPr>
      <w:r>
        <w:rPr>
          <w:rStyle w:val="Kommentarzeichen"/>
        </w:rPr>
        <w:annotationRef/>
      </w:r>
      <w:r>
        <w:t>Das ist grundsätzlich richtig. Ich würde allerdings auch erwähnen, dass man grundsätzlich auch die Hemmkonstante entsprechend anpassen kann (siehe z. B. Wichern et al ), sich aber die Simulationsergebnisse bei der Wahl einer entsprechend hohen Wachstumsrate (mit niedriger Hemmkonstante) dann auch nicht stark von einander unterscheiden...</w:t>
      </w:r>
    </w:p>
    <w:p w14:paraId="74E34BFA" w14:textId="77777777" w:rsidR="007261C5" w:rsidRDefault="007261C5" w:rsidP="00FA2111">
      <w:pPr>
        <w:pStyle w:val="Kommentartext"/>
        <w:ind w:firstLine="0"/>
        <w:jc w:val="left"/>
      </w:pPr>
    </w:p>
    <w:p w14:paraId="4EE6B2CD" w14:textId="77777777" w:rsidR="007261C5" w:rsidRDefault="007261C5"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7261C5" w:rsidRDefault="007261C5" w:rsidP="00FA2111">
      <w:pPr>
        <w:pStyle w:val="Kommentartext"/>
        <w:ind w:firstLine="0"/>
        <w:jc w:val="left"/>
      </w:pPr>
    </w:p>
    <w:p w14:paraId="58FEBF18" w14:textId="77777777" w:rsidR="007261C5" w:rsidRDefault="007261C5" w:rsidP="00FA2111">
      <w:pPr>
        <w:pStyle w:val="Kommentartext"/>
        <w:ind w:firstLine="0"/>
        <w:jc w:val="left"/>
      </w:pPr>
      <w:r>
        <w:t>Wenn Du es drinn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64" w:author="Simon Hellmann" w:date="2025-02-04T19:09:00Z" w:initials="SH">
    <w:p w14:paraId="391BF742" w14:textId="600400FF" w:rsidR="007261C5" w:rsidRPr="003277B2" w:rsidRDefault="007261C5"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165" w:author="Sören Weinrich" w:date="2025-04-26T20:04:00Z" w:initials="SW">
    <w:p w14:paraId="4111C76C" w14:textId="77777777" w:rsidR="007261C5" w:rsidRDefault="007261C5" w:rsidP="00022375">
      <w:pPr>
        <w:pStyle w:val="Kommentartext"/>
        <w:ind w:firstLine="0"/>
        <w:jc w:val="left"/>
      </w:pPr>
      <w:r>
        <w:rPr>
          <w:rStyle w:val="Kommentarzeichen"/>
        </w:rPr>
        <w:annotationRef/>
      </w:r>
      <w:r>
        <w:t>Hmm, ich denke, es ist hier vorerst nicht unbedingt erforderlich, da Du ja jetzt auch nicht im Detail die einzelnen Fütterungsmengen der Substrate (mit den entsprechenden oTS-Gehalten) diskutierst. Anderseits wäre es natürlich schon interessant zu sehen wie sich die zugeführte oTS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166" w:author="Sören Weinrich" w:date="2025-04-26T20:05:00Z" w:initials="SW">
    <w:p w14:paraId="42D819B1" w14:textId="04F98C77" w:rsidR="007261C5" w:rsidRDefault="007261C5"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168" w:author="Sören Weinrich" w:date="2025-04-26T20:20:00Z" w:initials="SW">
    <w:p w14:paraId="68129600" w14:textId="77777777" w:rsidR="007261C5" w:rsidRDefault="007261C5"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7261C5" w:rsidRDefault="007261C5" w:rsidP="00454D9E">
      <w:pPr>
        <w:pStyle w:val="Kommentartext"/>
        <w:ind w:firstLine="0"/>
        <w:jc w:val="left"/>
      </w:pPr>
      <w:r>
        <w:t>Hier wäre auch ein verweise auf die Modellparameter wichtig. Wie wurden die unterschiedlichen Hydrolysekonstanten der Kohlenhydrate gewählt und wie sind die Fraktionsparameter der unterschiedlichen Substrate? Das solltest Du auf jeden Fall noch in den SI ergänzen und hier kurz diskutieren.</w:t>
      </w:r>
    </w:p>
  </w:comment>
  <w:comment w:id="169" w:author="Sören Weinrich" w:date="2025-04-26T21:02:00Z" w:initials="SW">
    <w:p w14:paraId="4453DB78" w14:textId="77777777" w:rsidR="007261C5" w:rsidRDefault="007261C5"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70" w:author="Sören Weinrich" w:date="2025-04-26T21:06:00Z" w:initials="SW">
    <w:p w14:paraId="609A935B" w14:textId="77777777" w:rsidR="007261C5" w:rsidRDefault="007261C5" w:rsidP="001D2E0C">
      <w:pPr>
        <w:pStyle w:val="Kommentartext"/>
        <w:ind w:firstLine="0"/>
        <w:jc w:val="left"/>
      </w:pPr>
      <w:r>
        <w:rPr>
          <w:rStyle w:val="Kommentarzeichen"/>
        </w:rPr>
        <w:annotationRef/>
      </w:r>
      <w:r>
        <w:t>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z .B. Paper von Eric Mauky in der Anaerobe)</w:t>
      </w:r>
    </w:p>
  </w:comment>
  <w:comment w:id="171" w:author="Sören Weinrich" w:date="2025-04-26T21:07:00Z" w:initials="SW">
    <w:p w14:paraId="21E20C9D" w14:textId="77777777" w:rsidR="007261C5" w:rsidRDefault="007261C5" w:rsidP="001D2E0C">
      <w:pPr>
        <w:pStyle w:val="Kommentartext"/>
        <w:ind w:firstLine="0"/>
        <w:jc w:val="left"/>
      </w:pPr>
      <w:r>
        <w:rPr>
          <w:rStyle w:val="Kommentarzeichen"/>
        </w:rPr>
        <w:annotationRef/>
      </w:r>
      <w:r>
        <w:t>Siehe oben, ggf. diesen Aspekt aus dem Manuskript (inkl. Plots) rausnehmen...</w:t>
      </w:r>
    </w:p>
  </w:comment>
  <w:comment w:id="172" w:author="Simon Hellmann" w:date="2025-02-04T19:10:00Z" w:initials="SH">
    <w:p w14:paraId="24A54B78" w14:textId="590E5D2C" w:rsidR="007261C5" w:rsidRPr="00BC1785" w:rsidRDefault="007261C5">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173" w:author="Sören Weinrich" w:date="2025-04-26T21:04:00Z" w:initials="SW">
    <w:p w14:paraId="6D4684CD" w14:textId="77777777" w:rsidR="007261C5" w:rsidRDefault="007261C5" w:rsidP="001D2E0C">
      <w:pPr>
        <w:pStyle w:val="Kommentartext"/>
        <w:ind w:firstLine="0"/>
        <w:jc w:val="left"/>
      </w:pPr>
      <w:r>
        <w:rPr>
          <w:rStyle w:val="Kommentarzeichen"/>
        </w:rPr>
        <w:annotationRef/>
      </w:r>
      <w:r>
        <w:t>Siehe oben...</w:t>
      </w:r>
    </w:p>
  </w:comment>
  <w:comment w:id="174" w:author="Sören Weinrich" w:date="2025-04-26T21:37:00Z" w:initials="SW">
    <w:p w14:paraId="65E18789" w14:textId="77777777" w:rsidR="007261C5" w:rsidRDefault="007261C5" w:rsidP="00523B27">
      <w:pPr>
        <w:pStyle w:val="Kommentartext"/>
        <w:ind w:firstLine="0"/>
        <w:jc w:val="left"/>
      </w:pPr>
      <w:r>
        <w:rPr>
          <w:rStyle w:val="Kommentarzeichen"/>
        </w:rPr>
        <w:annotationRef/>
      </w:r>
      <w:r>
        <w:t>Gelten die Ergebnisse von nominal und multi-stage MPC auch bei 1 SD?</w:t>
      </w:r>
    </w:p>
  </w:comment>
  <w:comment w:id="175" w:author="Sören Weinrich" w:date="2025-04-26T21:41:00Z" w:initials="SW">
    <w:p w14:paraId="5CCB65A4" w14:textId="6234BDB8" w:rsidR="007261C5" w:rsidRDefault="007261C5" w:rsidP="0025752D">
      <w:pPr>
        <w:pStyle w:val="Kommentartext"/>
        <w:ind w:firstLine="0"/>
        <w:jc w:val="left"/>
      </w:pPr>
      <w:r>
        <w:rPr>
          <w:rStyle w:val="Kommentarzeichen"/>
        </w:rPr>
        <w:annotationRef/>
      </w:r>
      <w:r>
        <w:t>Ist hier nicht vor allem der prediction horizon bzw. die controller prediction entscheidender als die Gesamtlänge des Simulationszeitraums?</w:t>
      </w:r>
    </w:p>
  </w:comment>
  <w:comment w:id="177" w:author="Hellmann, Simon" w:date="2025-04-11T15:01:00Z" w:initials="HS">
    <w:p w14:paraId="33C7AB1A" w14:textId="5BCEE377" w:rsidR="007261C5" w:rsidRDefault="007261C5"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german) o.Ä. ins Literaturverzeichnis schreiben? </w:t>
      </w:r>
    </w:p>
    <w:p w14:paraId="1869B5CE" w14:textId="31FBBCC7" w:rsidR="007261C5" w:rsidRDefault="007261C5" w:rsidP="00594FEF">
      <w:pPr>
        <w:pStyle w:val="Kommentartext"/>
      </w:pPr>
      <w:r>
        <w:t xml:space="preserve">Alternativ ginge Dittmer et al. (2022): darin wird eine full-scale Anlage betrachtet, die nur eine Pumpe für Gülle und einen Feststoffdosierer hat; es wird aber nicht explizit gesagt, dass es i.d.R. nur 2 unabhängige Substrat-Inputs gibt. </w:t>
      </w:r>
    </w:p>
  </w:comment>
  <w:comment w:id="179" w:author="Sören Weinrich" w:date="2025-04-27T14:40:00Z" w:initials="SW">
    <w:p w14:paraId="2BCEBADB" w14:textId="77777777" w:rsidR="007261C5" w:rsidRDefault="007261C5" w:rsidP="009A2C69">
      <w:pPr>
        <w:pStyle w:val="Kommentartext"/>
        <w:ind w:firstLine="0"/>
        <w:jc w:val="left"/>
      </w:pPr>
      <w:r>
        <w:rPr>
          <w:rStyle w:val="Kommentarzeichen"/>
        </w:rPr>
        <w:annotationRef/>
      </w:r>
      <w:r>
        <w:t>Siehe Titel...</w:t>
      </w:r>
    </w:p>
  </w:comment>
  <w:comment w:id="180" w:author="Sören Weinrich" w:date="2025-04-27T14:42:00Z" w:initials="SW">
    <w:p w14:paraId="26AD0D84" w14:textId="77777777" w:rsidR="007261C5" w:rsidRDefault="007261C5" w:rsidP="009A2C69">
      <w:pPr>
        <w:pStyle w:val="Kommentartext"/>
        <w:ind w:firstLine="0"/>
        <w:jc w:val="left"/>
      </w:pPr>
      <w:r>
        <w:rPr>
          <w:rStyle w:val="Kommentarzeichen"/>
        </w:rPr>
        <w:annotationRef/>
      </w:r>
      <w:r>
        <w:t>Woher kommt die 0.5 h? Das müsstest Du vorher noch erläutert. In der Conclusion sollten ja hauptsächliche Dinge genannt werden, die vorher bereits entsprechend hergeleitet oder diskutiert wurden...</w:t>
      </w:r>
    </w:p>
  </w:comment>
  <w:comment w:id="236" w:author="Hellmann, Simon" w:date="2025-05-16T17:22:00Z" w:initials="HS">
    <w:p w14:paraId="380C5FDB" w14:textId="517CD82F" w:rsidR="007261C5" w:rsidRPr="00AA0A51" w:rsidRDefault="007261C5">
      <w:pPr>
        <w:pStyle w:val="Kommentartext"/>
        <w:rPr>
          <w:lang w:val="en-US"/>
        </w:rPr>
      </w:pPr>
      <w:r>
        <w:rPr>
          <w:rStyle w:val="Kommentarzeichen"/>
        </w:rPr>
        <w:annotationRef/>
      </w:r>
      <w:r w:rsidRPr="00AA0A51">
        <w:rPr>
          <w:lang w:val="en-US"/>
        </w:rPr>
        <w:t>Add kinetic parameters (only th</w:t>
      </w:r>
      <w:r>
        <w:rPr>
          <w:lang w:val="en-US"/>
        </w:rPr>
        <w:t>ose), refer to weinrich and nelles (2021) for the rest</w:t>
      </w:r>
    </w:p>
  </w:comment>
  <w:comment w:id="246" w:author="Sören Weinrich" w:date="2025-04-25T13:42:00Z" w:initials="SW">
    <w:p w14:paraId="78EC42F4" w14:textId="64E7FEA7" w:rsidR="007261C5" w:rsidRDefault="007261C5" w:rsidP="00F64B6A">
      <w:pPr>
        <w:pStyle w:val="Kommentartext"/>
        <w:ind w:firstLine="0"/>
        <w:jc w:val="left"/>
      </w:pPr>
      <w:r>
        <w:rPr>
          <w:rStyle w:val="Kommentarzeichen"/>
        </w:rPr>
        <w:annotationRef/>
      </w:r>
      <w:r>
        <w:t>Worauf bezieht sich genau die sample size? Nur für die Makronährstoffe und TS oder auch für BMP?</w:t>
      </w:r>
    </w:p>
  </w:comment>
  <w:comment w:id="267" w:author="Sören Weinrich" w:date="2025-04-27T14:45:00Z" w:initials="SW">
    <w:p w14:paraId="5565478D" w14:textId="77777777" w:rsidR="007261C5" w:rsidRDefault="007261C5"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268" w:author="Sören Weinrich" w:date="2025-04-27T14:47:00Z" w:initials="SW">
    <w:p w14:paraId="53A4920D" w14:textId="77777777" w:rsidR="007261C5" w:rsidRPr="003277B2" w:rsidRDefault="007261C5" w:rsidP="009A2C69">
      <w:pPr>
        <w:pStyle w:val="Kommentartext"/>
        <w:ind w:firstLine="0"/>
        <w:jc w:val="left"/>
        <w:rPr>
          <w:lang w:val="en-US"/>
        </w:rPr>
      </w:pPr>
      <w:r>
        <w:rPr>
          <w:rStyle w:val="Kommentarzeichen"/>
        </w:rPr>
        <w:annotationRef/>
      </w:r>
      <w:r w:rsidRPr="003277B2">
        <w:rPr>
          <w:lang w:val="en-US"/>
        </w:rPr>
        <w:t>Oder andersrum formulieren: Does only apply for set point tracking during case study 1 (oder so ähnlich).</w:t>
      </w:r>
    </w:p>
  </w:comment>
  <w:comment w:id="269" w:author="Sören Weinrich" w:date="2025-04-25T13:58:00Z" w:initials="SW">
    <w:p w14:paraId="633A9702" w14:textId="77777777" w:rsidR="007261C5" w:rsidRDefault="007261C5" w:rsidP="00F37EE6">
      <w:pPr>
        <w:pStyle w:val="Kommentartext"/>
        <w:ind w:firstLine="0"/>
        <w:jc w:val="left"/>
      </w:pPr>
      <w:r>
        <w:rPr>
          <w:rStyle w:val="Kommentarzeichen"/>
        </w:rPr>
        <w:annotationRef/>
      </w:r>
      <w:r>
        <w:t xml:space="preserve">Ist jetzt einer sehr schöne und informative Abbildung geworden!!! Bitte noch einmal prüfen, ob auch auf alle Subfigures im Text verwiesen wird. </w:t>
      </w:r>
    </w:p>
  </w:comment>
  <w:comment w:id="270" w:author="Sören Weinrich" w:date="2025-04-26T19:58:00Z" w:initials="SW">
    <w:p w14:paraId="1983E0E3" w14:textId="77777777" w:rsidR="007261C5" w:rsidRDefault="007261C5" w:rsidP="00022375">
      <w:pPr>
        <w:pStyle w:val="Kommentartext"/>
        <w:ind w:firstLine="0"/>
        <w:jc w:val="left"/>
      </w:pPr>
      <w:r>
        <w:rPr>
          <w:rStyle w:val="Kommentarzeichen"/>
        </w:rPr>
        <w:annotationRef/>
      </w:r>
      <w:r>
        <w:t>Schöne Abbildung. Ich würde evtl. noch die Inhibitionskonstanten bei den drei Inhibitions in Klammern ergänzen oder tatsächlich die einzelnen Hemmungen konkret ausschreiben und benennen...</w:t>
      </w:r>
    </w:p>
  </w:comment>
  <w:comment w:id="274" w:author="Hellmann, Simon" w:date="2025-06-06T09:47:00Z" w:initials="HS">
    <w:p w14:paraId="0556A523" w14:textId="6F751C9D" w:rsidR="005622DF" w:rsidRDefault="005622DF">
      <w:pPr>
        <w:pStyle w:val="Kommentartext"/>
      </w:pPr>
      <w:r>
        <w:rPr>
          <w:rStyle w:val="Kommentarzeichen"/>
        </w:rPr>
        <w:annotationRef/>
      </w:r>
      <w:r>
        <w:t>Daneben alternatives Feed-Pattern darstellen ohne Inhibierung</w:t>
      </w:r>
    </w:p>
  </w:comment>
  <w:comment w:id="275" w:author="Sören Weinrich" w:date="2025-04-26T21:45:00Z" w:initials="SW">
    <w:p w14:paraId="2ECDAC22" w14:textId="77777777" w:rsidR="007261C5" w:rsidRDefault="007261C5" w:rsidP="00476C22">
      <w:pPr>
        <w:pStyle w:val="Kommentartext"/>
        <w:ind w:firstLine="0"/>
        <w:jc w:val="left"/>
      </w:pPr>
      <w:r>
        <w:rPr>
          <w:rStyle w:val="Kommentarzeichen"/>
        </w:rPr>
        <w:annotationRef/>
      </w:r>
      <w:r>
        <w:t>Sehr schöne Abbildung! Bitte V_{g,tank} in V_{GS} umbenennen</w:t>
      </w:r>
    </w:p>
  </w:comment>
  <w:comment w:id="280" w:author="Sören Weinrich" w:date="2025-04-26T21:55:00Z" w:initials="SW">
    <w:p w14:paraId="354CADC1" w14:textId="5611973D" w:rsidR="007261C5" w:rsidRDefault="007261C5"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82" w:author="Sören Weinrich" w:date="2025-04-26T21:53:00Z" w:initials="SW">
    <w:p w14:paraId="47F8E248" w14:textId="727D144D" w:rsidR="007261C5" w:rsidRDefault="007261C5"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301" w:author="Simon Hellmann" w:date="2025-06-08T17:17:00Z" w:initials="SH">
    <w:p w14:paraId="4F666443" w14:textId="77777777" w:rsidR="000249E0" w:rsidRDefault="000249E0" w:rsidP="000249E0">
      <w:pPr>
        <w:jc w:val="left"/>
      </w:pPr>
      <w:r>
        <w:rPr>
          <w:rStyle w:val="Kommentarzeichen"/>
        </w:rPr>
        <w:annotationRef/>
      </w:r>
      <w:r>
        <w:rPr>
          <w:sz w:val="20"/>
          <w:szCs w:val="20"/>
        </w:rPr>
        <w:t>Beide Bilder aktualisieren mit neuer SS-Berechnung</w:t>
      </w:r>
    </w:p>
  </w:comment>
  <w:comment w:id="302" w:author="Sören Weinrich" w:date="2025-04-26T21:55:00Z" w:initials="SW">
    <w:p w14:paraId="1E18F19A" w14:textId="0F0FC378" w:rsidR="000249E0" w:rsidRDefault="000249E0"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308" w:author="Sören Weinrich" w:date="2025-04-26T21:53:00Z" w:initials="SW">
    <w:p w14:paraId="3DF9516D" w14:textId="77777777" w:rsidR="000249E0" w:rsidRDefault="000249E0"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439" w:author="Sören Weinrich" w:date="2025-04-26T21:45:00Z" w:initials="SW">
    <w:p w14:paraId="5108B8D6" w14:textId="261FB11B" w:rsidR="007261C5" w:rsidRDefault="007261C5" w:rsidP="0025752D">
      <w:pPr>
        <w:pStyle w:val="Kommentartext"/>
        <w:ind w:firstLine="0"/>
        <w:jc w:val="left"/>
      </w:pPr>
      <w:r>
        <w:rPr>
          <w:rStyle w:val="Kommentarzeichen"/>
        </w:rPr>
        <w:annotationRef/>
      </w:r>
      <w:r>
        <w:t>Siehe oben: Bitte V_{g,tank} in V_{GS} umbenennen</w:t>
      </w:r>
    </w:p>
  </w:comment>
  <w:comment w:id="440" w:author="Sören Weinrich" w:date="2025-04-26T22:20:00Z" w:initials="SW">
    <w:p w14:paraId="443D570B" w14:textId="77777777" w:rsidR="007261C5" w:rsidRDefault="007261C5"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7261C5" w:rsidRDefault="007261C5" w:rsidP="00AD5ACF">
      <w:pPr>
        <w:pStyle w:val="Kommentartext"/>
        <w:ind w:firstLine="0"/>
        <w:jc w:val="left"/>
      </w:pPr>
    </w:p>
    <w:p w14:paraId="518687D0" w14:textId="77777777" w:rsidR="007261C5" w:rsidRDefault="007261C5" w:rsidP="00AD5ACF">
      <w:pPr>
        <w:pStyle w:val="Kommentartext"/>
        <w:ind w:firstLine="0"/>
        <w:jc w:val="left"/>
      </w:pPr>
      <w:r>
        <w:t xml:space="preserve">Am Ende würde ich probieren eine vereinfachte Abbildung von Fig. 1a zu erstellen. </w:t>
      </w:r>
    </w:p>
  </w:comment>
  <w:comment w:id="441" w:author="Sören Weinrich" w:date="2025-04-27T14:53:00Z" w:initials="SW">
    <w:p w14:paraId="5450CAA8" w14:textId="77777777" w:rsidR="007261C5" w:rsidRDefault="007261C5" w:rsidP="00476C22">
      <w:pPr>
        <w:pStyle w:val="Kommentartext"/>
        <w:ind w:firstLine="0"/>
        <w:jc w:val="left"/>
      </w:pPr>
      <w:r>
        <w:rPr>
          <w:rStyle w:val="Kommentarzeichen"/>
        </w:rPr>
        <w:annotationRef/>
      </w:r>
      <w:r>
        <w:t>Ich würde ggf. noch eine Fußnote ergänzen, wie die Eingangskonzentration bestimmt wurden (also z. B. mithilfe von Gleichung X und den DBFZ Analysen in Tabelle Y)….</w:t>
      </w:r>
    </w:p>
  </w:comment>
  <w:comment w:id="454" w:author="Sören Weinrich" w:date="2025-04-27T14:58:00Z" w:initials="SW">
    <w:p w14:paraId="561B3BBF" w14:textId="77777777" w:rsidR="007261C5" w:rsidRDefault="007261C5" w:rsidP="00A0772F">
      <w:pPr>
        <w:pStyle w:val="Kommentartext"/>
        <w:ind w:firstLine="0"/>
        <w:jc w:val="left"/>
      </w:pPr>
      <w:r>
        <w:rPr>
          <w:rStyle w:val="Kommentarzeichen"/>
        </w:rPr>
        <w:annotationRef/>
      </w:r>
      <w:r>
        <w:t>Woher kommen diese Eingangskonzentrationen? Von Weißbach oder sind das auch DBFZ-Analysen?</w:t>
      </w:r>
    </w:p>
  </w:comment>
  <w:comment w:id="455" w:author="Simon Hellmann" w:date="2025-06-08T22:05:00Z" w:initials="SH">
    <w:p w14:paraId="25E26C50" w14:textId="77777777" w:rsidR="00012E20" w:rsidRDefault="00905651" w:rsidP="00012E20">
      <w:pPr>
        <w:jc w:val="left"/>
      </w:pPr>
      <w:r>
        <w:rPr>
          <w:rStyle w:val="Kommentarzeichen"/>
        </w:rPr>
        <w:annotationRef/>
      </w:r>
      <w:r w:rsidR="00012E20">
        <w:rPr>
          <w:sz w:val="20"/>
          <w:szCs w:val="20"/>
        </w:rPr>
        <w:t>Ehrlich gesagt kann ich auch nicht ganz nachvollziehen, woher ich die genommen hab, als ich sie Julius gab…Ich hab mich damals ziemlich intensiv mit Labor-Messwertem vom DBFZ auseinander gesetzt. Dummerweise habe ich damals nicht gut dokumentiert, welche BK-Nummern ich hierfür herangezogen habe. Die werte basieren aber auf DBFZ-Messwerten</w:t>
      </w:r>
    </w:p>
  </w:comment>
  <w:comment w:id="528" w:author="Sören Weinrich" w:date="2025-04-27T14:57:00Z" w:initials="SW">
    <w:p w14:paraId="3B677983" w14:textId="30789F7F" w:rsidR="007261C5" w:rsidRDefault="007261C5" w:rsidP="00476C22">
      <w:pPr>
        <w:pStyle w:val="Kommentartext"/>
        <w:ind w:firstLine="0"/>
        <w:jc w:val="left"/>
      </w:pPr>
      <w:r>
        <w:rPr>
          <w:rStyle w:val="Kommentarzeichen"/>
        </w:rPr>
        <w:annotationRef/>
      </w:r>
      <w:r>
        <w:t>Woher hast Du die Eingangskonzentrationen für diese Zustände?</w:t>
      </w:r>
    </w:p>
  </w:comment>
  <w:comment w:id="529" w:author="Simon Hellmann" w:date="2025-06-08T22:19:00Z" w:initials="SH">
    <w:p w14:paraId="28E29D30" w14:textId="77777777" w:rsidR="00012E20" w:rsidRDefault="00012E20" w:rsidP="00012E20">
      <w:pPr>
        <w:jc w:val="left"/>
      </w:pPr>
      <w:r>
        <w:rPr>
          <w:rStyle w:val="Kommentarzeichen"/>
        </w:rPr>
        <w:annotationRef/>
      </w:r>
      <w:r>
        <w:rPr>
          <w:sz w:val="20"/>
          <w:szCs w:val="20"/>
        </w:rPr>
        <w:t>Félix hatte mir damals mitgeteilt, dass er für mikrobielle Biomasse 0,1% der Makronährstoffe ansetzt und diese dann 95/5 auf X_bac und X_ac aufteilt. Das habe ich damals übernommen und seitdem so gelassen. In jetzigem code mache ich das aber nicht mehr.</w:t>
      </w:r>
    </w:p>
  </w:comment>
  <w:comment w:id="538" w:author="Sören Weinrich" w:date="2025-04-27T14:58:00Z" w:initials="SW">
    <w:p w14:paraId="4A7ECE16" w14:textId="7C7C2A68" w:rsidR="007261C5" w:rsidRDefault="007261C5" w:rsidP="00476C22">
      <w:pPr>
        <w:pStyle w:val="Kommentartext"/>
        <w:ind w:firstLine="0"/>
        <w:jc w:val="left"/>
      </w:pPr>
      <w:r>
        <w:rPr>
          <w:rStyle w:val="Kommentarzeichen"/>
        </w:rPr>
        <w:annotationRef/>
      </w:r>
      <w:r>
        <w:t>Woher hast Du die Eingangskonzentrationen für diese Zustände?</w:t>
      </w:r>
    </w:p>
  </w:comment>
  <w:comment w:id="539" w:author="Simon Hellmann" w:date="2025-06-08T22:20:00Z" w:initials="SH">
    <w:p w14:paraId="78B68FF3" w14:textId="77777777" w:rsidR="00012E20" w:rsidRDefault="00012E20" w:rsidP="00012E20">
      <w:pPr>
        <w:jc w:val="left"/>
      </w:pPr>
      <w:r>
        <w:rPr>
          <w:rStyle w:val="Kommentarzeichen"/>
        </w:rPr>
        <w:annotationRef/>
      </w:r>
      <w:r>
        <w:rPr>
          <w:sz w:val="20"/>
          <w:szCs w:val="20"/>
        </w:rPr>
        <w:t>s.o.</w:t>
      </w:r>
    </w:p>
  </w:comment>
  <w:comment w:id="558" w:author="Sören Weinrich" w:date="2025-04-27T15:00:00Z" w:initials="SW">
    <w:p w14:paraId="2C36C8E2" w14:textId="35150044" w:rsidR="007261C5" w:rsidRDefault="007261C5"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559" w:author="Simon Hellmann" w:date="2025-06-08T22:22:00Z" w:initials="SH">
    <w:p w14:paraId="3F9A7923" w14:textId="77777777" w:rsidR="00012E20" w:rsidRDefault="00012E20" w:rsidP="00012E20">
      <w:pPr>
        <w:jc w:val="left"/>
      </w:pPr>
      <w:r>
        <w:rPr>
          <w:rStyle w:val="Kommentarzeichen"/>
        </w:rPr>
        <w:annotationRef/>
      </w:r>
      <w:r>
        <w:rPr>
          <w:sz w:val="20"/>
          <w:szCs w:val="20"/>
        </w:rPr>
        <w:t>Siehe Fußnote e</w:t>
      </w:r>
    </w:p>
  </w:comment>
  <w:comment w:id="594" w:author="Sören Weinrich" w:date="2025-04-27T15:00:00Z" w:initials="SW">
    <w:p w14:paraId="1501B1C5" w14:textId="5A4EA0C9" w:rsidR="007261C5" w:rsidRDefault="007261C5"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595" w:author="Simon Hellmann" w:date="2025-06-08T22:25:00Z" w:initials="SH">
    <w:p w14:paraId="23E62779" w14:textId="77777777" w:rsidR="00CE3FC5" w:rsidRDefault="00CE3FC5" w:rsidP="00CE3FC5">
      <w:pPr>
        <w:jc w:val="left"/>
      </w:pPr>
      <w:r>
        <w:rPr>
          <w:rStyle w:val="Kommentarzeichen"/>
        </w:rPr>
        <w:annotationRef/>
      </w:r>
      <w:r>
        <w:rPr>
          <w:sz w:val="20"/>
          <w:szCs w:val="20"/>
        </w:rPr>
        <w:t>Siehe Fußnote f</w:t>
      </w:r>
    </w:p>
  </w:comment>
  <w:comment w:id="645" w:author="Sören Weinrich" w:date="2025-04-27T14:56:00Z" w:initials="SW">
    <w:p w14:paraId="236D76D7" w14:textId="0EBC78B8" w:rsidR="007261C5" w:rsidRDefault="007261C5" w:rsidP="00476C22">
      <w:pPr>
        <w:pStyle w:val="Kommentartext"/>
        <w:ind w:firstLine="0"/>
        <w:jc w:val="left"/>
      </w:pPr>
      <w:r>
        <w:rPr>
          <w:rStyle w:val="Kommentarzeichen"/>
        </w:rPr>
        <w:annotationRef/>
      </w:r>
      <w:r>
        <w:t>Das ist nicht ganz klar. Der pH-Wert tauch ja nicht direkt in der Tabelle auf. Ich würde die Tabelle weitestgehend selbsterklärend erstellen. Vermutlich meinst Du ja, das die Konzentration der Ionen auf Basis des pH-Werts abgeschätzt wurden oder?</w:t>
      </w:r>
    </w:p>
  </w:comment>
  <w:comment w:id="646" w:author="Simon Hellmann" w:date="2025-06-08T22:25:00Z" w:initials="SH">
    <w:p w14:paraId="3E467487" w14:textId="77777777" w:rsidR="00CE3FC5" w:rsidRDefault="00CE3FC5" w:rsidP="00CE3FC5">
      <w:pPr>
        <w:jc w:val="left"/>
      </w:pPr>
      <w:r>
        <w:rPr>
          <w:rStyle w:val="Kommentarzeichen"/>
        </w:rPr>
        <w:annotationRef/>
      </w:r>
      <w:r>
        <w:rPr>
          <w:sz w:val="20"/>
          <w:szCs w:val="20"/>
        </w:rPr>
        <w:t>Genau, hab den pH jetzt nachgetragen</w:t>
      </w:r>
    </w:p>
  </w:comment>
  <w:comment w:id="672" w:author="Sören Weinrich" w:date="2025-04-25T16:23:00Z" w:initials="SW">
    <w:p w14:paraId="2D2D129A" w14:textId="55529726" w:rsidR="007261C5" w:rsidRDefault="007261C5" w:rsidP="0056039A">
      <w:pPr>
        <w:pStyle w:val="Kommentartext"/>
        <w:ind w:firstLine="0"/>
        <w:jc w:val="left"/>
      </w:pPr>
      <w:r>
        <w:rPr>
          <w:rStyle w:val="Kommentarzeichen"/>
        </w:rPr>
        <w:annotationRef/>
      </w:r>
      <w:r>
        <w:t xml:space="preserve">Ich würde die Simulationen 1 und 2 umdrehen. Die erste Simulation sollten die Nominalwerte darstellen und die zweite die geänderte (erhöhte) Konzentrationen bzw. Gasproduktion. Vielleicht kannst Du auch die Legende entsprechend anpassen, dass sofort klar ist was „nom“ und was „+1 SD“ ist. </w:t>
      </w:r>
    </w:p>
  </w:comment>
  <w:comment w:id="673" w:author="Simon Hellmann" w:date="2025-06-08T22:28:00Z" w:initials="SH">
    <w:p w14:paraId="4015E086" w14:textId="77777777" w:rsidR="000D058E" w:rsidRDefault="009772D5" w:rsidP="000D058E">
      <w:pPr>
        <w:jc w:val="left"/>
      </w:pPr>
      <w:r>
        <w:rPr>
          <w:rStyle w:val="Kommentarzeichen"/>
        </w:rPr>
        <w:annotationRef/>
      </w:r>
      <w:r w:rsidR="000D058E">
        <w:rPr>
          <w:sz w:val="20"/>
          <w:szCs w:val="20"/>
        </w:rPr>
        <w:t xml:space="preserve">Gebe dir recht, dass das auf den ersten Blick unintuitiv ist. Ich hab das aber absichtlich so gemacht, damit wir in Fig. 1d den extra-Block für simulator 2 darstellen können, ohne den Estimator-Block zu ändern. So ist es auch implementie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0BF024" w15:done="0"/>
  <w15:commentEx w15:paraId="777C0C83" w15:done="0"/>
  <w15:commentEx w15:paraId="0E46D6FF" w15:done="0"/>
  <w15:commentEx w15:paraId="3EE5E3C1" w15:done="1"/>
  <w15:commentEx w15:paraId="234A1676" w15:done="1"/>
  <w15:commentEx w15:paraId="33616115" w15:done="1"/>
  <w15:commentEx w15:paraId="7D53C282" w15:done="1"/>
  <w15:commentEx w15:paraId="1836B1F3" w15:done="0"/>
  <w15:commentEx w15:paraId="4DF98FE7" w15:done="1"/>
  <w15:commentEx w15:paraId="1DF72B50" w15:done="1"/>
  <w15:commentEx w15:paraId="792079E0" w15:done="0"/>
  <w15:commentEx w15:paraId="38B926F0" w15:done="1"/>
  <w15:commentEx w15:paraId="3678AB3C" w15:done="0"/>
  <w15:commentEx w15:paraId="5F0BA5F4" w15:done="0"/>
  <w15:commentEx w15:paraId="2012F05D" w15:done="1"/>
  <w15:commentEx w15:paraId="66458DEE" w15:done="0"/>
  <w15:commentEx w15:paraId="5C2C1AF8" w15:done="0"/>
  <w15:commentEx w15:paraId="3981CC57" w15:done="0"/>
  <w15:commentEx w15:paraId="21414A39" w15:done="0"/>
  <w15:commentEx w15:paraId="4EED237F" w15:done="0"/>
  <w15:commentEx w15:paraId="7444F067" w15:done="1"/>
  <w15:commentEx w15:paraId="5A53742C" w15:done="1"/>
  <w15:commentEx w15:paraId="3C3CDEDA" w15:done="0"/>
  <w15:commentEx w15:paraId="7A4579D4" w15:done="1"/>
  <w15:commentEx w15:paraId="6D23E174" w15:done="0"/>
  <w15:commentEx w15:paraId="1C3514C1" w15:paraIdParent="6D23E174" w15:done="0"/>
  <w15:commentEx w15:paraId="79AEB132" w15:done="0"/>
  <w15:commentEx w15:paraId="5D53A0DE" w15:done="0"/>
  <w15:commentEx w15:paraId="473DF657" w15:done="0"/>
  <w15:commentEx w15:paraId="2D2C7ED4" w15:done="0"/>
  <w15:commentEx w15:paraId="0AF164AD" w15:done="0"/>
  <w15:commentEx w15:paraId="6E18CB2A" w15:done="0"/>
  <w15:commentEx w15:paraId="3D1BCC3E" w15:done="0"/>
  <w15:commentEx w15:paraId="071CBC0F" w15:done="0"/>
  <w15:commentEx w15:paraId="0B27DD7D" w15:done="1"/>
  <w15:commentEx w15:paraId="087BADC0" w15:paraIdParent="0B27DD7D" w15:done="1"/>
  <w15:commentEx w15:paraId="58FEBF18" w15:done="0"/>
  <w15:commentEx w15:paraId="391BF742" w15:done="0"/>
  <w15:commentEx w15:paraId="4111C76C" w15:paraIdParent="391BF742" w15:done="0"/>
  <w15:commentEx w15:paraId="42D819B1" w15:done="0"/>
  <w15:commentEx w15:paraId="4DD259AB" w15:done="0"/>
  <w15:commentEx w15:paraId="4453DB78" w15:done="0"/>
  <w15:commentEx w15:paraId="609A935B" w15:done="0"/>
  <w15:commentEx w15:paraId="21E20C9D" w15:done="0"/>
  <w15:commentEx w15:paraId="24A54B78" w15:done="0"/>
  <w15:commentEx w15:paraId="6D4684CD" w15:paraIdParent="24A54B78" w15:done="0"/>
  <w15:commentEx w15:paraId="65E18789" w15:done="0"/>
  <w15:commentEx w15:paraId="5CCB65A4" w15:done="0"/>
  <w15:commentEx w15:paraId="1869B5CE" w15:done="0"/>
  <w15:commentEx w15:paraId="2BCEBADB" w15:done="0"/>
  <w15:commentEx w15:paraId="26AD0D84" w15:done="0"/>
  <w15:commentEx w15:paraId="380C5FDB" w15:done="1"/>
  <w15:commentEx w15:paraId="78EC42F4" w15:done="1"/>
  <w15:commentEx w15:paraId="5565478D" w15:done="0"/>
  <w15:commentEx w15:paraId="53A4920D" w15:done="0"/>
  <w15:commentEx w15:paraId="633A9702" w15:done="0"/>
  <w15:commentEx w15:paraId="1983E0E3" w15:done="1"/>
  <w15:commentEx w15:paraId="0556A523" w15:done="0"/>
  <w15:commentEx w15:paraId="2ECDAC22" w15:done="1"/>
  <w15:commentEx w15:paraId="354CADC1" w15:done="0"/>
  <w15:commentEx w15:paraId="47F8E248" w15:done="0"/>
  <w15:commentEx w15:paraId="4F666443" w15:done="0"/>
  <w15:commentEx w15:paraId="1E18F19A" w15:done="0"/>
  <w15:commentEx w15:paraId="3DF9516D" w15:done="0"/>
  <w15:commentEx w15:paraId="5108B8D6" w15:done="1"/>
  <w15:commentEx w15:paraId="518687D0" w15:done="1"/>
  <w15:commentEx w15:paraId="5450CAA8" w15:done="0"/>
  <w15:commentEx w15:paraId="561B3BBF" w15:done="0"/>
  <w15:commentEx w15:paraId="25E26C50" w15:paraIdParent="561B3BBF" w15:done="0"/>
  <w15:commentEx w15:paraId="3B677983" w15:done="0"/>
  <w15:commentEx w15:paraId="28E29D30" w15:paraIdParent="3B677983" w15:done="0"/>
  <w15:commentEx w15:paraId="4A7ECE16" w15:done="0"/>
  <w15:commentEx w15:paraId="78B68FF3" w15:paraIdParent="4A7ECE16" w15:done="0"/>
  <w15:commentEx w15:paraId="2C36C8E2" w15:done="0"/>
  <w15:commentEx w15:paraId="3F9A7923" w15:paraIdParent="2C36C8E2" w15:done="0"/>
  <w15:commentEx w15:paraId="1501B1C5" w15:done="0"/>
  <w15:commentEx w15:paraId="23E62779" w15:paraIdParent="1501B1C5" w15:done="0"/>
  <w15:commentEx w15:paraId="236D76D7" w15:done="0"/>
  <w15:commentEx w15:paraId="3E467487" w15:paraIdParent="236D76D7" w15:done="0"/>
  <w15:commentEx w15:paraId="2D2D129A" w15:done="0"/>
  <w15:commentEx w15:paraId="4015E086" w15:paraIdParent="2D2D12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6A9FB6BB" w16cex:dateUtc="2025-04-25T07:35:00Z"/>
  <w16cex:commentExtensible w16cex:durableId="32340EE8" w16cex:dateUtc="2025-04-27T12:18:00Z"/>
  <w16cex:commentExtensible w16cex:durableId="1D3EEFA7" w16cex:dateUtc="2025-04-25T07:30:00Z"/>
  <w16cex:commentExtensible w16cex:durableId="18519C42" w16cex:dateUtc="2025-04-25T08:03:00Z"/>
  <w16cex:commentExtensible w16cex:durableId="61E26AF3" w16cex:dateUtc="2025-04-25T08:26: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55DBF2F0" w16cex:dateUtc="2025-04-27T12:47: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7D993B69" w16cex:dateUtc="2025-06-08T15:17:00Z"/>
  <w16cex:commentExtensible w16cex:durableId="6B85D3FE" w16cex:dateUtc="2025-04-26T19:55:00Z"/>
  <w16cex:commentExtensible w16cex:durableId="4B9EA298" w16cex:dateUtc="2025-04-26T19:53: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66C228EE" w16cex:dateUtc="2025-06-08T20:05:00Z"/>
  <w16cex:commentExtensible w16cex:durableId="397740EA" w16cex:dateUtc="2025-04-27T12:57:00Z"/>
  <w16cex:commentExtensible w16cex:durableId="35D17AF1" w16cex:dateUtc="2025-06-08T20:19:00Z"/>
  <w16cex:commentExtensible w16cex:durableId="720D7C6F" w16cex:dateUtc="2025-04-27T12:58:00Z"/>
  <w16cex:commentExtensible w16cex:durableId="1B80A598" w16cex:dateUtc="2025-06-08T20:20:00Z"/>
  <w16cex:commentExtensible w16cex:durableId="62540DA6" w16cex:dateUtc="2025-04-27T13:00:00Z"/>
  <w16cex:commentExtensible w16cex:durableId="57652785" w16cex:dateUtc="2025-06-08T20:22:00Z"/>
  <w16cex:commentExtensible w16cex:durableId="1C54C361" w16cex:dateUtc="2025-04-27T13:00:00Z"/>
  <w16cex:commentExtensible w16cex:durableId="3D5458F9" w16cex:dateUtc="2025-06-08T20:25:00Z"/>
  <w16cex:commentExtensible w16cex:durableId="5007A236" w16cex:dateUtc="2025-04-27T12:56:00Z"/>
  <w16cex:commentExtensible w16cex:durableId="7B79FB29" w16cex:dateUtc="2025-06-08T20:25:00Z"/>
  <w16cex:commentExtensible w16cex:durableId="78CE1489" w16cex:dateUtc="2025-04-25T14:23:00Z"/>
  <w16cex:commentExtensible w16cex:durableId="78A7314E" w16cex:dateUtc="2025-06-08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1DF72B50" w16cid:durableId="1DF72B50"/>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21414A39" w16cid:durableId="5694F843"/>
  <w16cid:commentId w16cid:paraId="4EED237F" w16cid:durableId="5F96933D"/>
  <w16cid:commentId w16cid:paraId="7444F067" w16cid:durableId="2A10D9A1"/>
  <w16cid:commentId w16cid:paraId="5A53742C" w16cid:durableId="2BBE274F"/>
  <w16cid:commentId w16cid:paraId="3C3CDEDA" w16cid:durableId="253160BC"/>
  <w16cid:commentId w16cid:paraId="7A4579D4" w16cid:durableId="2D0ED55F"/>
  <w16cid:commentId w16cid:paraId="6D23E174" w16cid:durableId="5EA3CBAF"/>
  <w16cid:commentId w16cid:paraId="1C3514C1" w16cid:durableId="0BF42068"/>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3D1BCC3E" w16cid:durableId="0AA5DFBB"/>
  <w16cid:commentId w16cid:paraId="071CBC0F" w16cid:durableId="6DF3E5AE"/>
  <w16cid:commentId w16cid:paraId="0B27DD7D" w16cid:durableId="2B4D2555"/>
  <w16cid:commentId w16cid:paraId="087BADC0" w16cid:durableId="273D833C"/>
  <w16cid:commentId w16cid:paraId="58FEBF18" w16cid:durableId="6EFCF8D3"/>
  <w16cid:commentId w16cid:paraId="391BF742" w16cid:durableId="095491E4"/>
  <w16cid:commentId w16cid:paraId="4111C76C" w16cid:durableId="66CCD8EF"/>
  <w16cid:commentId w16cid:paraId="42D819B1" w16cid:durableId="5E7708B2"/>
  <w16cid:commentId w16cid:paraId="4DD259AB" w16cid:durableId="43D44F1D"/>
  <w16cid:commentId w16cid:paraId="4453DB78" w16cid:durableId="761F1CB2"/>
  <w16cid:commentId w16cid:paraId="609A935B" w16cid:durableId="1537509F"/>
  <w16cid:commentId w16cid:paraId="21E20C9D" w16cid:durableId="70B04A5C"/>
  <w16cid:commentId w16cid:paraId="24A54B78" w16cid:durableId="59C1250E"/>
  <w16cid:commentId w16cid:paraId="6D4684CD" w16cid:durableId="28D189D5"/>
  <w16cid:commentId w16cid:paraId="65E18789" w16cid:durableId="3E82C2E8"/>
  <w16cid:commentId w16cid:paraId="5CCB65A4" w16cid:durableId="7E7E724C"/>
  <w16cid:commentId w16cid:paraId="1869B5CE" w16cid:durableId="2BA3AD75"/>
  <w16cid:commentId w16cid:paraId="2BCEBADB" w16cid:durableId="6219E954"/>
  <w16cid:commentId w16cid:paraId="26AD0D84" w16cid:durableId="36177E0A"/>
  <w16cid:commentId w16cid:paraId="380C5FDB" w16cid:durableId="2BD1F2BD"/>
  <w16cid:commentId w16cid:paraId="78EC42F4" w16cid:durableId="690B29F2"/>
  <w16cid:commentId w16cid:paraId="5565478D" w16cid:durableId="668DD553"/>
  <w16cid:commentId w16cid:paraId="53A4920D" w16cid:durableId="55DBF2F0"/>
  <w16cid:commentId w16cid:paraId="633A9702" w16cid:durableId="213818A6"/>
  <w16cid:commentId w16cid:paraId="1983E0E3" w16cid:durableId="5CC2BECC"/>
  <w16cid:commentId w16cid:paraId="0556A523" w16cid:durableId="2BED37A0"/>
  <w16cid:commentId w16cid:paraId="2ECDAC22" w16cid:durableId="2172184C"/>
  <w16cid:commentId w16cid:paraId="354CADC1" w16cid:durableId="3902C4E1"/>
  <w16cid:commentId w16cid:paraId="47F8E248" w16cid:durableId="48EE2AB0"/>
  <w16cid:commentId w16cid:paraId="4F666443" w16cid:durableId="7D993B69"/>
  <w16cid:commentId w16cid:paraId="1E18F19A" w16cid:durableId="6B85D3FE"/>
  <w16cid:commentId w16cid:paraId="3DF9516D" w16cid:durableId="4B9EA298"/>
  <w16cid:commentId w16cid:paraId="5108B8D6" w16cid:durableId="3DA78613"/>
  <w16cid:commentId w16cid:paraId="518687D0" w16cid:durableId="487D877D"/>
  <w16cid:commentId w16cid:paraId="5450CAA8" w16cid:durableId="131BFBB5"/>
  <w16cid:commentId w16cid:paraId="561B3BBF" w16cid:durableId="21506E0C"/>
  <w16cid:commentId w16cid:paraId="25E26C50" w16cid:durableId="66C228EE"/>
  <w16cid:commentId w16cid:paraId="3B677983" w16cid:durableId="397740EA"/>
  <w16cid:commentId w16cid:paraId="28E29D30" w16cid:durableId="35D17AF1"/>
  <w16cid:commentId w16cid:paraId="4A7ECE16" w16cid:durableId="720D7C6F"/>
  <w16cid:commentId w16cid:paraId="78B68FF3" w16cid:durableId="1B80A598"/>
  <w16cid:commentId w16cid:paraId="2C36C8E2" w16cid:durableId="62540DA6"/>
  <w16cid:commentId w16cid:paraId="3F9A7923" w16cid:durableId="57652785"/>
  <w16cid:commentId w16cid:paraId="1501B1C5" w16cid:durableId="1C54C361"/>
  <w16cid:commentId w16cid:paraId="23E62779" w16cid:durableId="3D5458F9"/>
  <w16cid:commentId w16cid:paraId="236D76D7" w16cid:durableId="5007A236"/>
  <w16cid:commentId w16cid:paraId="3E467487" w16cid:durableId="7B79FB29"/>
  <w16cid:commentId w16cid:paraId="2D2D129A" w16cid:durableId="78CE1489"/>
  <w16cid:commentId w16cid:paraId="4015E086" w16cid:durableId="78A731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0C5AEE" w14:textId="77777777" w:rsidR="00560A20" w:rsidRDefault="00560A20" w:rsidP="006F58A8">
      <w:pPr>
        <w:spacing w:after="0" w:line="240" w:lineRule="auto"/>
      </w:pPr>
      <w:r>
        <w:separator/>
      </w:r>
    </w:p>
  </w:endnote>
  <w:endnote w:type="continuationSeparator" w:id="0">
    <w:p w14:paraId="3AE8CE06" w14:textId="77777777" w:rsidR="00560A20" w:rsidRDefault="00560A20" w:rsidP="006F58A8">
      <w:pPr>
        <w:spacing w:after="0" w:line="240" w:lineRule="auto"/>
      </w:pPr>
      <w:r>
        <w:continuationSeparator/>
      </w:r>
    </w:p>
  </w:endnote>
  <w:endnote w:type="continuationNotice" w:id="1">
    <w:p w14:paraId="498390FC" w14:textId="77777777" w:rsidR="00560A20" w:rsidRDefault="00560A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3420372"/>
      <w:docPartObj>
        <w:docPartGallery w:val="Page Numbers (Bottom of Page)"/>
        <w:docPartUnique/>
      </w:docPartObj>
    </w:sdtPr>
    <w:sdtContent>
      <w:p w14:paraId="34FAC805" w14:textId="6B640FCE" w:rsidR="007261C5" w:rsidRDefault="007261C5">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7261C5" w:rsidRDefault="007261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EBDD6A" w14:textId="77777777" w:rsidR="00560A20" w:rsidRDefault="00560A20" w:rsidP="006F58A8">
      <w:pPr>
        <w:spacing w:after="0" w:line="240" w:lineRule="auto"/>
      </w:pPr>
      <w:r>
        <w:separator/>
      </w:r>
    </w:p>
  </w:footnote>
  <w:footnote w:type="continuationSeparator" w:id="0">
    <w:p w14:paraId="01F7F09E" w14:textId="77777777" w:rsidR="00560A20" w:rsidRDefault="00560A20" w:rsidP="006F58A8">
      <w:pPr>
        <w:spacing w:after="0" w:line="240" w:lineRule="auto"/>
      </w:pPr>
      <w:r>
        <w:continuationSeparator/>
      </w:r>
    </w:p>
  </w:footnote>
  <w:footnote w:type="continuationNotice" w:id="1">
    <w:p w14:paraId="06892728" w14:textId="77777777" w:rsidR="00560A20" w:rsidRDefault="00560A20">
      <w:pPr>
        <w:spacing w:after="0" w:line="240" w:lineRule="auto"/>
      </w:pPr>
    </w:p>
  </w:footnote>
  <w:footnote w:id="2">
    <w:p w14:paraId="699CE7CC" w14:textId="3B2B3F8D" w:rsidR="007261C5" w:rsidRPr="00895A61" w:rsidRDefault="007261C5">
      <w:pPr>
        <w:pStyle w:val="Funotentext"/>
        <w:rPr>
          <w:lang w:val="en-US"/>
        </w:rPr>
      </w:pPr>
      <w:r>
        <w:rPr>
          <w:rStyle w:val="Funotenzeichen"/>
        </w:rPr>
        <w:footnoteRef/>
      </w:r>
      <w:r w:rsidRPr="00895A61">
        <w:rPr>
          <w:lang w:val="en-US"/>
        </w:rPr>
        <w:t xml:space="preserve"> Computed as </w:t>
      </w: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lang w:val="en-US"/>
        </w:rPr>
        <w:t xml:space="preserve"> with mean operator </w:t>
      </w:r>
      <m:oMath>
        <m:bar>
          <m:barPr>
            <m:pos m:val="top"/>
            <m:ctrlPr>
              <w:rPr>
                <w:rFonts w:ascii="Cambria Math" w:hAnsi="Cambria Math"/>
                <w:i/>
                <w:lang w:val="en-US"/>
              </w:rPr>
            </m:ctrlPr>
          </m:barPr>
          <m:e>
            <m:d>
              <m:dPr>
                <m:begChr m:val="〈"/>
                <m:endChr m:val="〉"/>
                <m:ctrlPr>
                  <w:rPr>
                    <w:rFonts w:ascii="Cambria Math" w:hAnsi="Cambria Math"/>
                    <w:i/>
                    <w:lang w:val="en-US"/>
                  </w:rPr>
                </m:ctrlPr>
              </m:dPr>
              <m:e>
                <m:r>
                  <w:rPr>
                    <w:rFonts w:ascii="Cambria Math" w:hAnsi="Cambria Math"/>
                    <w:lang w:val="en-US"/>
                  </w:rPr>
                  <m:t>∙</m:t>
                </m:r>
              </m:e>
            </m:d>
          </m:e>
        </m:ba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76FF6" w14:textId="07BCDEA0" w:rsidR="007261C5" w:rsidRPr="00CF5B9B" w:rsidRDefault="007261C5"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sidR="00074098">
      <w:rPr>
        <w:rFonts w:ascii="Cambria" w:eastAsia="Cambria" w:hAnsi="Cambria" w:cs="Cambria"/>
        <w:i/>
        <w:color w:val="000000"/>
        <w:sz w:val="20"/>
        <w:lang w:val="en-GB"/>
      </w:rPr>
      <w:t>Jun</w:t>
    </w:r>
    <w:r w:rsidR="00D80FA3">
      <w:rPr>
        <w:rFonts w:ascii="Cambria" w:eastAsia="Cambria" w:hAnsi="Cambria" w:cs="Cambria"/>
        <w:i/>
        <w:color w:val="000000"/>
        <w:sz w:val="20"/>
        <w:lang w:val="en-GB"/>
      </w:rPr>
      <w:t>e</w:t>
    </w:r>
    <w:r>
      <w:rPr>
        <w:rFonts w:ascii="Cambria" w:eastAsia="Cambria" w:hAnsi="Cambria" w:cs="Cambria"/>
        <w:i/>
        <w:color w:val="000000"/>
        <w:sz w:val="20"/>
        <w:lang w:val="en-GB"/>
      </w:rPr>
      <w:t xml:space="preserve"> 19</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9585806">
    <w:abstractNumId w:val="17"/>
  </w:num>
  <w:num w:numId="2" w16cid:durableId="1040518321">
    <w:abstractNumId w:val="12"/>
  </w:num>
  <w:num w:numId="3" w16cid:durableId="2013751403">
    <w:abstractNumId w:val="22"/>
  </w:num>
  <w:num w:numId="4" w16cid:durableId="1762263249">
    <w:abstractNumId w:val="15"/>
  </w:num>
  <w:num w:numId="5" w16cid:durableId="1482817573">
    <w:abstractNumId w:val="21"/>
  </w:num>
  <w:num w:numId="6" w16cid:durableId="2053310670">
    <w:abstractNumId w:val="23"/>
  </w:num>
  <w:num w:numId="7" w16cid:durableId="1973708527">
    <w:abstractNumId w:val="10"/>
  </w:num>
  <w:num w:numId="8" w16cid:durableId="1120610534">
    <w:abstractNumId w:val="11"/>
  </w:num>
  <w:num w:numId="9" w16cid:durableId="676612396">
    <w:abstractNumId w:val="18"/>
  </w:num>
  <w:num w:numId="10" w16cid:durableId="747456323">
    <w:abstractNumId w:val="16"/>
  </w:num>
  <w:num w:numId="11" w16cid:durableId="2032611816">
    <w:abstractNumId w:val="14"/>
  </w:num>
  <w:num w:numId="12" w16cid:durableId="1791820136">
    <w:abstractNumId w:val="13"/>
  </w:num>
  <w:num w:numId="13" w16cid:durableId="1448306308">
    <w:abstractNumId w:val="19"/>
  </w:num>
  <w:num w:numId="14" w16cid:durableId="1907301910">
    <w:abstractNumId w:val="20"/>
  </w:num>
  <w:num w:numId="15" w16cid:durableId="745302196">
    <w:abstractNumId w:val="0"/>
  </w:num>
  <w:num w:numId="16" w16cid:durableId="1776173853">
    <w:abstractNumId w:val="1"/>
  </w:num>
  <w:num w:numId="17" w16cid:durableId="2118595014">
    <w:abstractNumId w:val="2"/>
  </w:num>
  <w:num w:numId="18" w16cid:durableId="377048767">
    <w:abstractNumId w:val="3"/>
  </w:num>
  <w:num w:numId="19" w16cid:durableId="609968958">
    <w:abstractNumId w:val="4"/>
  </w:num>
  <w:num w:numId="20" w16cid:durableId="851455452">
    <w:abstractNumId w:val="5"/>
  </w:num>
  <w:num w:numId="21" w16cid:durableId="1436292639">
    <w:abstractNumId w:val="6"/>
  </w:num>
  <w:num w:numId="22" w16cid:durableId="163790735">
    <w:abstractNumId w:val="7"/>
  </w:num>
  <w:num w:numId="23" w16cid:durableId="1388533994">
    <w:abstractNumId w:val="8"/>
  </w:num>
  <w:num w:numId="24" w16cid:durableId="13927138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ören Weinrich">
    <w15:presenceInfo w15:providerId="Windows Live" w15:userId="50347d047b69f213"/>
  </w15:person>
  <w15:person w15:author="Hellmann, Simon">
    <w15:presenceInfo w15:providerId="None" w15:userId="Hellmann, Simon"/>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2E20"/>
    <w:rsid w:val="00013365"/>
    <w:rsid w:val="00013454"/>
    <w:rsid w:val="000135C7"/>
    <w:rsid w:val="00014F61"/>
    <w:rsid w:val="000155B0"/>
    <w:rsid w:val="00016385"/>
    <w:rsid w:val="000163FD"/>
    <w:rsid w:val="00016FAC"/>
    <w:rsid w:val="0001708C"/>
    <w:rsid w:val="000207E6"/>
    <w:rsid w:val="00020BD8"/>
    <w:rsid w:val="000214CE"/>
    <w:rsid w:val="00021C95"/>
    <w:rsid w:val="000220F0"/>
    <w:rsid w:val="00022375"/>
    <w:rsid w:val="000249E0"/>
    <w:rsid w:val="00025D55"/>
    <w:rsid w:val="00025F08"/>
    <w:rsid w:val="000263CA"/>
    <w:rsid w:val="000267F9"/>
    <w:rsid w:val="00026B30"/>
    <w:rsid w:val="00026DB8"/>
    <w:rsid w:val="00026F10"/>
    <w:rsid w:val="000306BF"/>
    <w:rsid w:val="00030A0C"/>
    <w:rsid w:val="00030A0F"/>
    <w:rsid w:val="00031101"/>
    <w:rsid w:val="00032177"/>
    <w:rsid w:val="0003345E"/>
    <w:rsid w:val="0003394D"/>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775F"/>
    <w:rsid w:val="00070475"/>
    <w:rsid w:val="000718F3"/>
    <w:rsid w:val="00071E91"/>
    <w:rsid w:val="00072A2C"/>
    <w:rsid w:val="00073647"/>
    <w:rsid w:val="00074098"/>
    <w:rsid w:val="000745C5"/>
    <w:rsid w:val="000753D6"/>
    <w:rsid w:val="00075524"/>
    <w:rsid w:val="0007564A"/>
    <w:rsid w:val="0007666F"/>
    <w:rsid w:val="000775F8"/>
    <w:rsid w:val="00077BE7"/>
    <w:rsid w:val="00080016"/>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635E"/>
    <w:rsid w:val="000A7432"/>
    <w:rsid w:val="000B02E8"/>
    <w:rsid w:val="000B0C85"/>
    <w:rsid w:val="000B137B"/>
    <w:rsid w:val="000B1ACB"/>
    <w:rsid w:val="000B1AE1"/>
    <w:rsid w:val="000B233E"/>
    <w:rsid w:val="000B25D8"/>
    <w:rsid w:val="000B2873"/>
    <w:rsid w:val="000B359A"/>
    <w:rsid w:val="000B35C0"/>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5245"/>
    <w:rsid w:val="000C6A4E"/>
    <w:rsid w:val="000D011E"/>
    <w:rsid w:val="000D058E"/>
    <w:rsid w:val="000D0F4D"/>
    <w:rsid w:val="000D1125"/>
    <w:rsid w:val="000D12DC"/>
    <w:rsid w:val="000D227B"/>
    <w:rsid w:val="000D262D"/>
    <w:rsid w:val="000D315C"/>
    <w:rsid w:val="000D3F10"/>
    <w:rsid w:val="000D4F02"/>
    <w:rsid w:val="000D520C"/>
    <w:rsid w:val="000D54C7"/>
    <w:rsid w:val="000D566B"/>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430"/>
    <w:rsid w:val="000F15B5"/>
    <w:rsid w:val="000F1A5D"/>
    <w:rsid w:val="000F3322"/>
    <w:rsid w:val="000F45F7"/>
    <w:rsid w:val="000F4985"/>
    <w:rsid w:val="000F4AAE"/>
    <w:rsid w:val="000F52F0"/>
    <w:rsid w:val="000F5430"/>
    <w:rsid w:val="000F5F44"/>
    <w:rsid w:val="000F7128"/>
    <w:rsid w:val="00100CA1"/>
    <w:rsid w:val="00100F1D"/>
    <w:rsid w:val="001013C4"/>
    <w:rsid w:val="0010259F"/>
    <w:rsid w:val="00102EB3"/>
    <w:rsid w:val="0010330A"/>
    <w:rsid w:val="001042A5"/>
    <w:rsid w:val="00104594"/>
    <w:rsid w:val="001046F1"/>
    <w:rsid w:val="001046F6"/>
    <w:rsid w:val="00105CDC"/>
    <w:rsid w:val="00105D08"/>
    <w:rsid w:val="001062A1"/>
    <w:rsid w:val="00106489"/>
    <w:rsid w:val="001069CE"/>
    <w:rsid w:val="001069EE"/>
    <w:rsid w:val="0010741B"/>
    <w:rsid w:val="00107984"/>
    <w:rsid w:val="00107B5D"/>
    <w:rsid w:val="00107D44"/>
    <w:rsid w:val="00107ED1"/>
    <w:rsid w:val="00107FF1"/>
    <w:rsid w:val="00110DAC"/>
    <w:rsid w:val="00111301"/>
    <w:rsid w:val="0011252F"/>
    <w:rsid w:val="001130FD"/>
    <w:rsid w:val="00113ECF"/>
    <w:rsid w:val="0011430F"/>
    <w:rsid w:val="00114320"/>
    <w:rsid w:val="001144D4"/>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0DAA"/>
    <w:rsid w:val="00141213"/>
    <w:rsid w:val="001412A5"/>
    <w:rsid w:val="001419D6"/>
    <w:rsid w:val="00142C7D"/>
    <w:rsid w:val="00143BFF"/>
    <w:rsid w:val="0014458F"/>
    <w:rsid w:val="00144F34"/>
    <w:rsid w:val="00146279"/>
    <w:rsid w:val="00147828"/>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F06"/>
    <w:rsid w:val="001763DC"/>
    <w:rsid w:val="001763F0"/>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C52"/>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A7D13"/>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9E8"/>
    <w:rsid w:val="001F5A01"/>
    <w:rsid w:val="001F6025"/>
    <w:rsid w:val="001F720B"/>
    <w:rsid w:val="001F725C"/>
    <w:rsid w:val="001F745F"/>
    <w:rsid w:val="001F78BA"/>
    <w:rsid w:val="002009C3"/>
    <w:rsid w:val="0020212E"/>
    <w:rsid w:val="00202443"/>
    <w:rsid w:val="00203DE4"/>
    <w:rsid w:val="00204311"/>
    <w:rsid w:val="00204CBE"/>
    <w:rsid w:val="00204D92"/>
    <w:rsid w:val="00205959"/>
    <w:rsid w:val="00205C73"/>
    <w:rsid w:val="00206D1D"/>
    <w:rsid w:val="00207934"/>
    <w:rsid w:val="00207A69"/>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5047"/>
    <w:rsid w:val="002554AE"/>
    <w:rsid w:val="002556AC"/>
    <w:rsid w:val="00255E78"/>
    <w:rsid w:val="00256485"/>
    <w:rsid w:val="002564CB"/>
    <w:rsid w:val="00256D53"/>
    <w:rsid w:val="00256E7D"/>
    <w:rsid w:val="0025752D"/>
    <w:rsid w:val="00257F1B"/>
    <w:rsid w:val="00260B0E"/>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6FF"/>
    <w:rsid w:val="00267E77"/>
    <w:rsid w:val="002706B8"/>
    <w:rsid w:val="002724A3"/>
    <w:rsid w:val="00274575"/>
    <w:rsid w:val="00274F6C"/>
    <w:rsid w:val="00275D5A"/>
    <w:rsid w:val="00275FD6"/>
    <w:rsid w:val="002763E3"/>
    <w:rsid w:val="002765FD"/>
    <w:rsid w:val="00277034"/>
    <w:rsid w:val="002770BD"/>
    <w:rsid w:val="002772DE"/>
    <w:rsid w:val="00277EB7"/>
    <w:rsid w:val="00280421"/>
    <w:rsid w:val="00280BFF"/>
    <w:rsid w:val="00280EF5"/>
    <w:rsid w:val="00282392"/>
    <w:rsid w:val="00282398"/>
    <w:rsid w:val="0028244E"/>
    <w:rsid w:val="00282DF0"/>
    <w:rsid w:val="0028382E"/>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70953"/>
    <w:rsid w:val="00370E59"/>
    <w:rsid w:val="00371C31"/>
    <w:rsid w:val="00371D3A"/>
    <w:rsid w:val="003733C4"/>
    <w:rsid w:val="00373C27"/>
    <w:rsid w:val="0037499D"/>
    <w:rsid w:val="00375272"/>
    <w:rsid w:val="003755CF"/>
    <w:rsid w:val="0037561A"/>
    <w:rsid w:val="00375765"/>
    <w:rsid w:val="0037586F"/>
    <w:rsid w:val="00375B11"/>
    <w:rsid w:val="00376334"/>
    <w:rsid w:val="00376927"/>
    <w:rsid w:val="00376D8A"/>
    <w:rsid w:val="00376F3C"/>
    <w:rsid w:val="00380F39"/>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551"/>
    <w:rsid w:val="00396557"/>
    <w:rsid w:val="00396CC0"/>
    <w:rsid w:val="00397B16"/>
    <w:rsid w:val="003A0291"/>
    <w:rsid w:val="003A0427"/>
    <w:rsid w:val="003A1817"/>
    <w:rsid w:val="003A1FB5"/>
    <w:rsid w:val="003A27DC"/>
    <w:rsid w:val="003A2968"/>
    <w:rsid w:val="003A3FB3"/>
    <w:rsid w:val="003A4932"/>
    <w:rsid w:val="003A5031"/>
    <w:rsid w:val="003A517B"/>
    <w:rsid w:val="003A5475"/>
    <w:rsid w:val="003A56F3"/>
    <w:rsid w:val="003A585A"/>
    <w:rsid w:val="003A6892"/>
    <w:rsid w:val="003A714D"/>
    <w:rsid w:val="003B00DA"/>
    <w:rsid w:val="003B0CA6"/>
    <w:rsid w:val="003B0DB9"/>
    <w:rsid w:val="003B1000"/>
    <w:rsid w:val="003B19B3"/>
    <w:rsid w:val="003B1C94"/>
    <w:rsid w:val="003B3166"/>
    <w:rsid w:val="003B4DF2"/>
    <w:rsid w:val="003B587A"/>
    <w:rsid w:val="003B5946"/>
    <w:rsid w:val="003B5AF8"/>
    <w:rsid w:val="003B6658"/>
    <w:rsid w:val="003B6C99"/>
    <w:rsid w:val="003B70E4"/>
    <w:rsid w:val="003B73B3"/>
    <w:rsid w:val="003B7687"/>
    <w:rsid w:val="003C0C50"/>
    <w:rsid w:val="003C0ED0"/>
    <w:rsid w:val="003C192A"/>
    <w:rsid w:val="003C1DD5"/>
    <w:rsid w:val="003C233C"/>
    <w:rsid w:val="003C2E14"/>
    <w:rsid w:val="003C3BEA"/>
    <w:rsid w:val="003C3DE0"/>
    <w:rsid w:val="003C42C1"/>
    <w:rsid w:val="003C5F11"/>
    <w:rsid w:val="003C6971"/>
    <w:rsid w:val="003C6984"/>
    <w:rsid w:val="003C6C72"/>
    <w:rsid w:val="003D033D"/>
    <w:rsid w:val="003D083C"/>
    <w:rsid w:val="003D1CAB"/>
    <w:rsid w:val="003D4190"/>
    <w:rsid w:val="003D43C0"/>
    <w:rsid w:val="003D4550"/>
    <w:rsid w:val="003D4AD8"/>
    <w:rsid w:val="003D4BF2"/>
    <w:rsid w:val="003D5648"/>
    <w:rsid w:val="003D5F71"/>
    <w:rsid w:val="003D6B71"/>
    <w:rsid w:val="003D7074"/>
    <w:rsid w:val="003D7B68"/>
    <w:rsid w:val="003D7CEF"/>
    <w:rsid w:val="003E0CF2"/>
    <w:rsid w:val="003E1FDB"/>
    <w:rsid w:val="003E2641"/>
    <w:rsid w:val="003E27C7"/>
    <w:rsid w:val="003E2976"/>
    <w:rsid w:val="003E34C0"/>
    <w:rsid w:val="003E36BB"/>
    <w:rsid w:val="003E3BE9"/>
    <w:rsid w:val="003E4033"/>
    <w:rsid w:val="003E41C7"/>
    <w:rsid w:val="003E41DE"/>
    <w:rsid w:val="003E48FC"/>
    <w:rsid w:val="003E6529"/>
    <w:rsid w:val="003E67DA"/>
    <w:rsid w:val="003E7493"/>
    <w:rsid w:val="003E7D78"/>
    <w:rsid w:val="003F0C1F"/>
    <w:rsid w:val="003F16E4"/>
    <w:rsid w:val="003F1C94"/>
    <w:rsid w:val="003F1E42"/>
    <w:rsid w:val="003F1EF9"/>
    <w:rsid w:val="003F2565"/>
    <w:rsid w:val="003F25AC"/>
    <w:rsid w:val="003F2C93"/>
    <w:rsid w:val="003F3A3C"/>
    <w:rsid w:val="003F3C4F"/>
    <w:rsid w:val="003F3E5F"/>
    <w:rsid w:val="003F50A4"/>
    <w:rsid w:val="003F5638"/>
    <w:rsid w:val="003F675A"/>
    <w:rsid w:val="003F676E"/>
    <w:rsid w:val="003F69AA"/>
    <w:rsid w:val="003F6CA2"/>
    <w:rsid w:val="003F6CF9"/>
    <w:rsid w:val="003F720E"/>
    <w:rsid w:val="003F7B6B"/>
    <w:rsid w:val="0040094A"/>
    <w:rsid w:val="00400AD0"/>
    <w:rsid w:val="00401853"/>
    <w:rsid w:val="00401FD5"/>
    <w:rsid w:val="00402227"/>
    <w:rsid w:val="00402397"/>
    <w:rsid w:val="004033CC"/>
    <w:rsid w:val="00403E4E"/>
    <w:rsid w:val="0040451B"/>
    <w:rsid w:val="004053CC"/>
    <w:rsid w:val="00405B75"/>
    <w:rsid w:val="00406302"/>
    <w:rsid w:val="004064DF"/>
    <w:rsid w:val="00406DA7"/>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704"/>
    <w:rsid w:val="004324EF"/>
    <w:rsid w:val="00432CC7"/>
    <w:rsid w:val="00433661"/>
    <w:rsid w:val="0043400C"/>
    <w:rsid w:val="004349A2"/>
    <w:rsid w:val="00434B0C"/>
    <w:rsid w:val="004374DD"/>
    <w:rsid w:val="004403A0"/>
    <w:rsid w:val="00440BE7"/>
    <w:rsid w:val="0044151D"/>
    <w:rsid w:val="00441766"/>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826"/>
    <w:rsid w:val="00465BAB"/>
    <w:rsid w:val="0046639E"/>
    <w:rsid w:val="004673E6"/>
    <w:rsid w:val="00467477"/>
    <w:rsid w:val="00470AC7"/>
    <w:rsid w:val="00470DA4"/>
    <w:rsid w:val="0047114B"/>
    <w:rsid w:val="004711C0"/>
    <w:rsid w:val="00471F89"/>
    <w:rsid w:val="004721A1"/>
    <w:rsid w:val="004730AC"/>
    <w:rsid w:val="00473677"/>
    <w:rsid w:val="00473AC9"/>
    <w:rsid w:val="004741CA"/>
    <w:rsid w:val="00474410"/>
    <w:rsid w:val="00475132"/>
    <w:rsid w:val="0047625A"/>
    <w:rsid w:val="00476460"/>
    <w:rsid w:val="0047679B"/>
    <w:rsid w:val="00476810"/>
    <w:rsid w:val="00476C22"/>
    <w:rsid w:val="00477998"/>
    <w:rsid w:val="004814A7"/>
    <w:rsid w:val="004816FC"/>
    <w:rsid w:val="0048176D"/>
    <w:rsid w:val="00482430"/>
    <w:rsid w:val="00482482"/>
    <w:rsid w:val="00482720"/>
    <w:rsid w:val="00483D67"/>
    <w:rsid w:val="004847F8"/>
    <w:rsid w:val="004850D9"/>
    <w:rsid w:val="00485240"/>
    <w:rsid w:val="004867B4"/>
    <w:rsid w:val="00486BC8"/>
    <w:rsid w:val="0049026A"/>
    <w:rsid w:val="004911F3"/>
    <w:rsid w:val="00491B44"/>
    <w:rsid w:val="00492526"/>
    <w:rsid w:val="00492640"/>
    <w:rsid w:val="004938FA"/>
    <w:rsid w:val="00493CCC"/>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FC4"/>
    <w:rsid w:val="004C304E"/>
    <w:rsid w:val="004C329A"/>
    <w:rsid w:val="004C34D6"/>
    <w:rsid w:val="004C4BD9"/>
    <w:rsid w:val="004C4D0C"/>
    <w:rsid w:val="004C6617"/>
    <w:rsid w:val="004C6777"/>
    <w:rsid w:val="004C777A"/>
    <w:rsid w:val="004C7B66"/>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7297"/>
    <w:rsid w:val="0050764D"/>
    <w:rsid w:val="00507E35"/>
    <w:rsid w:val="005105A3"/>
    <w:rsid w:val="00510AB0"/>
    <w:rsid w:val="00510C9E"/>
    <w:rsid w:val="005127B6"/>
    <w:rsid w:val="00513B31"/>
    <w:rsid w:val="005141A7"/>
    <w:rsid w:val="005141C4"/>
    <w:rsid w:val="0051426C"/>
    <w:rsid w:val="00515C5F"/>
    <w:rsid w:val="00516B06"/>
    <w:rsid w:val="00520193"/>
    <w:rsid w:val="005209F6"/>
    <w:rsid w:val="00521731"/>
    <w:rsid w:val="00522105"/>
    <w:rsid w:val="00523B27"/>
    <w:rsid w:val="00523CBF"/>
    <w:rsid w:val="005241C3"/>
    <w:rsid w:val="00524429"/>
    <w:rsid w:val="0052570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C14"/>
    <w:rsid w:val="005563C3"/>
    <w:rsid w:val="005565CA"/>
    <w:rsid w:val="00557164"/>
    <w:rsid w:val="005573DE"/>
    <w:rsid w:val="00560340"/>
    <w:rsid w:val="0056039A"/>
    <w:rsid w:val="00560A20"/>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445B"/>
    <w:rsid w:val="005750BC"/>
    <w:rsid w:val="00575C1B"/>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F4B"/>
    <w:rsid w:val="005C1626"/>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A6D"/>
    <w:rsid w:val="005F3EDA"/>
    <w:rsid w:val="005F43CF"/>
    <w:rsid w:val="005F4A3A"/>
    <w:rsid w:val="005F4CCA"/>
    <w:rsid w:val="005F4D52"/>
    <w:rsid w:val="005F6B38"/>
    <w:rsid w:val="005F6D3B"/>
    <w:rsid w:val="005F6EEE"/>
    <w:rsid w:val="005F6F3B"/>
    <w:rsid w:val="005F72DB"/>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007E"/>
    <w:rsid w:val="00641440"/>
    <w:rsid w:val="006416C8"/>
    <w:rsid w:val="00641A78"/>
    <w:rsid w:val="0064202E"/>
    <w:rsid w:val="00643063"/>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1DAE"/>
    <w:rsid w:val="00661F85"/>
    <w:rsid w:val="006620BC"/>
    <w:rsid w:val="006628C7"/>
    <w:rsid w:val="00662CB7"/>
    <w:rsid w:val="00663841"/>
    <w:rsid w:val="00663BEC"/>
    <w:rsid w:val="006649D3"/>
    <w:rsid w:val="00665080"/>
    <w:rsid w:val="00665E54"/>
    <w:rsid w:val="0066698B"/>
    <w:rsid w:val="00666B92"/>
    <w:rsid w:val="0066727C"/>
    <w:rsid w:val="00667BDC"/>
    <w:rsid w:val="006709BA"/>
    <w:rsid w:val="00670AF8"/>
    <w:rsid w:val="00670FDD"/>
    <w:rsid w:val="00671074"/>
    <w:rsid w:val="006739C8"/>
    <w:rsid w:val="006746F7"/>
    <w:rsid w:val="0067560D"/>
    <w:rsid w:val="00677CF7"/>
    <w:rsid w:val="00677E32"/>
    <w:rsid w:val="00680C27"/>
    <w:rsid w:val="00680DD2"/>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2250"/>
    <w:rsid w:val="006D23E1"/>
    <w:rsid w:val="006D2C9E"/>
    <w:rsid w:val="006D3068"/>
    <w:rsid w:val="006D312D"/>
    <w:rsid w:val="006D3A55"/>
    <w:rsid w:val="006D3E7B"/>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73EB"/>
    <w:rsid w:val="00700CA3"/>
    <w:rsid w:val="00700D1F"/>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44B3"/>
    <w:rsid w:val="007249CE"/>
    <w:rsid w:val="00724A4F"/>
    <w:rsid w:val="00725000"/>
    <w:rsid w:val="007261C5"/>
    <w:rsid w:val="00726564"/>
    <w:rsid w:val="007267CB"/>
    <w:rsid w:val="00726EF6"/>
    <w:rsid w:val="007273B4"/>
    <w:rsid w:val="0072747A"/>
    <w:rsid w:val="00727A50"/>
    <w:rsid w:val="00730227"/>
    <w:rsid w:val="00730FD8"/>
    <w:rsid w:val="00731782"/>
    <w:rsid w:val="00731F6D"/>
    <w:rsid w:val="00732446"/>
    <w:rsid w:val="00732A3D"/>
    <w:rsid w:val="007334C3"/>
    <w:rsid w:val="0073362F"/>
    <w:rsid w:val="007337B5"/>
    <w:rsid w:val="007338B8"/>
    <w:rsid w:val="00734173"/>
    <w:rsid w:val="0073654E"/>
    <w:rsid w:val="00736FD8"/>
    <w:rsid w:val="007403A2"/>
    <w:rsid w:val="007406D3"/>
    <w:rsid w:val="0074072E"/>
    <w:rsid w:val="00742078"/>
    <w:rsid w:val="00742246"/>
    <w:rsid w:val="00742CEB"/>
    <w:rsid w:val="007435B1"/>
    <w:rsid w:val="00744468"/>
    <w:rsid w:val="00744C87"/>
    <w:rsid w:val="00745A19"/>
    <w:rsid w:val="00745E9A"/>
    <w:rsid w:val="00746C24"/>
    <w:rsid w:val="00751F6C"/>
    <w:rsid w:val="00752160"/>
    <w:rsid w:val="00752508"/>
    <w:rsid w:val="00753609"/>
    <w:rsid w:val="0075447B"/>
    <w:rsid w:val="00754F5B"/>
    <w:rsid w:val="00755089"/>
    <w:rsid w:val="007551FD"/>
    <w:rsid w:val="0075550F"/>
    <w:rsid w:val="0075571F"/>
    <w:rsid w:val="00756048"/>
    <w:rsid w:val="00756C01"/>
    <w:rsid w:val="00757165"/>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FD"/>
    <w:rsid w:val="007828F4"/>
    <w:rsid w:val="00782A3B"/>
    <w:rsid w:val="007846C5"/>
    <w:rsid w:val="00784743"/>
    <w:rsid w:val="0078518D"/>
    <w:rsid w:val="00786011"/>
    <w:rsid w:val="00787336"/>
    <w:rsid w:val="0079098D"/>
    <w:rsid w:val="00790F49"/>
    <w:rsid w:val="0079153F"/>
    <w:rsid w:val="00791E08"/>
    <w:rsid w:val="00792077"/>
    <w:rsid w:val="0079290F"/>
    <w:rsid w:val="00792C2F"/>
    <w:rsid w:val="007931FC"/>
    <w:rsid w:val="00793DCF"/>
    <w:rsid w:val="00793ED6"/>
    <w:rsid w:val="00793F7B"/>
    <w:rsid w:val="007941D5"/>
    <w:rsid w:val="007943B9"/>
    <w:rsid w:val="007954B9"/>
    <w:rsid w:val="00795900"/>
    <w:rsid w:val="00795CAF"/>
    <w:rsid w:val="007962BB"/>
    <w:rsid w:val="007962ED"/>
    <w:rsid w:val="00796CF9"/>
    <w:rsid w:val="007976C5"/>
    <w:rsid w:val="007A04A2"/>
    <w:rsid w:val="007A0A51"/>
    <w:rsid w:val="007A0A96"/>
    <w:rsid w:val="007A0DED"/>
    <w:rsid w:val="007A0F38"/>
    <w:rsid w:val="007A1605"/>
    <w:rsid w:val="007A165D"/>
    <w:rsid w:val="007A1A70"/>
    <w:rsid w:val="007A1D31"/>
    <w:rsid w:val="007A24C5"/>
    <w:rsid w:val="007A2D0C"/>
    <w:rsid w:val="007A36B2"/>
    <w:rsid w:val="007A380F"/>
    <w:rsid w:val="007A3C5F"/>
    <w:rsid w:val="007A41EE"/>
    <w:rsid w:val="007A48D3"/>
    <w:rsid w:val="007A5852"/>
    <w:rsid w:val="007A6857"/>
    <w:rsid w:val="007A6BAF"/>
    <w:rsid w:val="007A7451"/>
    <w:rsid w:val="007A7A9F"/>
    <w:rsid w:val="007B06B4"/>
    <w:rsid w:val="007B0CB3"/>
    <w:rsid w:val="007B108C"/>
    <w:rsid w:val="007B1858"/>
    <w:rsid w:val="007B1EC6"/>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BEA"/>
    <w:rsid w:val="007C4D0B"/>
    <w:rsid w:val="007C5307"/>
    <w:rsid w:val="007C5769"/>
    <w:rsid w:val="007C6191"/>
    <w:rsid w:val="007C67BC"/>
    <w:rsid w:val="007C783F"/>
    <w:rsid w:val="007D0470"/>
    <w:rsid w:val="007D05B1"/>
    <w:rsid w:val="007D103D"/>
    <w:rsid w:val="007D1975"/>
    <w:rsid w:val="007D19EC"/>
    <w:rsid w:val="007D1DA5"/>
    <w:rsid w:val="007D21DC"/>
    <w:rsid w:val="007D243F"/>
    <w:rsid w:val="007D248D"/>
    <w:rsid w:val="007D260E"/>
    <w:rsid w:val="007D2981"/>
    <w:rsid w:val="007D2E0D"/>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CFD"/>
    <w:rsid w:val="007F75BC"/>
    <w:rsid w:val="007F773F"/>
    <w:rsid w:val="007F7D0A"/>
    <w:rsid w:val="00801A16"/>
    <w:rsid w:val="0080223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4E1"/>
    <w:rsid w:val="00833A83"/>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42FC"/>
    <w:rsid w:val="00854416"/>
    <w:rsid w:val="00854B06"/>
    <w:rsid w:val="0085587C"/>
    <w:rsid w:val="008560C0"/>
    <w:rsid w:val="00856291"/>
    <w:rsid w:val="0085734D"/>
    <w:rsid w:val="008601A5"/>
    <w:rsid w:val="008605C6"/>
    <w:rsid w:val="00860BE2"/>
    <w:rsid w:val="00861383"/>
    <w:rsid w:val="0086230A"/>
    <w:rsid w:val="00862CF7"/>
    <w:rsid w:val="00862EB9"/>
    <w:rsid w:val="00862FB9"/>
    <w:rsid w:val="008639DA"/>
    <w:rsid w:val="008641C3"/>
    <w:rsid w:val="00864B62"/>
    <w:rsid w:val="00864BFE"/>
    <w:rsid w:val="00865750"/>
    <w:rsid w:val="008659A0"/>
    <w:rsid w:val="008659CC"/>
    <w:rsid w:val="00866329"/>
    <w:rsid w:val="00867B88"/>
    <w:rsid w:val="00867B9F"/>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450"/>
    <w:rsid w:val="00876EE2"/>
    <w:rsid w:val="00877227"/>
    <w:rsid w:val="00877858"/>
    <w:rsid w:val="008778A8"/>
    <w:rsid w:val="00881CE4"/>
    <w:rsid w:val="00881D2C"/>
    <w:rsid w:val="00882435"/>
    <w:rsid w:val="00883265"/>
    <w:rsid w:val="00883538"/>
    <w:rsid w:val="00883993"/>
    <w:rsid w:val="00883F42"/>
    <w:rsid w:val="00884E1F"/>
    <w:rsid w:val="008851C1"/>
    <w:rsid w:val="008864EF"/>
    <w:rsid w:val="008879B5"/>
    <w:rsid w:val="00890376"/>
    <w:rsid w:val="0089096D"/>
    <w:rsid w:val="00890D2E"/>
    <w:rsid w:val="00890EB0"/>
    <w:rsid w:val="00892683"/>
    <w:rsid w:val="00892849"/>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F4"/>
    <w:rsid w:val="008A43DF"/>
    <w:rsid w:val="008A6529"/>
    <w:rsid w:val="008A6887"/>
    <w:rsid w:val="008A7104"/>
    <w:rsid w:val="008B08C2"/>
    <w:rsid w:val="008B16C7"/>
    <w:rsid w:val="008B1A5F"/>
    <w:rsid w:val="008B1A84"/>
    <w:rsid w:val="008B21A5"/>
    <w:rsid w:val="008B28B2"/>
    <w:rsid w:val="008B28B6"/>
    <w:rsid w:val="008B2B9C"/>
    <w:rsid w:val="008B3379"/>
    <w:rsid w:val="008B3546"/>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C8F"/>
    <w:rsid w:val="008C2CBC"/>
    <w:rsid w:val="008C3956"/>
    <w:rsid w:val="008C3E1D"/>
    <w:rsid w:val="008C4AD2"/>
    <w:rsid w:val="008C4CA5"/>
    <w:rsid w:val="008C5528"/>
    <w:rsid w:val="008C5ACD"/>
    <w:rsid w:val="008C79F6"/>
    <w:rsid w:val="008D15AB"/>
    <w:rsid w:val="008D2695"/>
    <w:rsid w:val="008D3273"/>
    <w:rsid w:val="008D381A"/>
    <w:rsid w:val="008D383F"/>
    <w:rsid w:val="008D55AA"/>
    <w:rsid w:val="008D6B0D"/>
    <w:rsid w:val="008D6D9F"/>
    <w:rsid w:val="008D720F"/>
    <w:rsid w:val="008E0D89"/>
    <w:rsid w:val="008E15D6"/>
    <w:rsid w:val="008E2756"/>
    <w:rsid w:val="008E3175"/>
    <w:rsid w:val="008E32FF"/>
    <w:rsid w:val="008E460B"/>
    <w:rsid w:val="008E4854"/>
    <w:rsid w:val="008E5441"/>
    <w:rsid w:val="008E55E9"/>
    <w:rsid w:val="008E5862"/>
    <w:rsid w:val="008E5A73"/>
    <w:rsid w:val="008E627E"/>
    <w:rsid w:val="008E7AFF"/>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6BF"/>
    <w:rsid w:val="0090273D"/>
    <w:rsid w:val="0090288D"/>
    <w:rsid w:val="00903EE2"/>
    <w:rsid w:val="0090464A"/>
    <w:rsid w:val="009050D1"/>
    <w:rsid w:val="0090565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FC"/>
    <w:rsid w:val="00923761"/>
    <w:rsid w:val="0092656A"/>
    <w:rsid w:val="00926C9A"/>
    <w:rsid w:val="009276CC"/>
    <w:rsid w:val="00927E7D"/>
    <w:rsid w:val="00930303"/>
    <w:rsid w:val="009306DC"/>
    <w:rsid w:val="00933651"/>
    <w:rsid w:val="009337A3"/>
    <w:rsid w:val="00933E0A"/>
    <w:rsid w:val="009345B0"/>
    <w:rsid w:val="00934749"/>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5"/>
    <w:rsid w:val="009772DB"/>
    <w:rsid w:val="0097747C"/>
    <w:rsid w:val="00977D02"/>
    <w:rsid w:val="00980504"/>
    <w:rsid w:val="00981142"/>
    <w:rsid w:val="009819C5"/>
    <w:rsid w:val="0098246E"/>
    <w:rsid w:val="009827A3"/>
    <w:rsid w:val="0098346A"/>
    <w:rsid w:val="00983785"/>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9B5"/>
    <w:rsid w:val="009A739A"/>
    <w:rsid w:val="009A78F9"/>
    <w:rsid w:val="009A7934"/>
    <w:rsid w:val="009A7C91"/>
    <w:rsid w:val="009B279B"/>
    <w:rsid w:val="009B32EA"/>
    <w:rsid w:val="009B3538"/>
    <w:rsid w:val="009B38BF"/>
    <w:rsid w:val="009B3EA7"/>
    <w:rsid w:val="009B4897"/>
    <w:rsid w:val="009B5B64"/>
    <w:rsid w:val="009B61BD"/>
    <w:rsid w:val="009B6561"/>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0F68"/>
    <w:rsid w:val="009D273C"/>
    <w:rsid w:val="009D2BBB"/>
    <w:rsid w:val="009D31AB"/>
    <w:rsid w:val="009D3C99"/>
    <w:rsid w:val="009D4C17"/>
    <w:rsid w:val="009D57E5"/>
    <w:rsid w:val="009D7304"/>
    <w:rsid w:val="009D7D94"/>
    <w:rsid w:val="009D7E47"/>
    <w:rsid w:val="009E0049"/>
    <w:rsid w:val="009E0550"/>
    <w:rsid w:val="009E0E91"/>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875"/>
    <w:rsid w:val="009F424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8EB"/>
    <w:rsid w:val="00A1492C"/>
    <w:rsid w:val="00A1609D"/>
    <w:rsid w:val="00A17632"/>
    <w:rsid w:val="00A17D6B"/>
    <w:rsid w:val="00A20213"/>
    <w:rsid w:val="00A212AA"/>
    <w:rsid w:val="00A21384"/>
    <w:rsid w:val="00A231BC"/>
    <w:rsid w:val="00A2399F"/>
    <w:rsid w:val="00A241AF"/>
    <w:rsid w:val="00A24264"/>
    <w:rsid w:val="00A257F5"/>
    <w:rsid w:val="00A25CCD"/>
    <w:rsid w:val="00A30199"/>
    <w:rsid w:val="00A302ED"/>
    <w:rsid w:val="00A30CFC"/>
    <w:rsid w:val="00A30E87"/>
    <w:rsid w:val="00A314AB"/>
    <w:rsid w:val="00A31E21"/>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DF6"/>
    <w:rsid w:val="00A57216"/>
    <w:rsid w:val="00A578D4"/>
    <w:rsid w:val="00A60AA0"/>
    <w:rsid w:val="00A60F17"/>
    <w:rsid w:val="00A6126B"/>
    <w:rsid w:val="00A6132B"/>
    <w:rsid w:val="00A61559"/>
    <w:rsid w:val="00A628F9"/>
    <w:rsid w:val="00A63381"/>
    <w:rsid w:val="00A63B13"/>
    <w:rsid w:val="00A64481"/>
    <w:rsid w:val="00A64C45"/>
    <w:rsid w:val="00A65364"/>
    <w:rsid w:val="00A6692F"/>
    <w:rsid w:val="00A66D91"/>
    <w:rsid w:val="00A67B8F"/>
    <w:rsid w:val="00A70E49"/>
    <w:rsid w:val="00A717C9"/>
    <w:rsid w:val="00A71C4B"/>
    <w:rsid w:val="00A727CC"/>
    <w:rsid w:val="00A72984"/>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4882"/>
    <w:rsid w:val="00A85550"/>
    <w:rsid w:val="00A85EF6"/>
    <w:rsid w:val="00A86077"/>
    <w:rsid w:val="00A8727F"/>
    <w:rsid w:val="00A878A5"/>
    <w:rsid w:val="00A87C26"/>
    <w:rsid w:val="00A87DFC"/>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175"/>
    <w:rsid w:val="00A97A7D"/>
    <w:rsid w:val="00A97C7F"/>
    <w:rsid w:val="00AA0459"/>
    <w:rsid w:val="00AA0A51"/>
    <w:rsid w:val="00AA0B53"/>
    <w:rsid w:val="00AA0E86"/>
    <w:rsid w:val="00AA10A7"/>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22E6"/>
    <w:rsid w:val="00AB38C5"/>
    <w:rsid w:val="00AB3B39"/>
    <w:rsid w:val="00AB4538"/>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E87"/>
    <w:rsid w:val="00AE44FA"/>
    <w:rsid w:val="00AE45FC"/>
    <w:rsid w:val="00AE471D"/>
    <w:rsid w:val="00AE477F"/>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4E33"/>
    <w:rsid w:val="00B15288"/>
    <w:rsid w:val="00B158B9"/>
    <w:rsid w:val="00B15EBF"/>
    <w:rsid w:val="00B1653B"/>
    <w:rsid w:val="00B1656E"/>
    <w:rsid w:val="00B166D2"/>
    <w:rsid w:val="00B2007C"/>
    <w:rsid w:val="00B2040B"/>
    <w:rsid w:val="00B218C3"/>
    <w:rsid w:val="00B218D9"/>
    <w:rsid w:val="00B222B4"/>
    <w:rsid w:val="00B2251B"/>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2E33"/>
    <w:rsid w:val="00B3346A"/>
    <w:rsid w:val="00B33A76"/>
    <w:rsid w:val="00B340C4"/>
    <w:rsid w:val="00B348FD"/>
    <w:rsid w:val="00B34DFC"/>
    <w:rsid w:val="00B35924"/>
    <w:rsid w:val="00B361CE"/>
    <w:rsid w:val="00B3632E"/>
    <w:rsid w:val="00B3634B"/>
    <w:rsid w:val="00B3654B"/>
    <w:rsid w:val="00B36DC0"/>
    <w:rsid w:val="00B3793D"/>
    <w:rsid w:val="00B408D7"/>
    <w:rsid w:val="00B40DED"/>
    <w:rsid w:val="00B41707"/>
    <w:rsid w:val="00B419E8"/>
    <w:rsid w:val="00B4218C"/>
    <w:rsid w:val="00B43F8C"/>
    <w:rsid w:val="00B4406C"/>
    <w:rsid w:val="00B4488D"/>
    <w:rsid w:val="00B4505C"/>
    <w:rsid w:val="00B451C9"/>
    <w:rsid w:val="00B4581E"/>
    <w:rsid w:val="00B45E25"/>
    <w:rsid w:val="00B46B36"/>
    <w:rsid w:val="00B46DD7"/>
    <w:rsid w:val="00B51003"/>
    <w:rsid w:val="00B512BB"/>
    <w:rsid w:val="00B51580"/>
    <w:rsid w:val="00B51E82"/>
    <w:rsid w:val="00B52D87"/>
    <w:rsid w:val="00B52FE1"/>
    <w:rsid w:val="00B53A10"/>
    <w:rsid w:val="00B5401B"/>
    <w:rsid w:val="00B541DD"/>
    <w:rsid w:val="00B550C5"/>
    <w:rsid w:val="00B560E1"/>
    <w:rsid w:val="00B56504"/>
    <w:rsid w:val="00B56A1B"/>
    <w:rsid w:val="00B5712F"/>
    <w:rsid w:val="00B57332"/>
    <w:rsid w:val="00B57A8A"/>
    <w:rsid w:val="00B57C11"/>
    <w:rsid w:val="00B61406"/>
    <w:rsid w:val="00B6141B"/>
    <w:rsid w:val="00B61F20"/>
    <w:rsid w:val="00B62D17"/>
    <w:rsid w:val="00B62F99"/>
    <w:rsid w:val="00B6309A"/>
    <w:rsid w:val="00B63A32"/>
    <w:rsid w:val="00B64F68"/>
    <w:rsid w:val="00B6514B"/>
    <w:rsid w:val="00B65C7B"/>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7AEB"/>
    <w:rsid w:val="00B90501"/>
    <w:rsid w:val="00B90A00"/>
    <w:rsid w:val="00B9177E"/>
    <w:rsid w:val="00B91E4A"/>
    <w:rsid w:val="00B92B4F"/>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60ED"/>
    <w:rsid w:val="00BA6C30"/>
    <w:rsid w:val="00BA6E9F"/>
    <w:rsid w:val="00BA71B8"/>
    <w:rsid w:val="00BA7297"/>
    <w:rsid w:val="00BB0D78"/>
    <w:rsid w:val="00BB117E"/>
    <w:rsid w:val="00BB1624"/>
    <w:rsid w:val="00BB1D8B"/>
    <w:rsid w:val="00BB1FC3"/>
    <w:rsid w:val="00BB347A"/>
    <w:rsid w:val="00BB444D"/>
    <w:rsid w:val="00BB57C8"/>
    <w:rsid w:val="00BB59D4"/>
    <w:rsid w:val="00BB611D"/>
    <w:rsid w:val="00BB6CA1"/>
    <w:rsid w:val="00BB7599"/>
    <w:rsid w:val="00BC0157"/>
    <w:rsid w:val="00BC0EF0"/>
    <w:rsid w:val="00BC1785"/>
    <w:rsid w:val="00BC1B1C"/>
    <w:rsid w:val="00BC1E05"/>
    <w:rsid w:val="00BC2A98"/>
    <w:rsid w:val="00BC2F81"/>
    <w:rsid w:val="00BC3910"/>
    <w:rsid w:val="00BC3BE3"/>
    <w:rsid w:val="00BC3C86"/>
    <w:rsid w:val="00BC48B2"/>
    <w:rsid w:val="00BC490D"/>
    <w:rsid w:val="00BC49A5"/>
    <w:rsid w:val="00BC52B0"/>
    <w:rsid w:val="00BC591E"/>
    <w:rsid w:val="00BC6856"/>
    <w:rsid w:val="00BC6BC4"/>
    <w:rsid w:val="00BC7012"/>
    <w:rsid w:val="00BC7346"/>
    <w:rsid w:val="00BC73E1"/>
    <w:rsid w:val="00BD0C35"/>
    <w:rsid w:val="00BD120B"/>
    <w:rsid w:val="00BD138D"/>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2D1A"/>
    <w:rsid w:val="00C261CB"/>
    <w:rsid w:val="00C2645B"/>
    <w:rsid w:val="00C26660"/>
    <w:rsid w:val="00C2668F"/>
    <w:rsid w:val="00C26CD3"/>
    <w:rsid w:val="00C27201"/>
    <w:rsid w:val="00C27677"/>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AE1"/>
    <w:rsid w:val="00C35E39"/>
    <w:rsid w:val="00C3614F"/>
    <w:rsid w:val="00C371B5"/>
    <w:rsid w:val="00C41330"/>
    <w:rsid w:val="00C41C78"/>
    <w:rsid w:val="00C426E1"/>
    <w:rsid w:val="00C43241"/>
    <w:rsid w:val="00C43755"/>
    <w:rsid w:val="00C46AA5"/>
    <w:rsid w:val="00C47442"/>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5AFD"/>
    <w:rsid w:val="00C66127"/>
    <w:rsid w:val="00C6662D"/>
    <w:rsid w:val="00C66A81"/>
    <w:rsid w:val="00C67408"/>
    <w:rsid w:val="00C701D3"/>
    <w:rsid w:val="00C711BB"/>
    <w:rsid w:val="00C71489"/>
    <w:rsid w:val="00C736FD"/>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905B1"/>
    <w:rsid w:val="00C9134A"/>
    <w:rsid w:val="00C919D8"/>
    <w:rsid w:val="00C91B09"/>
    <w:rsid w:val="00C92848"/>
    <w:rsid w:val="00C94357"/>
    <w:rsid w:val="00C94723"/>
    <w:rsid w:val="00C95C58"/>
    <w:rsid w:val="00C95E75"/>
    <w:rsid w:val="00C96700"/>
    <w:rsid w:val="00C96E72"/>
    <w:rsid w:val="00C97FE8"/>
    <w:rsid w:val="00CA079C"/>
    <w:rsid w:val="00CA1000"/>
    <w:rsid w:val="00CA123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C0268"/>
    <w:rsid w:val="00CC09A4"/>
    <w:rsid w:val="00CC0D6C"/>
    <w:rsid w:val="00CC0E56"/>
    <w:rsid w:val="00CC1156"/>
    <w:rsid w:val="00CC12D7"/>
    <w:rsid w:val="00CC289C"/>
    <w:rsid w:val="00CC2B1F"/>
    <w:rsid w:val="00CC38F7"/>
    <w:rsid w:val="00CC3947"/>
    <w:rsid w:val="00CC46CC"/>
    <w:rsid w:val="00CC5208"/>
    <w:rsid w:val="00CC5C02"/>
    <w:rsid w:val="00CC6CC8"/>
    <w:rsid w:val="00CC6E31"/>
    <w:rsid w:val="00CC76C2"/>
    <w:rsid w:val="00CD014F"/>
    <w:rsid w:val="00CD06DE"/>
    <w:rsid w:val="00CD0D70"/>
    <w:rsid w:val="00CD0FE6"/>
    <w:rsid w:val="00CD3087"/>
    <w:rsid w:val="00CD59B1"/>
    <w:rsid w:val="00CD5B31"/>
    <w:rsid w:val="00CD5BB5"/>
    <w:rsid w:val="00CD5C6F"/>
    <w:rsid w:val="00CD6D5A"/>
    <w:rsid w:val="00CE1D60"/>
    <w:rsid w:val="00CE2D5C"/>
    <w:rsid w:val="00CE38B9"/>
    <w:rsid w:val="00CE3EB9"/>
    <w:rsid w:val="00CE3FC5"/>
    <w:rsid w:val="00CE4665"/>
    <w:rsid w:val="00CE4D24"/>
    <w:rsid w:val="00CE566A"/>
    <w:rsid w:val="00CE58F2"/>
    <w:rsid w:val="00CE5B21"/>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A12"/>
    <w:rsid w:val="00CF4ACC"/>
    <w:rsid w:val="00CF5B9B"/>
    <w:rsid w:val="00CF5C8B"/>
    <w:rsid w:val="00CF6219"/>
    <w:rsid w:val="00D00F61"/>
    <w:rsid w:val="00D015C3"/>
    <w:rsid w:val="00D0280A"/>
    <w:rsid w:val="00D02BB8"/>
    <w:rsid w:val="00D0315A"/>
    <w:rsid w:val="00D031A0"/>
    <w:rsid w:val="00D04501"/>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4281"/>
    <w:rsid w:val="00D24294"/>
    <w:rsid w:val="00D25028"/>
    <w:rsid w:val="00D2698E"/>
    <w:rsid w:val="00D26B3D"/>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532"/>
    <w:rsid w:val="00D358D1"/>
    <w:rsid w:val="00D363EF"/>
    <w:rsid w:val="00D3674A"/>
    <w:rsid w:val="00D36C08"/>
    <w:rsid w:val="00D3771C"/>
    <w:rsid w:val="00D37EE3"/>
    <w:rsid w:val="00D402EA"/>
    <w:rsid w:val="00D40950"/>
    <w:rsid w:val="00D40B25"/>
    <w:rsid w:val="00D40C9C"/>
    <w:rsid w:val="00D41DEA"/>
    <w:rsid w:val="00D41EA9"/>
    <w:rsid w:val="00D41EC8"/>
    <w:rsid w:val="00D41F95"/>
    <w:rsid w:val="00D427AE"/>
    <w:rsid w:val="00D44830"/>
    <w:rsid w:val="00D4507A"/>
    <w:rsid w:val="00D45862"/>
    <w:rsid w:val="00D45A1D"/>
    <w:rsid w:val="00D46B6A"/>
    <w:rsid w:val="00D46D93"/>
    <w:rsid w:val="00D50FBE"/>
    <w:rsid w:val="00D5169A"/>
    <w:rsid w:val="00D517E6"/>
    <w:rsid w:val="00D520ED"/>
    <w:rsid w:val="00D5212E"/>
    <w:rsid w:val="00D52D04"/>
    <w:rsid w:val="00D53387"/>
    <w:rsid w:val="00D53489"/>
    <w:rsid w:val="00D5371C"/>
    <w:rsid w:val="00D53AF0"/>
    <w:rsid w:val="00D5484E"/>
    <w:rsid w:val="00D55BC5"/>
    <w:rsid w:val="00D5615E"/>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C99"/>
    <w:rsid w:val="00D80FA3"/>
    <w:rsid w:val="00D81F53"/>
    <w:rsid w:val="00D82F76"/>
    <w:rsid w:val="00D83079"/>
    <w:rsid w:val="00D83677"/>
    <w:rsid w:val="00D848FF"/>
    <w:rsid w:val="00D856F1"/>
    <w:rsid w:val="00D85832"/>
    <w:rsid w:val="00D85906"/>
    <w:rsid w:val="00D85A76"/>
    <w:rsid w:val="00D85DC1"/>
    <w:rsid w:val="00D85EBD"/>
    <w:rsid w:val="00D86932"/>
    <w:rsid w:val="00D87E83"/>
    <w:rsid w:val="00D904F9"/>
    <w:rsid w:val="00D9083F"/>
    <w:rsid w:val="00D909ED"/>
    <w:rsid w:val="00D910B9"/>
    <w:rsid w:val="00D91329"/>
    <w:rsid w:val="00D9136D"/>
    <w:rsid w:val="00D915CA"/>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547"/>
    <w:rsid w:val="00DD737D"/>
    <w:rsid w:val="00DD7863"/>
    <w:rsid w:val="00DD79B7"/>
    <w:rsid w:val="00DE106D"/>
    <w:rsid w:val="00DE2A92"/>
    <w:rsid w:val="00DE3D61"/>
    <w:rsid w:val="00DE4024"/>
    <w:rsid w:val="00DE4A5F"/>
    <w:rsid w:val="00DE5956"/>
    <w:rsid w:val="00DE6DC8"/>
    <w:rsid w:val="00DE7F2C"/>
    <w:rsid w:val="00DF05F9"/>
    <w:rsid w:val="00DF23E7"/>
    <w:rsid w:val="00DF3B4D"/>
    <w:rsid w:val="00DF435F"/>
    <w:rsid w:val="00DF4753"/>
    <w:rsid w:val="00DF4CB5"/>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821"/>
    <w:rsid w:val="00E30188"/>
    <w:rsid w:val="00E30359"/>
    <w:rsid w:val="00E30D48"/>
    <w:rsid w:val="00E30E09"/>
    <w:rsid w:val="00E30E4E"/>
    <w:rsid w:val="00E31661"/>
    <w:rsid w:val="00E31ACF"/>
    <w:rsid w:val="00E32B33"/>
    <w:rsid w:val="00E32EE4"/>
    <w:rsid w:val="00E33360"/>
    <w:rsid w:val="00E34040"/>
    <w:rsid w:val="00E3538A"/>
    <w:rsid w:val="00E363D1"/>
    <w:rsid w:val="00E367FC"/>
    <w:rsid w:val="00E36EC1"/>
    <w:rsid w:val="00E4013B"/>
    <w:rsid w:val="00E40C42"/>
    <w:rsid w:val="00E40F9A"/>
    <w:rsid w:val="00E41409"/>
    <w:rsid w:val="00E41B1A"/>
    <w:rsid w:val="00E420A9"/>
    <w:rsid w:val="00E42BE3"/>
    <w:rsid w:val="00E42EFE"/>
    <w:rsid w:val="00E4363F"/>
    <w:rsid w:val="00E43BD9"/>
    <w:rsid w:val="00E44043"/>
    <w:rsid w:val="00E4493B"/>
    <w:rsid w:val="00E4511D"/>
    <w:rsid w:val="00E45757"/>
    <w:rsid w:val="00E46BAB"/>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41D6"/>
    <w:rsid w:val="00E74AF1"/>
    <w:rsid w:val="00E750AD"/>
    <w:rsid w:val="00E75760"/>
    <w:rsid w:val="00E760E5"/>
    <w:rsid w:val="00E7763A"/>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6100"/>
    <w:rsid w:val="00E97913"/>
    <w:rsid w:val="00E97D68"/>
    <w:rsid w:val="00EA0886"/>
    <w:rsid w:val="00EA0C11"/>
    <w:rsid w:val="00EA1073"/>
    <w:rsid w:val="00EA1986"/>
    <w:rsid w:val="00EA2F97"/>
    <w:rsid w:val="00EA494A"/>
    <w:rsid w:val="00EA4B83"/>
    <w:rsid w:val="00EA5020"/>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03E"/>
    <w:rsid w:val="00EC3473"/>
    <w:rsid w:val="00EC35F1"/>
    <w:rsid w:val="00EC3AAE"/>
    <w:rsid w:val="00EC40DC"/>
    <w:rsid w:val="00EC4149"/>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4A32"/>
    <w:rsid w:val="00EE65CE"/>
    <w:rsid w:val="00EE6649"/>
    <w:rsid w:val="00EE6E42"/>
    <w:rsid w:val="00EE6FC5"/>
    <w:rsid w:val="00EE742F"/>
    <w:rsid w:val="00EE74AA"/>
    <w:rsid w:val="00EE7B76"/>
    <w:rsid w:val="00EE7B82"/>
    <w:rsid w:val="00EE7C73"/>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E5A"/>
    <w:rsid w:val="00EF742E"/>
    <w:rsid w:val="00F0003B"/>
    <w:rsid w:val="00F003C1"/>
    <w:rsid w:val="00F013D5"/>
    <w:rsid w:val="00F01467"/>
    <w:rsid w:val="00F017FD"/>
    <w:rsid w:val="00F01CF2"/>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497"/>
    <w:rsid w:val="00F13AE4"/>
    <w:rsid w:val="00F14188"/>
    <w:rsid w:val="00F156A6"/>
    <w:rsid w:val="00F176DF"/>
    <w:rsid w:val="00F20A26"/>
    <w:rsid w:val="00F21770"/>
    <w:rsid w:val="00F21828"/>
    <w:rsid w:val="00F22312"/>
    <w:rsid w:val="00F22A6F"/>
    <w:rsid w:val="00F23367"/>
    <w:rsid w:val="00F23C41"/>
    <w:rsid w:val="00F241B6"/>
    <w:rsid w:val="00F246FA"/>
    <w:rsid w:val="00F25D49"/>
    <w:rsid w:val="00F2602B"/>
    <w:rsid w:val="00F276CF"/>
    <w:rsid w:val="00F308EC"/>
    <w:rsid w:val="00F30A43"/>
    <w:rsid w:val="00F30D9D"/>
    <w:rsid w:val="00F314E0"/>
    <w:rsid w:val="00F31D12"/>
    <w:rsid w:val="00F31F66"/>
    <w:rsid w:val="00F32F32"/>
    <w:rsid w:val="00F337B4"/>
    <w:rsid w:val="00F33E39"/>
    <w:rsid w:val="00F34262"/>
    <w:rsid w:val="00F36B8E"/>
    <w:rsid w:val="00F371D0"/>
    <w:rsid w:val="00F37451"/>
    <w:rsid w:val="00F37EE6"/>
    <w:rsid w:val="00F403E6"/>
    <w:rsid w:val="00F44759"/>
    <w:rsid w:val="00F452C5"/>
    <w:rsid w:val="00F45857"/>
    <w:rsid w:val="00F50788"/>
    <w:rsid w:val="00F50F25"/>
    <w:rsid w:val="00F511F7"/>
    <w:rsid w:val="00F528A4"/>
    <w:rsid w:val="00F531C9"/>
    <w:rsid w:val="00F53255"/>
    <w:rsid w:val="00F532D3"/>
    <w:rsid w:val="00F54177"/>
    <w:rsid w:val="00F54ACE"/>
    <w:rsid w:val="00F54BE0"/>
    <w:rsid w:val="00F55193"/>
    <w:rsid w:val="00F5531E"/>
    <w:rsid w:val="00F55AB3"/>
    <w:rsid w:val="00F55E3A"/>
    <w:rsid w:val="00F55FFF"/>
    <w:rsid w:val="00F560E9"/>
    <w:rsid w:val="00F57D54"/>
    <w:rsid w:val="00F606DE"/>
    <w:rsid w:val="00F608F6"/>
    <w:rsid w:val="00F60ADF"/>
    <w:rsid w:val="00F61B90"/>
    <w:rsid w:val="00F61E86"/>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1E43"/>
    <w:rsid w:val="00F822B6"/>
    <w:rsid w:val="00F834DD"/>
    <w:rsid w:val="00F838E0"/>
    <w:rsid w:val="00F8409E"/>
    <w:rsid w:val="00F84CA9"/>
    <w:rsid w:val="00F85163"/>
    <w:rsid w:val="00F861F8"/>
    <w:rsid w:val="00F8643E"/>
    <w:rsid w:val="00F87E5B"/>
    <w:rsid w:val="00F87E8A"/>
    <w:rsid w:val="00F90261"/>
    <w:rsid w:val="00F904E5"/>
    <w:rsid w:val="00F9099C"/>
    <w:rsid w:val="00F91497"/>
    <w:rsid w:val="00F93776"/>
    <w:rsid w:val="00F93C7C"/>
    <w:rsid w:val="00F940FB"/>
    <w:rsid w:val="00F952BF"/>
    <w:rsid w:val="00F956E2"/>
    <w:rsid w:val="00F957CF"/>
    <w:rsid w:val="00F969C5"/>
    <w:rsid w:val="00F96B2F"/>
    <w:rsid w:val="00F96EC0"/>
    <w:rsid w:val="00F97974"/>
    <w:rsid w:val="00FA00D3"/>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40F5"/>
    <w:rsid w:val="00FB4714"/>
    <w:rsid w:val="00FB5A46"/>
    <w:rsid w:val="00FB5FA9"/>
    <w:rsid w:val="00FB67BD"/>
    <w:rsid w:val="00FB6B98"/>
    <w:rsid w:val="00FB6F54"/>
    <w:rsid w:val="00FB7278"/>
    <w:rsid w:val="00FB7B2F"/>
    <w:rsid w:val="00FC0302"/>
    <w:rsid w:val="00FC0445"/>
    <w:rsid w:val="00FC0978"/>
    <w:rsid w:val="00FC0A57"/>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C22"/>
    <w:rsid w:val="00FD70E7"/>
    <w:rsid w:val="00FE0139"/>
    <w:rsid w:val="00FE05FF"/>
    <w:rsid w:val="00FE1452"/>
    <w:rsid w:val="00FE1D91"/>
    <w:rsid w:val="00FE3588"/>
    <w:rsid w:val="00FE3A14"/>
    <w:rsid w:val="00FE3B4B"/>
    <w:rsid w:val="00FE4CC6"/>
    <w:rsid w:val="00FE5369"/>
    <w:rsid w:val="00FE57BF"/>
    <w:rsid w:val="00FE57FC"/>
    <w:rsid w:val="00FE617F"/>
    <w:rsid w:val="00FE66B3"/>
    <w:rsid w:val="00FE6DA0"/>
    <w:rsid w:val="00FE7582"/>
    <w:rsid w:val="00FE77BE"/>
    <w:rsid w:val="00FE7CE3"/>
    <w:rsid w:val="00FF0554"/>
    <w:rsid w:val="00FF0660"/>
    <w:rsid w:val="00FF1226"/>
    <w:rsid w:val="00FF12B8"/>
    <w:rsid w:val="00FF1400"/>
    <w:rsid w:val="00FF1A36"/>
    <w:rsid w:val="00FF1C7C"/>
    <w:rsid w:val="00FF21F5"/>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48476F"/>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semiHidden/>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BF6DC7"/>
    <w:pPr>
      <w:spacing w:after="120"/>
      <w:ind w:right="0" w:firstLine="0"/>
      <w:jc w:val="left"/>
    </w:pPr>
  </w:style>
  <w:style w:type="character" w:customStyle="1" w:styleId="CitaviBibliographyEntryZchn">
    <w:name w:val="Citavi Bibliography Entry Zchn"/>
    <w:basedOn w:val="Absatz-Standardschriftart"/>
    <w:link w:val="CitaviBibliographyEntry"/>
    <w:uiPriority w:val="99"/>
    <w:rsid w:val="00BF6DC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sv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47925"/>
    <w:rsid w:val="000613C5"/>
    <w:rsid w:val="00067C1E"/>
    <w:rsid w:val="00080016"/>
    <w:rsid w:val="000B3A82"/>
    <w:rsid w:val="000B52AC"/>
    <w:rsid w:val="000D1CD6"/>
    <w:rsid w:val="001017C3"/>
    <w:rsid w:val="001068B3"/>
    <w:rsid w:val="0011430F"/>
    <w:rsid w:val="00162EB8"/>
    <w:rsid w:val="0017102A"/>
    <w:rsid w:val="001E0050"/>
    <w:rsid w:val="001E50AC"/>
    <w:rsid w:val="001E7466"/>
    <w:rsid w:val="001F66F7"/>
    <w:rsid w:val="002452E4"/>
    <w:rsid w:val="00263B7B"/>
    <w:rsid w:val="002A4C53"/>
    <w:rsid w:val="002E1A1D"/>
    <w:rsid w:val="002E7DE9"/>
    <w:rsid w:val="003104CD"/>
    <w:rsid w:val="0034379E"/>
    <w:rsid w:val="00345359"/>
    <w:rsid w:val="00393DA2"/>
    <w:rsid w:val="003F44A9"/>
    <w:rsid w:val="00426AF2"/>
    <w:rsid w:val="00485425"/>
    <w:rsid w:val="004D6A2C"/>
    <w:rsid w:val="004F5B8C"/>
    <w:rsid w:val="00582B42"/>
    <w:rsid w:val="0059496F"/>
    <w:rsid w:val="005C62EC"/>
    <w:rsid w:val="005F6BD7"/>
    <w:rsid w:val="006061E3"/>
    <w:rsid w:val="00623B2D"/>
    <w:rsid w:val="00623FC8"/>
    <w:rsid w:val="006300DD"/>
    <w:rsid w:val="00630702"/>
    <w:rsid w:val="006649D3"/>
    <w:rsid w:val="006C5BFE"/>
    <w:rsid w:val="006F3041"/>
    <w:rsid w:val="00701468"/>
    <w:rsid w:val="00703CFE"/>
    <w:rsid w:val="00706875"/>
    <w:rsid w:val="0073676F"/>
    <w:rsid w:val="007B7304"/>
    <w:rsid w:val="007C3B17"/>
    <w:rsid w:val="00802101"/>
    <w:rsid w:val="00822D7A"/>
    <w:rsid w:val="008514B4"/>
    <w:rsid w:val="00880AD8"/>
    <w:rsid w:val="00890B14"/>
    <w:rsid w:val="008F5309"/>
    <w:rsid w:val="008F6437"/>
    <w:rsid w:val="00956CCC"/>
    <w:rsid w:val="009974D7"/>
    <w:rsid w:val="009D4483"/>
    <w:rsid w:val="00A64EE5"/>
    <w:rsid w:val="00A97175"/>
    <w:rsid w:val="00B12124"/>
    <w:rsid w:val="00B3658C"/>
    <w:rsid w:val="00B45E25"/>
    <w:rsid w:val="00B46C79"/>
    <w:rsid w:val="00B55F3C"/>
    <w:rsid w:val="00B6141B"/>
    <w:rsid w:val="00B638C3"/>
    <w:rsid w:val="00BB0D78"/>
    <w:rsid w:val="00BE43B0"/>
    <w:rsid w:val="00C06E48"/>
    <w:rsid w:val="00C348A3"/>
    <w:rsid w:val="00CF003F"/>
    <w:rsid w:val="00D324F7"/>
    <w:rsid w:val="00D34218"/>
    <w:rsid w:val="00D40835"/>
    <w:rsid w:val="00D91C8A"/>
    <w:rsid w:val="00DA69A2"/>
    <w:rsid w:val="00DC03B0"/>
    <w:rsid w:val="00E00CE9"/>
    <w:rsid w:val="00E95849"/>
    <w:rsid w:val="00EA2F97"/>
    <w:rsid w:val="00ED6FDB"/>
    <w:rsid w:val="00EF0BBF"/>
    <w:rsid w:val="00F23498"/>
    <w:rsid w:val="00F3562C"/>
    <w:rsid w:val="00F971BB"/>
    <w:rsid w:val="00FC0445"/>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7102A"/>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C22BA-B299-44B6-9E9F-539D7D5B1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0726</Words>
  <Characters>886578</Characters>
  <Application>Microsoft Office Word</Application>
  <DocSecurity>0</DocSecurity>
  <Lines>7388</Lines>
  <Paragraphs>20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Simon Hellmann</cp:lastModifiedBy>
  <cp:revision>79</cp:revision>
  <cp:lastPrinted>2025-06-08T12:04:00Z</cp:lastPrinted>
  <dcterms:created xsi:type="dcterms:W3CDTF">2025-05-01T12:33:00Z</dcterms:created>
  <dcterms:modified xsi:type="dcterms:W3CDTF">2025-06-0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1">
    <vt:lpwstr>Überschrift 2</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CitaviDocumentProperty_1">
    <vt:lpwstr>6.19.2.1</vt:lpwstr>
  </property>
</Properties>
</file>